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738676" w14:textId="77777777" w:rsidR="00871A93" w:rsidRDefault="004D36E1" w:rsidP="00FC3E72">
      <w:pPr>
        <w:pStyle w:val="Title"/>
        <w:spacing w:line="276" w:lineRule="auto"/>
      </w:pPr>
      <w:r>
        <w:t>High duty-cycle bats in the field do not alter echolocation calls when flying in groups</w:t>
      </w:r>
    </w:p>
    <w:p w14:paraId="79FA47B6" w14:textId="77777777" w:rsidR="00871A93" w:rsidRDefault="004D36E1" w:rsidP="00FC3E72">
      <w:pPr>
        <w:pStyle w:val="Author"/>
        <w:spacing w:line="276" w:lineRule="auto"/>
      </w:pPr>
      <w:r>
        <w:t xml:space="preserve">Neetash Mysuru </w:t>
      </w:r>
      <m:oMath>
        <m:sSup>
          <m:sSupPr>
            <m:ctrlPr>
              <w:rPr>
                <w:rFonts w:ascii="Cambria Math" w:hAnsi="Cambria Math"/>
              </w:rPr>
            </m:ctrlPr>
          </m:sSupPr>
          <m:e>
            <m:r>
              <w:rPr>
                <w:rFonts w:ascii="Cambria Math" w:hAnsi="Cambria Math"/>
              </w:rPr>
              <m:t>​</m:t>
            </m:r>
          </m:e>
          <m:sup>
            <m:r>
              <w:rPr>
                <w:rFonts w:ascii="Cambria Math" w:hAnsi="Cambria Math"/>
              </w:rPr>
              <m:t>*</m:t>
            </m:r>
          </m:sup>
        </m:sSup>
        <m:sSup>
          <m:sSupPr>
            <m:ctrlPr>
              <w:rPr>
                <w:rFonts w:ascii="Cambria Math" w:hAnsi="Cambria Math"/>
              </w:rPr>
            </m:ctrlPr>
          </m:sSupPr>
          <m:e>
            <m:r>
              <w:rPr>
                <w:rFonts w:ascii="Cambria Math" w:hAnsi="Cambria Math"/>
              </w:rPr>
              <m:t>​</m:t>
            </m:r>
          </m:e>
          <m:sup>
            <m:r>
              <w:rPr>
                <w:rFonts w:ascii="Cambria Math" w:hAnsi="Cambria Math"/>
              </w:rPr>
              <m:t>1</m:t>
            </m:r>
          </m:sup>
        </m:sSup>
      </m:oMath>
      <w:r>
        <w:t>, Thejasvi Beleyur</w:t>
      </w:r>
      <m:oMath>
        <m:sSup>
          <m:sSupPr>
            <m:ctrlPr>
              <w:rPr>
                <w:rFonts w:ascii="Cambria Math" w:hAnsi="Cambria Math"/>
              </w:rPr>
            </m:ctrlPr>
          </m:sSupPr>
          <m:e>
            <m:r>
              <w:rPr>
                <w:rFonts w:ascii="Cambria Math" w:hAnsi="Cambria Math"/>
              </w:rPr>
              <m:t>​</m:t>
            </m:r>
          </m:e>
          <m:sup>
            <m:r>
              <w:rPr>
                <w:rFonts w:ascii="Cambria Math" w:hAnsi="Cambria Math"/>
              </w:rPr>
              <m:t>*</m:t>
            </m:r>
          </m:sup>
        </m:sSup>
        <m:sSup>
          <m:sSupPr>
            <m:ctrlPr>
              <w:rPr>
                <w:rFonts w:ascii="Cambria Math" w:hAnsi="Cambria Math"/>
              </w:rPr>
            </m:ctrlPr>
          </m:sSupPr>
          <m:e>
            <m:r>
              <w:rPr>
                <w:rFonts w:ascii="Cambria Math" w:hAnsi="Cambria Math"/>
              </w:rPr>
              <m:t>​</m:t>
            </m:r>
          </m:e>
          <m:sup>
            <m:r>
              <w:rPr>
                <w:rFonts w:ascii="Cambria Math" w:hAnsi="Cambria Math"/>
              </w:rPr>
              <m:t>1</m:t>
            </m:r>
          </m:sup>
        </m:sSup>
      </m:oMath>
      <w:r>
        <w:t>, Aditya Krishna</w:t>
      </w:r>
      <m:oMath>
        <m:sSup>
          <m:sSupPr>
            <m:ctrlPr>
              <w:rPr>
                <w:rFonts w:ascii="Cambria Math" w:hAnsi="Cambria Math"/>
              </w:rPr>
            </m:ctrlPr>
          </m:sSupPr>
          <m:e>
            <m:r>
              <w:rPr>
                <w:rFonts w:ascii="Cambria Math" w:hAnsi="Cambria Math"/>
              </w:rPr>
              <m:t>​</m:t>
            </m:r>
          </m:e>
          <m:sup>
            <m:r>
              <w:rPr>
                <w:rFonts w:ascii="Cambria Math" w:hAnsi="Cambria Math"/>
              </w:rPr>
              <m:t>1,2</m:t>
            </m:r>
          </m:sup>
        </m:sSup>
      </m:oMath>
      <w:r>
        <w:t>, Holger R Goerlitz</w:t>
      </w:r>
      <m:oMath>
        <m:sSup>
          <m:sSupPr>
            <m:ctrlPr>
              <w:rPr>
                <w:rFonts w:ascii="Cambria Math" w:hAnsi="Cambria Math"/>
              </w:rPr>
            </m:ctrlPr>
          </m:sSupPr>
          <m:e>
            <m:r>
              <w:rPr>
                <w:rFonts w:ascii="Cambria Math" w:hAnsi="Cambria Math"/>
              </w:rPr>
              <m:t>​</m:t>
            </m:r>
          </m:e>
          <m:sup>
            <m:r>
              <w:rPr>
                <w:rFonts w:ascii="Cambria Math" w:hAnsi="Cambria Math"/>
              </w:rPr>
              <m:t>1</m:t>
            </m:r>
          </m:sup>
        </m:sSup>
      </m:oMath>
      <w:r>
        <w:t xml:space="preserve">; </w:t>
      </w:r>
      <m:oMath>
        <m:sSup>
          <m:sSupPr>
            <m:ctrlPr>
              <w:rPr>
                <w:rFonts w:ascii="Cambria Math" w:hAnsi="Cambria Math"/>
              </w:rPr>
            </m:ctrlPr>
          </m:sSupPr>
          <m:e>
            <m:r>
              <w:rPr>
                <w:rFonts w:ascii="Cambria Math" w:hAnsi="Cambria Math"/>
              </w:rPr>
              <m:t>​</m:t>
            </m:r>
          </m:e>
          <m:sup>
            <m:r>
              <w:rPr>
                <w:rFonts w:ascii="Cambria Math" w:hAnsi="Cambria Math"/>
              </w:rPr>
              <m:t>*</m:t>
            </m:r>
          </m:sup>
        </m:sSup>
      </m:oMath>
      <w:r>
        <w:t>: joint first authors</w:t>
      </w:r>
    </w:p>
    <w:p w14:paraId="119E1212" w14:textId="77777777" w:rsidR="00871A93" w:rsidRDefault="004D36E1" w:rsidP="00FC3E72">
      <w:pPr>
        <w:pStyle w:val="Date"/>
        <w:spacing w:line="276" w:lineRule="auto"/>
      </w:pPr>
      <w:r>
        <w:t xml:space="preserve">Last </w:t>
      </w:r>
      <w:proofErr w:type="gramStart"/>
      <w:r>
        <w:t>Updated :</w:t>
      </w:r>
      <w:proofErr w:type="gramEnd"/>
      <w:r>
        <w:t xml:space="preserve"> 2021-04-06 15:40:20</w:t>
      </w:r>
    </w:p>
    <w:p w14:paraId="7828073D" w14:textId="6BA36FB5" w:rsidR="00871A93" w:rsidRPr="00EC11BE" w:rsidRDefault="00EC11BE" w:rsidP="00FC3E72">
      <w:pPr>
        <w:pStyle w:val="Abstract"/>
        <w:spacing w:line="276" w:lineRule="auto"/>
        <w:rPr>
          <w:sz w:val="24"/>
          <w:szCs w:val="24"/>
        </w:rPr>
      </w:pPr>
      <w:ins w:id="0" w:author="hgoerlitz" w:date="2021-05-07T08:28:00Z">
        <w:r>
          <w:rPr>
            <w:sz w:val="24"/>
            <w:szCs w:val="24"/>
          </w:rPr>
          <w:t>Living in groups provides animals with many advantages</w:t>
        </w:r>
      </w:ins>
      <w:ins w:id="1" w:author="hgoerlitz" w:date="2021-05-07T08:29:00Z">
        <w:r>
          <w:rPr>
            <w:sz w:val="24"/>
            <w:szCs w:val="24"/>
          </w:rPr>
          <w:t xml:space="preserve">, yet also </w:t>
        </w:r>
      </w:ins>
      <w:ins w:id="2" w:author="hgoerlitz" w:date="2021-05-07T08:28:00Z">
        <w:r>
          <w:rPr>
            <w:sz w:val="24"/>
            <w:szCs w:val="24"/>
          </w:rPr>
          <w:t>disad</w:t>
        </w:r>
      </w:ins>
      <w:ins w:id="3" w:author="hgoerlitz" w:date="2021-05-07T08:29:00Z">
        <w:r>
          <w:rPr>
            <w:sz w:val="24"/>
            <w:szCs w:val="24"/>
          </w:rPr>
          <w:t xml:space="preserve">vantages, such as the </w:t>
        </w:r>
      </w:ins>
      <w:commentRangeStart w:id="4"/>
      <w:ins w:id="5" w:author="Neetash Mysuru" w:date="2021-04-14T15:45:00Z">
        <w:r w:rsidR="004D36E1" w:rsidRPr="00EC11BE">
          <w:rPr>
            <w:sz w:val="24"/>
            <w:szCs w:val="24"/>
          </w:rPr>
          <w:t>possibilit</w:t>
        </w:r>
      </w:ins>
      <w:ins w:id="6" w:author="hgoerlitz" w:date="2021-05-07T08:29:00Z">
        <w:r>
          <w:rPr>
            <w:sz w:val="24"/>
            <w:szCs w:val="24"/>
          </w:rPr>
          <w:t xml:space="preserve">y for </w:t>
        </w:r>
      </w:ins>
      <w:ins w:id="7" w:author="Neetash Mysuru" w:date="2021-04-14T15:45:00Z">
        <w:del w:id="8" w:author="hgoerlitz" w:date="2021-05-07T08:29:00Z">
          <w:r w:rsidR="004D36E1" w:rsidRPr="00EC11BE" w:rsidDel="00EC11BE">
            <w:rPr>
              <w:sz w:val="24"/>
              <w:szCs w:val="24"/>
            </w:rPr>
            <w:delText>ies of</w:delText>
          </w:r>
        </w:del>
        <w:r w:rsidR="004D36E1" w:rsidRPr="00EC11BE">
          <w:rPr>
            <w:sz w:val="24"/>
            <w:szCs w:val="24"/>
          </w:rPr>
          <w:t xml:space="preserve"> sensory overload</w:t>
        </w:r>
      </w:ins>
      <w:commentRangeEnd w:id="4"/>
      <w:r>
        <w:rPr>
          <w:rStyle w:val="CommentReference"/>
        </w:rPr>
        <w:commentReference w:id="4"/>
      </w:r>
      <w:ins w:id="9" w:author="Neetash Mysuru" w:date="2021-04-14T15:45:00Z">
        <w:r w:rsidR="004D36E1" w:rsidRPr="00EC11BE">
          <w:rPr>
            <w:sz w:val="24"/>
            <w:szCs w:val="24"/>
          </w:rPr>
          <w:t>. Many anim</w:t>
        </w:r>
      </w:ins>
      <w:ins w:id="10" w:author="Neetash Mysuru" w:date="2021-04-14T15:51:00Z">
        <w:r w:rsidR="009C062B" w:rsidRPr="00EC11BE">
          <w:rPr>
            <w:sz w:val="24"/>
            <w:szCs w:val="24"/>
          </w:rPr>
          <w:t>als yet</w:t>
        </w:r>
      </w:ins>
      <w:ins w:id="11" w:author="Neetash Mysuru" w:date="2021-04-14T15:52:00Z">
        <w:r w:rsidR="009C062B" w:rsidRPr="00EC11BE">
          <w:rPr>
            <w:sz w:val="24"/>
            <w:szCs w:val="24"/>
          </w:rPr>
          <w:t xml:space="preserve"> form large groups at </w:t>
        </w:r>
      </w:ins>
      <w:del w:id="12" w:author="Neetash Mysuru" w:date="2021-04-14T15:45:00Z">
        <w:r w:rsidR="004D36E1" w:rsidRPr="00EC11BE" w:rsidDel="004D36E1">
          <w:rPr>
            <w:sz w:val="24"/>
            <w:szCs w:val="24"/>
          </w:rPr>
          <w:delText xml:space="preserve">Groups provide benefits to their members, but also challenge individual sensory systems. </w:delText>
        </w:r>
      </w:del>
      <w:del w:id="13" w:author="Neetash Mysuru" w:date="2021-04-14T15:52:00Z">
        <w:r w:rsidR="004D36E1" w:rsidRPr="00EC11BE" w:rsidDel="009C062B">
          <w:rPr>
            <w:sz w:val="24"/>
            <w:szCs w:val="24"/>
          </w:rPr>
          <w:delText>R</w:delText>
        </w:r>
      </w:del>
      <w:ins w:id="14" w:author="Neetash Mysuru" w:date="2021-04-14T15:52:00Z">
        <w:r w:rsidR="009C062B" w:rsidRPr="00EC11BE">
          <w:rPr>
            <w:sz w:val="24"/>
            <w:szCs w:val="24"/>
          </w:rPr>
          <w:t>r</w:t>
        </w:r>
      </w:ins>
      <w:r w:rsidR="004D36E1" w:rsidRPr="00EC11BE">
        <w:rPr>
          <w:sz w:val="24"/>
          <w:szCs w:val="24"/>
        </w:rPr>
        <w:t>oosting</w:t>
      </w:r>
      <w:del w:id="15" w:author="Neetash Mysuru" w:date="2021-04-14T15:43:00Z">
        <w:r w:rsidR="004D36E1" w:rsidRPr="00EC11BE" w:rsidDel="004D36E1">
          <w:rPr>
            <w:sz w:val="24"/>
            <w:szCs w:val="24"/>
          </w:rPr>
          <w:delText xml:space="preserve"> sites</w:delText>
        </w:r>
      </w:del>
      <w:ins w:id="16" w:author="Neetash Mysuru" w:date="2021-04-14T15:42:00Z">
        <w:r w:rsidR="004D36E1" w:rsidRPr="00EC11BE">
          <w:rPr>
            <w:sz w:val="24"/>
            <w:szCs w:val="24"/>
          </w:rPr>
          <w:t>, foraging</w:t>
        </w:r>
      </w:ins>
      <w:r w:rsidR="004D36E1" w:rsidRPr="00EC11BE">
        <w:rPr>
          <w:sz w:val="24"/>
          <w:szCs w:val="24"/>
        </w:rPr>
        <w:t xml:space="preserve"> and </w:t>
      </w:r>
      <w:ins w:id="17" w:author="Neetash Mysuru" w:date="2021-04-14T15:43:00Z">
        <w:r w:rsidR="004D36E1" w:rsidRPr="00EC11BE">
          <w:rPr>
            <w:sz w:val="24"/>
            <w:szCs w:val="24"/>
          </w:rPr>
          <w:t>mating sites</w:t>
        </w:r>
      </w:ins>
      <w:del w:id="18" w:author="Neetash Mysuru" w:date="2021-04-14T15:43:00Z">
        <w:r w:rsidR="004D36E1" w:rsidRPr="00EC11BE" w:rsidDel="004D36E1">
          <w:rPr>
            <w:sz w:val="24"/>
            <w:szCs w:val="24"/>
          </w:rPr>
          <w:delText>lek</w:delText>
        </w:r>
      </w:del>
      <w:del w:id="19" w:author="Neetash Mysuru" w:date="2021-04-14T15:42:00Z">
        <w:r w:rsidR="004D36E1" w:rsidRPr="00EC11BE" w:rsidDel="004D36E1">
          <w:rPr>
            <w:sz w:val="24"/>
            <w:szCs w:val="24"/>
          </w:rPr>
          <w:delText>s</w:delText>
        </w:r>
      </w:del>
      <w:r w:rsidR="004D36E1" w:rsidRPr="00EC11BE">
        <w:rPr>
          <w:sz w:val="24"/>
          <w:szCs w:val="24"/>
        </w:rPr>
        <w:t xml:space="preserve"> </w:t>
      </w:r>
      <w:del w:id="20" w:author="Neetash Mysuru" w:date="2021-04-14T15:52:00Z">
        <w:r w:rsidR="004D36E1" w:rsidRPr="00EC11BE" w:rsidDel="009C062B">
          <w:rPr>
            <w:sz w:val="24"/>
            <w:szCs w:val="24"/>
          </w:rPr>
          <w:delText xml:space="preserve">for instance are </w:delText>
        </w:r>
      </w:del>
      <w:ins w:id="21" w:author="Neetash Mysuru" w:date="2021-04-14T15:52:00Z">
        <w:r w:rsidR="009C062B" w:rsidRPr="00EC11BE">
          <w:rPr>
            <w:sz w:val="24"/>
            <w:szCs w:val="24"/>
          </w:rPr>
          <w:t xml:space="preserve">that are </w:t>
        </w:r>
      </w:ins>
      <w:r w:rsidR="004D36E1" w:rsidRPr="00EC11BE">
        <w:rPr>
          <w:sz w:val="24"/>
          <w:szCs w:val="24"/>
        </w:rPr>
        <w:t xml:space="preserve">filled with a multitude of signals, of varying relevance to each individual. Studies to date have looked at groups of passive sensing animals that </w:t>
      </w:r>
      <w:del w:id="22" w:author="Neetash Mysuru" w:date="2021-04-14T15:53:00Z">
        <w:r w:rsidR="004D36E1" w:rsidRPr="00EC11BE" w:rsidDel="003C2F73">
          <w:rPr>
            <w:sz w:val="24"/>
            <w:szCs w:val="24"/>
          </w:rPr>
          <w:delText xml:space="preserve">act </w:delText>
        </w:r>
      </w:del>
      <w:ins w:id="23" w:author="Neetash Mysuru" w:date="2021-04-14T15:53:00Z">
        <w:r w:rsidR="003C2F73" w:rsidRPr="00EC11BE">
          <w:rPr>
            <w:sz w:val="24"/>
            <w:szCs w:val="24"/>
          </w:rPr>
          <w:t>are only</w:t>
        </w:r>
      </w:ins>
      <w:del w:id="24" w:author="Neetash Mysuru" w:date="2021-04-14T15:53:00Z">
        <w:r w:rsidR="004D36E1" w:rsidRPr="00EC11BE" w:rsidDel="003C2F73">
          <w:rPr>
            <w:sz w:val="24"/>
            <w:szCs w:val="24"/>
          </w:rPr>
          <w:delText>as</w:delText>
        </w:r>
      </w:del>
      <w:r w:rsidR="004D36E1" w:rsidRPr="00EC11BE">
        <w:rPr>
          <w:sz w:val="24"/>
          <w:szCs w:val="24"/>
        </w:rPr>
        <w:t xml:space="preserve"> receivers of sensory stimuli. Each individual in a passive sensing group </w:t>
      </w:r>
      <w:del w:id="25" w:author="Neetash Mysuru" w:date="2021-04-14T15:53:00Z">
        <w:r w:rsidR="004D36E1" w:rsidRPr="00EC11BE" w:rsidDel="003C2F73">
          <w:rPr>
            <w:sz w:val="24"/>
            <w:szCs w:val="24"/>
          </w:rPr>
          <w:delText xml:space="preserve">detects </w:delText>
        </w:r>
      </w:del>
      <w:ins w:id="26" w:author="Neetash Mysuru" w:date="2021-04-14T15:53:00Z">
        <w:r w:rsidR="003C2F73" w:rsidRPr="00EC11BE">
          <w:rPr>
            <w:sz w:val="24"/>
            <w:szCs w:val="24"/>
          </w:rPr>
          <w:t xml:space="preserve">senses </w:t>
        </w:r>
      </w:ins>
      <w:r w:rsidR="004D36E1" w:rsidRPr="00EC11BE">
        <w:rPr>
          <w:sz w:val="24"/>
          <w:szCs w:val="24"/>
        </w:rPr>
        <w:t xml:space="preserve">its surroundings without majorly </w:t>
      </w:r>
      <w:del w:id="27" w:author="Neetash Mysuru" w:date="2021-04-14T15:54:00Z">
        <w:r w:rsidR="004D36E1" w:rsidRPr="00EC11BE" w:rsidDel="003C2F73">
          <w:rPr>
            <w:sz w:val="24"/>
            <w:szCs w:val="24"/>
          </w:rPr>
          <w:delText xml:space="preserve">affecting </w:delText>
        </w:r>
      </w:del>
      <w:ins w:id="28" w:author="Neetash Mysuru" w:date="2021-04-14T15:54:00Z">
        <w:r w:rsidR="003C2F73" w:rsidRPr="00EC11BE">
          <w:rPr>
            <w:sz w:val="24"/>
            <w:szCs w:val="24"/>
          </w:rPr>
          <w:t xml:space="preserve">interfering with </w:t>
        </w:r>
      </w:ins>
      <w:r w:rsidR="004D36E1" w:rsidRPr="00EC11BE">
        <w:rPr>
          <w:sz w:val="24"/>
          <w:szCs w:val="24"/>
        </w:rPr>
        <w:t xml:space="preserve">the sensory </w:t>
      </w:r>
      <w:del w:id="29" w:author="Neetash Mysuru" w:date="2021-04-14T15:54:00Z">
        <w:r w:rsidR="004D36E1" w:rsidRPr="00EC11BE" w:rsidDel="003C2F73">
          <w:rPr>
            <w:sz w:val="24"/>
            <w:szCs w:val="24"/>
          </w:rPr>
          <w:delText xml:space="preserve">systems </w:delText>
        </w:r>
      </w:del>
      <w:ins w:id="30" w:author="Neetash Mysuru" w:date="2021-04-14T15:54:00Z">
        <w:r w:rsidR="003C2F73" w:rsidRPr="00EC11BE">
          <w:rPr>
            <w:sz w:val="24"/>
            <w:szCs w:val="24"/>
          </w:rPr>
          <w:t xml:space="preserve">perception </w:t>
        </w:r>
      </w:ins>
      <w:r w:rsidR="004D36E1" w:rsidRPr="00EC11BE">
        <w:rPr>
          <w:sz w:val="24"/>
          <w:szCs w:val="24"/>
        </w:rPr>
        <w:t>of their neighbo</w:t>
      </w:r>
      <w:del w:id="31" w:author="hgoerlitz" w:date="2021-05-07T08:33:00Z">
        <w:r w:rsidR="004D36E1" w:rsidRPr="00EC11BE" w:rsidDel="00EC11BE">
          <w:rPr>
            <w:sz w:val="24"/>
            <w:szCs w:val="24"/>
          </w:rPr>
          <w:delText>u</w:delText>
        </w:r>
      </w:del>
      <w:r w:rsidR="004D36E1" w:rsidRPr="00EC11BE">
        <w:rPr>
          <w:sz w:val="24"/>
          <w:szCs w:val="24"/>
        </w:rPr>
        <w:t xml:space="preserve">rs. Active sensing animals in contrast emit probes of energy to detect their surroundings. </w:t>
      </w:r>
      <w:ins w:id="32" w:author="Neetash Mysuru" w:date="2021-04-14T15:55:00Z">
        <w:r w:rsidR="003C2F73" w:rsidRPr="00EC11BE">
          <w:rPr>
            <w:sz w:val="24"/>
            <w:szCs w:val="24"/>
          </w:rPr>
          <w:t xml:space="preserve">Free flying </w:t>
        </w:r>
      </w:ins>
      <w:del w:id="33" w:author="Neetash Mysuru" w:date="2021-04-14T15:55:00Z">
        <w:r w:rsidR="004D36E1" w:rsidRPr="00EC11BE" w:rsidDel="003C2F73">
          <w:rPr>
            <w:sz w:val="24"/>
            <w:szCs w:val="24"/>
          </w:rPr>
          <w:delText>E</w:delText>
        </w:r>
      </w:del>
      <w:ins w:id="34" w:author="Neetash Mysuru" w:date="2021-04-14T15:55:00Z">
        <w:r w:rsidR="003C2F73" w:rsidRPr="00EC11BE">
          <w:rPr>
            <w:sz w:val="24"/>
            <w:szCs w:val="24"/>
          </w:rPr>
          <w:t>e</w:t>
        </w:r>
      </w:ins>
      <w:r w:rsidR="004D36E1" w:rsidRPr="00EC11BE">
        <w:rPr>
          <w:sz w:val="24"/>
          <w:szCs w:val="24"/>
        </w:rPr>
        <w:t xml:space="preserve">cholocating bats emit </w:t>
      </w:r>
      <w:del w:id="35" w:author="Neetash Mysuru" w:date="2021-04-14T15:56:00Z">
        <w:r w:rsidR="004D36E1" w:rsidRPr="00EC11BE" w:rsidDel="003C2F73">
          <w:rPr>
            <w:sz w:val="24"/>
            <w:szCs w:val="24"/>
          </w:rPr>
          <w:delText xml:space="preserve">intense </w:delText>
        </w:r>
      </w:del>
      <w:ins w:id="36" w:author="Neetash Mysuru" w:date="2021-04-14T15:56:00Z">
        <w:del w:id="37" w:author="hgoerlitz" w:date="2021-05-07T08:32:00Z">
          <w:r w:rsidR="003C2F73" w:rsidRPr="00EC11BE" w:rsidDel="00EC11BE">
            <w:rPr>
              <w:sz w:val="24"/>
              <w:szCs w:val="24"/>
            </w:rPr>
            <w:delText>loud</w:delText>
          </w:r>
        </w:del>
      </w:ins>
      <w:ins w:id="38" w:author="hgoerlitz" w:date="2021-05-07T08:32:00Z">
        <w:r>
          <w:rPr>
            <w:sz w:val="24"/>
            <w:szCs w:val="24"/>
          </w:rPr>
          <w:t>intense</w:t>
        </w:r>
      </w:ins>
      <w:ins w:id="39" w:author="Neetash Mysuru" w:date="2021-04-14T15:56:00Z">
        <w:r w:rsidR="003C2F73" w:rsidRPr="00EC11BE">
          <w:rPr>
            <w:sz w:val="24"/>
            <w:szCs w:val="24"/>
          </w:rPr>
          <w:t xml:space="preserve"> </w:t>
        </w:r>
      </w:ins>
      <w:r w:rsidR="004D36E1" w:rsidRPr="00EC11BE">
        <w:rPr>
          <w:sz w:val="24"/>
          <w:szCs w:val="24"/>
        </w:rPr>
        <w:t xml:space="preserve">calls and listen for </w:t>
      </w:r>
      <w:ins w:id="40" w:author="hgoerlitz" w:date="2021-05-07T08:32:00Z">
        <w:r>
          <w:rPr>
            <w:sz w:val="24"/>
            <w:szCs w:val="24"/>
          </w:rPr>
          <w:t xml:space="preserve">weak </w:t>
        </w:r>
      </w:ins>
      <w:r w:rsidR="004D36E1" w:rsidRPr="00EC11BE">
        <w:rPr>
          <w:sz w:val="24"/>
          <w:szCs w:val="24"/>
        </w:rPr>
        <w:t>returning echoes to perceive their environment</w:t>
      </w:r>
      <w:ins w:id="41" w:author="Neetash Mysuru" w:date="2021-04-14T15:55:00Z">
        <w:del w:id="42" w:author="hgoerlitz" w:date="2021-05-07T08:32:00Z">
          <w:r w:rsidR="003C2F73" w:rsidRPr="00EC11BE" w:rsidDel="00EC11BE">
            <w:rPr>
              <w:sz w:val="24"/>
              <w:szCs w:val="24"/>
            </w:rPr>
            <w:delText xml:space="preserve"> while navigating</w:delText>
          </w:r>
        </w:del>
      </w:ins>
      <w:r w:rsidR="004D36E1" w:rsidRPr="00EC11BE">
        <w:rPr>
          <w:sz w:val="24"/>
          <w:szCs w:val="24"/>
        </w:rPr>
        <w:t xml:space="preserve">. </w:t>
      </w:r>
      <w:del w:id="43" w:author="hgoerlitz" w:date="2021-05-07T08:32:00Z">
        <w:r w:rsidR="004D36E1" w:rsidRPr="00EC11BE" w:rsidDel="00EC11BE">
          <w:rPr>
            <w:sz w:val="24"/>
            <w:szCs w:val="24"/>
          </w:rPr>
          <w:delText>When echolocating i</w:delText>
        </w:r>
      </w:del>
      <w:ins w:id="44" w:author="hgoerlitz" w:date="2021-05-07T08:32:00Z">
        <w:r>
          <w:rPr>
            <w:sz w:val="24"/>
            <w:szCs w:val="24"/>
          </w:rPr>
          <w:t>I</w:t>
        </w:r>
      </w:ins>
      <w:r w:rsidR="004D36E1" w:rsidRPr="00EC11BE">
        <w:rPr>
          <w:sz w:val="24"/>
          <w:szCs w:val="24"/>
        </w:rPr>
        <w:t xml:space="preserve">n groups, </w:t>
      </w:r>
      <w:del w:id="45" w:author="hgoerlitz" w:date="2021-05-07T08:32:00Z">
        <w:r w:rsidR="004D36E1" w:rsidRPr="00EC11BE" w:rsidDel="00EC11BE">
          <w:rPr>
            <w:sz w:val="24"/>
            <w:szCs w:val="24"/>
          </w:rPr>
          <w:delText xml:space="preserve">bats may not be able to </w:delText>
        </w:r>
      </w:del>
      <w:ins w:id="46" w:author="hgoerlitz" w:date="2021-05-07T08:32:00Z">
        <w:r>
          <w:rPr>
            <w:sz w:val="24"/>
            <w:szCs w:val="24"/>
          </w:rPr>
          <w:t xml:space="preserve">echo </w:t>
        </w:r>
      </w:ins>
      <w:r w:rsidR="004D36E1" w:rsidRPr="00EC11BE">
        <w:rPr>
          <w:sz w:val="24"/>
          <w:szCs w:val="24"/>
        </w:rPr>
        <w:t>detect</w:t>
      </w:r>
      <w:ins w:id="47" w:author="hgoerlitz" w:date="2021-05-07T08:32:00Z">
        <w:r>
          <w:rPr>
            <w:sz w:val="24"/>
            <w:szCs w:val="24"/>
          </w:rPr>
          <w:t>ion might be sever</w:t>
        </w:r>
      </w:ins>
      <w:ins w:id="48" w:author="hgoerlitz" w:date="2021-05-07T08:33:00Z">
        <w:r>
          <w:rPr>
            <w:sz w:val="24"/>
            <w:szCs w:val="24"/>
          </w:rPr>
          <w:t>e</w:t>
        </w:r>
      </w:ins>
      <w:ins w:id="49" w:author="hgoerlitz" w:date="2021-05-07T08:32:00Z">
        <w:r>
          <w:rPr>
            <w:sz w:val="24"/>
            <w:szCs w:val="24"/>
          </w:rPr>
          <w:t xml:space="preserve">ly limited </w:t>
        </w:r>
      </w:ins>
      <w:del w:id="50" w:author="hgoerlitz" w:date="2021-05-07T08:32:00Z">
        <w:r w:rsidR="004D36E1" w:rsidRPr="00EC11BE" w:rsidDel="00EC11BE">
          <w:rPr>
            <w:sz w:val="24"/>
            <w:szCs w:val="24"/>
          </w:rPr>
          <w:delText xml:space="preserve"> their own echoes </w:delText>
        </w:r>
      </w:del>
      <w:r w:rsidR="004D36E1" w:rsidRPr="00EC11BE">
        <w:rPr>
          <w:sz w:val="24"/>
          <w:szCs w:val="24"/>
        </w:rPr>
        <w:t xml:space="preserve">due to masking by the </w:t>
      </w:r>
      <w:del w:id="51" w:author="Neetash Mysuru" w:date="2021-04-14T15:56:00Z">
        <w:r w:rsidR="004D36E1" w:rsidRPr="00EC11BE" w:rsidDel="003C2F73">
          <w:rPr>
            <w:sz w:val="24"/>
            <w:szCs w:val="24"/>
          </w:rPr>
          <w:delText xml:space="preserve">intense </w:delText>
        </w:r>
      </w:del>
      <w:ins w:id="52" w:author="Neetash Mysuru" w:date="2021-04-14T15:56:00Z">
        <w:del w:id="53" w:author="hgoerlitz" w:date="2021-05-07T08:33:00Z">
          <w:r w:rsidR="003C2F73" w:rsidRPr="00EC11BE" w:rsidDel="00EC11BE">
            <w:rPr>
              <w:sz w:val="24"/>
              <w:szCs w:val="24"/>
            </w:rPr>
            <w:delText xml:space="preserve">loud </w:delText>
          </w:r>
        </w:del>
      </w:ins>
      <w:ins w:id="54" w:author="hgoerlitz" w:date="2021-05-07T08:33:00Z">
        <w:r>
          <w:rPr>
            <w:sz w:val="24"/>
            <w:szCs w:val="24"/>
          </w:rPr>
          <w:t xml:space="preserve">intense </w:t>
        </w:r>
      </w:ins>
      <w:r w:rsidR="004D36E1" w:rsidRPr="00EC11BE">
        <w:rPr>
          <w:sz w:val="24"/>
          <w:szCs w:val="24"/>
        </w:rPr>
        <w:t>calls of their neighbo</w:t>
      </w:r>
      <w:del w:id="55" w:author="hgoerlitz" w:date="2021-05-07T08:33:00Z">
        <w:r w:rsidR="004D36E1" w:rsidRPr="00EC11BE" w:rsidDel="00EC11BE">
          <w:rPr>
            <w:sz w:val="24"/>
            <w:szCs w:val="24"/>
          </w:rPr>
          <w:delText>u</w:delText>
        </w:r>
      </w:del>
      <w:r w:rsidR="004D36E1" w:rsidRPr="00EC11BE">
        <w:rPr>
          <w:sz w:val="24"/>
          <w:szCs w:val="24"/>
        </w:rPr>
        <w:t>rs. Bats use a variety of sensory strategies to cope with such acoustically challenging conditions. To date however, most studies have been performed on low duty-cycle bats that emit short</w:t>
      </w:r>
      <w:ins w:id="56" w:author="Neetash Mysuru" w:date="2021-04-14T15:56:00Z">
        <w:r w:rsidR="003C2F73" w:rsidRPr="00EC11BE">
          <w:rPr>
            <w:sz w:val="24"/>
            <w:szCs w:val="24"/>
          </w:rPr>
          <w:t xml:space="preserve"> </w:t>
        </w:r>
        <w:del w:id="57" w:author="hgoerlitz" w:date="2021-05-07T08:33:00Z">
          <w:r w:rsidR="003C2F73" w:rsidRPr="00EC11BE" w:rsidDel="00EC11BE">
            <w:rPr>
              <w:sz w:val="24"/>
              <w:szCs w:val="24"/>
            </w:rPr>
            <w:delText>duration</w:delText>
          </w:r>
        </w:del>
      </w:ins>
      <w:del w:id="58" w:author="hgoerlitz" w:date="2021-05-07T08:33:00Z">
        <w:r w:rsidR="004D36E1" w:rsidRPr="00EC11BE" w:rsidDel="00EC11BE">
          <w:rPr>
            <w:sz w:val="24"/>
            <w:szCs w:val="24"/>
          </w:rPr>
          <w:delText xml:space="preserve"> </w:delText>
        </w:r>
      </w:del>
      <w:r w:rsidR="004D36E1" w:rsidRPr="00EC11BE">
        <w:rPr>
          <w:sz w:val="24"/>
          <w:szCs w:val="24"/>
        </w:rPr>
        <w:t xml:space="preserve">frequency-modulated calls with long pauses. In contrast, high duty-cycle bats that emit long </w:t>
      </w:r>
      <w:ins w:id="59" w:author="Neetash Mysuru" w:date="2021-04-14T15:57:00Z">
        <w:del w:id="60" w:author="hgoerlitz" w:date="2021-05-07T08:33:00Z">
          <w:r w:rsidR="003C2F73" w:rsidRPr="00EC11BE" w:rsidDel="00EC11BE">
            <w:rPr>
              <w:sz w:val="24"/>
              <w:szCs w:val="24"/>
            </w:rPr>
            <w:delText xml:space="preserve">duration </w:delText>
          </w:r>
        </w:del>
      </w:ins>
      <w:r w:rsidR="004D36E1" w:rsidRPr="00EC11BE">
        <w:rPr>
          <w:sz w:val="24"/>
          <w:szCs w:val="24"/>
        </w:rPr>
        <w:t>calls with short pauses are understudied despite their higher chances of call-echo overlap during group echolocation. Studying high duty-cycle bats has also been hindered by a lack of methods to analy</w:t>
      </w:r>
      <w:r>
        <w:rPr>
          <w:sz w:val="24"/>
          <w:szCs w:val="24"/>
        </w:rPr>
        <w:t>z</w:t>
      </w:r>
      <w:r w:rsidR="004D36E1" w:rsidRPr="00EC11BE">
        <w:rPr>
          <w:sz w:val="24"/>
          <w:szCs w:val="24"/>
        </w:rPr>
        <w:t>e overlapping calls. We developed methods to analy</w:t>
      </w:r>
      <w:r>
        <w:rPr>
          <w:sz w:val="24"/>
          <w:szCs w:val="24"/>
        </w:rPr>
        <w:t>z</w:t>
      </w:r>
      <w:r w:rsidR="004D36E1" w:rsidRPr="00EC11BE">
        <w:rPr>
          <w:sz w:val="24"/>
          <w:szCs w:val="24"/>
        </w:rPr>
        <w:t xml:space="preserve">e </w:t>
      </w:r>
      <w:del w:id="61" w:author="hgoerlitz" w:date="2021-05-07T08:36:00Z">
        <w:r w:rsidR="004D36E1" w:rsidRPr="00EC11BE" w:rsidDel="00EC11BE">
          <w:rPr>
            <w:sz w:val="24"/>
            <w:szCs w:val="24"/>
          </w:rPr>
          <w:delText xml:space="preserve">and extract </w:delText>
        </w:r>
      </w:del>
      <w:ins w:id="62" w:author="hgoerlitz" w:date="2021-05-07T08:36:00Z">
        <w:r>
          <w:rPr>
            <w:sz w:val="24"/>
            <w:szCs w:val="24"/>
          </w:rPr>
          <w:t xml:space="preserve">average </w:t>
        </w:r>
      </w:ins>
      <w:r w:rsidR="004D36E1" w:rsidRPr="00EC11BE">
        <w:rPr>
          <w:sz w:val="24"/>
          <w:szCs w:val="24"/>
        </w:rPr>
        <w:t xml:space="preserve">call parameters of temporally overlapping calls and studied the echolocation of multiple free-flying high-duty cycle bats of the genus </w:t>
      </w:r>
      <w:r w:rsidR="004D36E1" w:rsidRPr="00EC11BE">
        <w:rPr>
          <w:i/>
          <w:sz w:val="24"/>
          <w:szCs w:val="24"/>
          <w:rPrChange w:id="63" w:author="hgoerlitz" w:date="2021-05-07T08:36:00Z">
            <w:rPr>
              <w:sz w:val="24"/>
              <w:szCs w:val="24"/>
            </w:rPr>
          </w:rPrChange>
        </w:rPr>
        <w:t>Rhinolophus</w:t>
      </w:r>
      <w:r w:rsidR="004D36E1" w:rsidRPr="00EC11BE">
        <w:rPr>
          <w:sz w:val="24"/>
          <w:szCs w:val="24"/>
        </w:rPr>
        <w:t xml:space="preserve"> in the </w:t>
      </w:r>
      <w:commentRangeStart w:id="64"/>
      <w:r w:rsidR="004D36E1" w:rsidRPr="00EC11BE">
        <w:rPr>
          <w:sz w:val="24"/>
          <w:szCs w:val="24"/>
        </w:rPr>
        <w:t xml:space="preserve">field. </w:t>
      </w:r>
      <w:commentRangeEnd w:id="64"/>
      <w:r>
        <w:rPr>
          <w:rStyle w:val="CommentReference"/>
        </w:rPr>
        <w:commentReference w:id="64"/>
      </w:r>
      <w:del w:id="65" w:author="hgoerlitz" w:date="2021-05-07T08:38:00Z">
        <w:r w:rsidR="004D36E1" w:rsidRPr="00EC11BE" w:rsidDel="00EC11BE">
          <w:rPr>
            <w:sz w:val="24"/>
            <w:szCs w:val="24"/>
          </w:rPr>
          <w:delText xml:space="preserve">Our results show that </w:delText>
        </w:r>
      </w:del>
      <w:ins w:id="66" w:author="hgoerlitz" w:date="2021-05-07T08:38:00Z">
        <w:r>
          <w:rPr>
            <w:sz w:val="24"/>
            <w:szCs w:val="24"/>
          </w:rPr>
          <w:t xml:space="preserve">The </w:t>
        </w:r>
      </w:ins>
      <w:r w:rsidR="004D36E1" w:rsidRPr="00EC11BE">
        <w:rPr>
          <w:sz w:val="24"/>
          <w:szCs w:val="24"/>
        </w:rPr>
        <w:t xml:space="preserve">bats did not </w:t>
      </w:r>
      <w:del w:id="67" w:author="hgoerlitz" w:date="2021-05-07T08:38:00Z">
        <w:r w:rsidR="004D36E1" w:rsidRPr="00EC11BE" w:rsidDel="00EC11BE">
          <w:rPr>
            <w:sz w:val="24"/>
            <w:szCs w:val="24"/>
          </w:rPr>
          <w:delText xml:space="preserve">do not </w:delText>
        </w:r>
      </w:del>
      <w:del w:id="68" w:author="hgoerlitz" w:date="2021-05-07T08:39:00Z">
        <w:r w:rsidR="004D36E1" w:rsidRPr="00EC11BE" w:rsidDel="001E1666">
          <w:rPr>
            <w:sz w:val="24"/>
            <w:szCs w:val="24"/>
          </w:rPr>
          <w:delText xml:space="preserve">seem to </w:delText>
        </w:r>
      </w:del>
      <w:r w:rsidR="004D36E1" w:rsidRPr="00EC11BE">
        <w:rPr>
          <w:sz w:val="24"/>
          <w:szCs w:val="24"/>
        </w:rPr>
        <w:t xml:space="preserve">alter their call parameters </w:t>
      </w:r>
      <w:ins w:id="69" w:author="hgoerlitz" w:date="2021-05-07T08:40:00Z">
        <w:r w:rsidR="001E1666">
          <w:rPr>
            <w:sz w:val="24"/>
            <w:szCs w:val="24"/>
          </w:rPr>
          <w:t xml:space="preserve">in a biologically relevant way, </w:t>
        </w:r>
      </w:ins>
      <w:r w:rsidR="004D36E1" w:rsidRPr="00EC11BE">
        <w:rPr>
          <w:sz w:val="24"/>
          <w:szCs w:val="24"/>
        </w:rPr>
        <w:t xml:space="preserve">even when flying in groups </w:t>
      </w:r>
      <w:del w:id="70" w:author="hgoerlitz" w:date="2021-05-07T08:37:00Z">
        <w:r w:rsidR="004D36E1" w:rsidRPr="00EC11BE" w:rsidDel="00EC11BE">
          <w:rPr>
            <w:sz w:val="24"/>
            <w:szCs w:val="24"/>
          </w:rPr>
          <w:delText xml:space="preserve">(with </w:delText>
        </w:r>
      </w:del>
      <w:ins w:id="71" w:author="hgoerlitz" w:date="2021-05-07T08:37:00Z">
        <w:r>
          <w:rPr>
            <w:sz w:val="24"/>
            <w:szCs w:val="24"/>
          </w:rPr>
          <w:t xml:space="preserve">of </w:t>
        </w:r>
      </w:ins>
      <w:r w:rsidR="004D36E1" w:rsidRPr="00EC11BE">
        <w:rPr>
          <w:sz w:val="24"/>
          <w:szCs w:val="24"/>
        </w:rPr>
        <w:t xml:space="preserve">up to </w:t>
      </w:r>
      <w:commentRangeStart w:id="72"/>
      <w:del w:id="73" w:author="hgoerlitz" w:date="2021-05-07T08:37:00Z">
        <w:r w:rsidR="004D36E1" w:rsidRPr="00EC11BE" w:rsidDel="00EC11BE">
          <w:rPr>
            <w:sz w:val="24"/>
            <w:szCs w:val="24"/>
          </w:rPr>
          <w:delText xml:space="preserve">4 </w:delText>
        </w:r>
      </w:del>
      <w:ins w:id="74" w:author="hgoerlitz" w:date="2021-05-07T08:37:00Z">
        <w:r>
          <w:rPr>
            <w:sz w:val="24"/>
            <w:szCs w:val="24"/>
          </w:rPr>
          <w:t>four</w:t>
        </w:r>
        <w:r w:rsidRPr="00EC11BE">
          <w:rPr>
            <w:sz w:val="24"/>
            <w:szCs w:val="24"/>
          </w:rPr>
          <w:t xml:space="preserve"> </w:t>
        </w:r>
      </w:ins>
      <w:commentRangeEnd w:id="72"/>
      <w:ins w:id="75" w:author="hgoerlitz" w:date="2021-05-07T08:40:00Z">
        <w:r w:rsidR="001E1666">
          <w:rPr>
            <w:rStyle w:val="CommentReference"/>
          </w:rPr>
          <w:commentReference w:id="72"/>
        </w:r>
      </w:ins>
      <w:r w:rsidR="004D36E1" w:rsidRPr="00EC11BE">
        <w:rPr>
          <w:sz w:val="24"/>
          <w:szCs w:val="24"/>
        </w:rPr>
        <w:t>other individual</w:t>
      </w:r>
      <w:commentRangeStart w:id="76"/>
      <w:r w:rsidR="004D36E1" w:rsidRPr="00EC11BE">
        <w:rPr>
          <w:sz w:val="24"/>
          <w:szCs w:val="24"/>
        </w:rPr>
        <w:t>s</w:t>
      </w:r>
      <w:del w:id="77" w:author="hgoerlitz" w:date="2021-05-07T08:37:00Z">
        <w:r w:rsidR="004D36E1" w:rsidRPr="00EC11BE" w:rsidDel="00EC11BE">
          <w:rPr>
            <w:sz w:val="24"/>
            <w:szCs w:val="24"/>
          </w:rPr>
          <w:delText>)</w:delText>
        </w:r>
      </w:del>
      <w:del w:id="78" w:author="hgoerlitz" w:date="2021-05-07T08:38:00Z">
        <w:r w:rsidR="004D36E1" w:rsidRPr="00EC11BE" w:rsidDel="00FE0D8E">
          <w:rPr>
            <w:sz w:val="24"/>
            <w:szCs w:val="24"/>
          </w:rPr>
          <w:delText>. This lack of response is in contradiction to a previous flightroom study</w:delText>
        </w:r>
      </w:del>
      <w:ins w:id="79" w:author="Neetash Mysuru" w:date="2021-04-14T15:58:00Z">
        <w:del w:id="80" w:author="hgoerlitz" w:date="2021-05-07T08:38:00Z">
          <w:r w:rsidR="003C2F73" w:rsidRPr="00EC11BE" w:rsidDel="00FE0D8E">
            <w:rPr>
              <w:sz w:val="24"/>
              <w:szCs w:val="24"/>
            </w:rPr>
            <w:delText xml:space="preserve"> contradicting the findings of a laboratory flight room study</w:delText>
          </w:r>
        </w:del>
      </w:ins>
      <w:r w:rsidR="004D36E1" w:rsidRPr="00EC11BE">
        <w:rPr>
          <w:sz w:val="24"/>
          <w:szCs w:val="24"/>
        </w:rPr>
        <w:t xml:space="preserve">. </w:t>
      </w:r>
      <w:commentRangeEnd w:id="76"/>
      <w:r w:rsidR="00FE0D8E">
        <w:rPr>
          <w:rStyle w:val="CommentReference"/>
        </w:rPr>
        <w:commentReference w:id="76"/>
      </w:r>
      <w:r w:rsidR="004D36E1" w:rsidRPr="00EC11BE">
        <w:rPr>
          <w:sz w:val="24"/>
          <w:szCs w:val="24"/>
        </w:rPr>
        <w:t>Our results highlight the robustness of bat echolocation, and the importance of studying behavio</w:t>
      </w:r>
      <w:del w:id="81" w:author="hgoerlitz" w:date="2021-05-07T08:34:00Z">
        <w:r w:rsidR="004D36E1" w:rsidRPr="00EC11BE" w:rsidDel="00EC11BE">
          <w:rPr>
            <w:sz w:val="24"/>
            <w:szCs w:val="24"/>
          </w:rPr>
          <w:delText>u</w:delText>
        </w:r>
      </w:del>
      <w:r w:rsidR="004D36E1" w:rsidRPr="00EC11BE">
        <w:rPr>
          <w:sz w:val="24"/>
          <w:szCs w:val="24"/>
        </w:rPr>
        <w:t>r under natural conditions.</w:t>
      </w:r>
    </w:p>
    <w:p w14:paraId="32AAB309" w14:textId="77777777" w:rsidR="00871A93" w:rsidRDefault="004D36E1" w:rsidP="00FC3E72">
      <w:pPr>
        <w:pStyle w:val="Heading2"/>
        <w:spacing w:line="276" w:lineRule="auto"/>
      </w:pPr>
      <w:bookmarkStart w:id="82" w:name="introduction"/>
      <w:commentRangeStart w:id="83"/>
      <w:r>
        <w:t>0.</w:t>
      </w:r>
      <w:commentRangeEnd w:id="83"/>
      <w:r w:rsidR="00B922FF">
        <w:rPr>
          <w:rStyle w:val="CommentReference"/>
          <w:rFonts w:asciiTheme="minorHAnsi" w:eastAsiaTheme="minorHAnsi" w:hAnsiTheme="minorHAnsi" w:cstheme="minorBidi"/>
          <w:b w:val="0"/>
          <w:bCs w:val="0"/>
          <w:color w:val="auto"/>
        </w:rPr>
        <w:commentReference w:id="83"/>
      </w:r>
      <w:r>
        <w:t>1</w:t>
      </w:r>
      <w:r>
        <w:tab/>
        <w:t>Introduction</w:t>
      </w:r>
      <w:bookmarkEnd w:id="82"/>
    </w:p>
    <w:p w14:paraId="59A32E1E" w14:textId="77777777" w:rsidR="00871A93" w:rsidRDefault="004D36E1" w:rsidP="00FC3E72">
      <w:pPr>
        <w:pStyle w:val="FirstParagraph"/>
        <w:spacing w:line="276" w:lineRule="auto"/>
      </w:pPr>
      <w:r>
        <w:t xml:space="preserve">Living in groups provides both costs and benefits to the group members, which individuals have to balance (Pulliam 1984). </w:t>
      </w:r>
      <w:commentRangeStart w:id="84"/>
      <w:r>
        <w:t>Advantages of being in a group might be increased foraging success,</w:t>
      </w:r>
      <w:ins w:id="85" w:author="Neetash Mysuru" w:date="2021-04-14T15:59:00Z">
        <w:r w:rsidR="00575549">
          <w:t xml:space="preserve"> reproductive success (not sure if this is true, no paper on my mind),</w:t>
        </w:r>
      </w:ins>
      <w:r>
        <w:t xml:space="preserve"> offspring survival, or thermoregulation, while challenges might include increased parasitism, and competition. </w:t>
      </w:r>
      <w:commentRangeEnd w:id="84"/>
      <w:r w:rsidR="00981A9D">
        <w:rPr>
          <w:rStyle w:val="CommentReference"/>
        </w:rPr>
        <w:commentReference w:id="84"/>
      </w:r>
      <w:commentRangeStart w:id="86"/>
      <w:r>
        <w:t xml:space="preserve">An individual’s sensory perception is also challenged in groups, due to the multitude of dynamic sensory information from group members, for example in </w:t>
      </w:r>
      <w:proofErr w:type="spellStart"/>
      <w:r>
        <w:t>leks</w:t>
      </w:r>
      <w:proofErr w:type="spellEnd"/>
      <w:r>
        <w:t xml:space="preserve">, </w:t>
      </w:r>
      <w:r>
        <w:lastRenderedPageBreak/>
        <w:t xml:space="preserve">roosting sites, or even at human gatherings. </w:t>
      </w:r>
      <w:commentRangeEnd w:id="86"/>
      <w:r w:rsidR="00981A9D">
        <w:rPr>
          <w:rStyle w:val="CommentReference"/>
        </w:rPr>
        <w:commentReference w:id="86"/>
      </w:r>
      <w:r>
        <w:t xml:space="preserve">Only </w:t>
      </w:r>
      <w:commentRangeStart w:id="87"/>
      <w:r>
        <w:t xml:space="preserve">a small fraction of this information is relevant to a receiver (Bradbury and </w:t>
      </w:r>
      <w:proofErr w:type="spellStart"/>
      <w:r>
        <w:t>Vehrencamp</w:t>
      </w:r>
      <w:proofErr w:type="spellEnd"/>
      <w:r>
        <w:t xml:space="preserve"> 2011), </w:t>
      </w:r>
      <w:commentRangeEnd w:id="87"/>
      <w:r w:rsidR="00643906">
        <w:rPr>
          <w:rStyle w:val="CommentReference"/>
        </w:rPr>
        <w:commentReference w:id="87"/>
      </w:r>
      <w:r>
        <w:t>which necessitates various adaptations to filter out irrelevant information, including unique calls (</w:t>
      </w:r>
      <w:commentRangeStart w:id="90"/>
      <w:r>
        <w:t xml:space="preserve">e.g., mate contact calls in penguins) or avoiding signal overlap with </w:t>
      </w:r>
      <w:proofErr w:type="spellStart"/>
      <w:r>
        <w:t>neighbours</w:t>
      </w:r>
      <w:proofErr w:type="spellEnd"/>
      <w:r>
        <w:t xml:space="preserve"> (e.g., in frogs and cricket pairs</w:t>
      </w:r>
      <w:commentRangeEnd w:id="90"/>
      <w:r w:rsidR="00981A9D">
        <w:rPr>
          <w:rStyle w:val="CommentReference"/>
        </w:rPr>
        <w:commentReference w:id="90"/>
      </w:r>
      <w:r>
        <w:t xml:space="preserve">) (Bradbury and </w:t>
      </w:r>
      <w:proofErr w:type="spellStart"/>
      <w:r>
        <w:t>Vehrencamp</w:t>
      </w:r>
      <w:proofErr w:type="spellEnd"/>
      <w:r>
        <w:t xml:space="preserve"> 2011).</w:t>
      </w:r>
    </w:p>
    <w:p w14:paraId="642D2A89" w14:textId="4FA98936" w:rsidR="00871A93" w:rsidRDefault="004D36E1" w:rsidP="00FC3E72">
      <w:pPr>
        <w:pStyle w:val="BodyText"/>
        <w:spacing w:line="276" w:lineRule="auto"/>
      </w:pPr>
      <w:r>
        <w:t xml:space="preserve">Many studies to date have focused on sensory filtering in passive sensing animals, i.e., animals that sense their surroundings by receiving external energy (e.g., </w:t>
      </w:r>
      <w:commentRangeStart w:id="91"/>
      <w:r>
        <w:t>penguins</w:t>
      </w:r>
      <w:commentRangeEnd w:id="91"/>
      <w:r w:rsidR="0015141A">
        <w:rPr>
          <w:rStyle w:val="CommentReference"/>
        </w:rPr>
        <w:commentReference w:id="91"/>
      </w:r>
      <w:r>
        <w:t xml:space="preserve">, frogs, </w:t>
      </w:r>
      <w:proofErr w:type="gramStart"/>
      <w:r>
        <w:t>humans)(</w:t>
      </w:r>
      <w:proofErr w:type="spellStart"/>
      <w:proofErr w:type="gramEnd"/>
      <w:r>
        <w:t>Zweifel</w:t>
      </w:r>
      <w:proofErr w:type="spellEnd"/>
      <w:r>
        <w:t xml:space="preserve"> and Hartmann 2020; Nelson and MacIver 2006). As each passively-sensing group member receives external information independently, their sensory processes do not affect other individuals around them. In contrast, active sensing animals like </w:t>
      </w:r>
      <w:proofErr w:type="spellStart"/>
      <w:r>
        <w:t>electrolocating</w:t>
      </w:r>
      <w:proofErr w:type="spellEnd"/>
      <w:r>
        <w:t xml:space="preserve"> fish or echolocating bats face a unique sensory challenge when actively sensing in social groups </w:t>
      </w:r>
      <w:del w:id="92" w:author="hgoerlitz" w:date="2021-04-26T17:00:00Z">
        <w:r w:rsidDel="00786DAC">
          <w:delText>[</w:delText>
        </w:r>
      </w:del>
      <w:ins w:id="93" w:author="hgoerlitz" w:date="2021-04-26T17:00:00Z">
        <w:r w:rsidR="00786DAC">
          <w:t>(</w:t>
        </w:r>
      </w:ins>
      <w:proofErr w:type="spellStart"/>
      <w:r>
        <w:t>Ulanovsky</w:t>
      </w:r>
      <w:proofErr w:type="spellEnd"/>
      <w:r>
        <w:t xml:space="preserve"> and Moss (2008);</w:t>
      </w:r>
      <w:ins w:id="94" w:author="hgoerlitz" w:date="2021-04-26T17:00:00Z">
        <w:r w:rsidR="00786DAC">
          <w:t xml:space="preserve"> </w:t>
        </w:r>
      </w:ins>
      <w:r>
        <w:t>Gillam et al. (2010);</w:t>
      </w:r>
      <w:ins w:id="95" w:author="hgoerlitz" w:date="2021-04-26T17:00:00Z">
        <w:r w:rsidR="00786DAC">
          <w:t xml:space="preserve"> </w:t>
        </w:r>
      </w:ins>
      <w:r>
        <w:t xml:space="preserve">Watanabe and Takeda (1963)). Echolocating bats emit intense ultrasonic calls and detect their surroundings by listening for the echoes reflecting off objects around them (Griffin 1958). In groups however, a bat’s returning echoes can be overlapped by the calls and echoes from its </w:t>
      </w:r>
      <w:proofErr w:type="spellStart"/>
      <w:r>
        <w:t>neighbours</w:t>
      </w:r>
      <w:proofErr w:type="spellEnd"/>
      <w:r>
        <w:t>, preventing detection of its surroundings</w:t>
      </w:r>
      <w:ins w:id="96" w:author="hgoerlitz" w:date="2021-04-26T17:02:00Z">
        <w:r w:rsidR="00786DAC">
          <w:t xml:space="preserve"> </w:t>
        </w:r>
      </w:ins>
      <w:r>
        <w:t>(</w:t>
      </w:r>
      <w:proofErr w:type="spellStart"/>
      <w:r>
        <w:t>Ulanovsky</w:t>
      </w:r>
      <w:proofErr w:type="spellEnd"/>
      <w:r>
        <w:t xml:space="preserve"> and Moss 2008). Active sensing animals thus face the issue that their information of interest is potentially masked by the multitude of surrounding signals in a group. An echolocating bat in a group may thus end up metaphorically flying ‘blind’, as without detecting its own echoes it cannot sense its environment.</w:t>
      </w:r>
    </w:p>
    <w:p w14:paraId="33C5AA5A" w14:textId="77777777" w:rsidR="00871A93" w:rsidRDefault="004D36E1" w:rsidP="00FC3E72">
      <w:pPr>
        <w:pStyle w:val="BodyText"/>
        <w:spacing w:line="276" w:lineRule="auto"/>
      </w:pPr>
      <w:commentRangeStart w:id="97"/>
      <w:r>
        <w:t xml:space="preserve">A </w:t>
      </w:r>
      <w:commentRangeEnd w:id="97"/>
      <w:r w:rsidR="00C61E1C">
        <w:rPr>
          <w:rStyle w:val="CommentReference"/>
        </w:rPr>
        <w:commentReference w:id="97"/>
      </w:r>
      <w:r>
        <w:t xml:space="preserve">combination of laboratory and field studies have shown the diverse </w:t>
      </w:r>
      <w:proofErr w:type="spellStart"/>
      <w:r>
        <w:t>behavioural</w:t>
      </w:r>
      <w:proofErr w:type="spellEnd"/>
      <w:r>
        <w:t xml:space="preserve"> responses of bats in response to sensory challenge from groups and experimental playbacks. Bats increase call levels, alter temporal features such as call rate, duration and duty cycle (</w:t>
      </w:r>
      <w:proofErr w:type="spellStart"/>
      <w:r>
        <w:t>Amichai</w:t>
      </w:r>
      <w:proofErr w:type="spellEnd"/>
      <w:r>
        <w:t xml:space="preserve">, </w:t>
      </w:r>
      <w:proofErr w:type="spellStart"/>
      <w:r>
        <w:t>Blumrosen</w:t>
      </w:r>
      <w:proofErr w:type="spellEnd"/>
      <w:r>
        <w:t xml:space="preserve">, and Yovel 2015; Jarvis, Jackson, and </w:t>
      </w:r>
      <w:proofErr w:type="spellStart"/>
      <w:r>
        <w:t>Smotherman</w:t>
      </w:r>
      <w:proofErr w:type="spellEnd"/>
      <w:r>
        <w:t xml:space="preserve"> 2013; Lu, Zhang, and Luo 2020; </w:t>
      </w:r>
      <w:proofErr w:type="spellStart"/>
      <w:r>
        <w:t>Hage</w:t>
      </w:r>
      <w:proofErr w:type="spellEnd"/>
      <w:r>
        <w:t xml:space="preserve"> et al. 2013; Lin, </w:t>
      </w:r>
      <w:proofErr w:type="spellStart"/>
      <w:r>
        <w:t>Abaid</w:t>
      </w:r>
      <w:proofErr w:type="spellEnd"/>
      <w:r>
        <w:t>, and Müller 2016; Gomes and Goerlitz 2020), and spectral properties such as bandwidth and terminal frequency (</w:t>
      </w:r>
      <w:proofErr w:type="spellStart"/>
      <w:r>
        <w:t>Hase</w:t>
      </w:r>
      <w:proofErr w:type="spellEnd"/>
      <w:r>
        <w:t xml:space="preserve"> et al. 2018; </w:t>
      </w:r>
      <w:proofErr w:type="spellStart"/>
      <w:r>
        <w:t>Cvikel</w:t>
      </w:r>
      <w:proofErr w:type="spellEnd"/>
      <w:r>
        <w:t xml:space="preserve"> et al. 2015; Götze et al. 2016; Fawcett et al. 2015). These responses however are not uniform across species, with different species showing seemingly opposite responses to similar situations (</w:t>
      </w:r>
      <w:proofErr w:type="spellStart"/>
      <w:r>
        <w:t>Ulanovsky</w:t>
      </w:r>
      <w:proofErr w:type="spellEnd"/>
      <w:r>
        <w:t xml:space="preserve"> et al. 2004; </w:t>
      </w:r>
      <w:proofErr w:type="spellStart"/>
      <w:r>
        <w:t>Amichai</w:t>
      </w:r>
      <w:proofErr w:type="spellEnd"/>
      <w:r>
        <w:t xml:space="preserve">, </w:t>
      </w:r>
      <w:proofErr w:type="spellStart"/>
      <w:r>
        <w:t>Blumrosen</w:t>
      </w:r>
      <w:proofErr w:type="spellEnd"/>
      <w:r>
        <w:t xml:space="preserve">, and Yovel 2015; Jarvis, Jackson, and </w:t>
      </w:r>
      <w:proofErr w:type="spellStart"/>
      <w:r>
        <w:t>Smotherman</w:t>
      </w:r>
      <w:proofErr w:type="spellEnd"/>
      <w:r>
        <w:t xml:space="preserve"> 2013; Adams, Davis, and </w:t>
      </w:r>
      <w:proofErr w:type="spellStart"/>
      <w:r>
        <w:t>Smotherman</w:t>
      </w:r>
      <w:proofErr w:type="spellEnd"/>
      <w:r>
        <w:t xml:space="preserve"> 2017).</w:t>
      </w:r>
    </w:p>
    <w:p w14:paraId="41251DB4" w14:textId="77777777" w:rsidR="00871A93" w:rsidRDefault="004D36E1" w:rsidP="00FC3E72">
      <w:pPr>
        <w:pStyle w:val="BodyText"/>
        <w:spacing w:line="276" w:lineRule="auto"/>
      </w:pPr>
      <w:r>
        <w:t xml:space="preserve">There are two broad groups of echolocating bats (Fenton, Faure, and Ratcliffe 2012) </w:t>
      </w:r>
      <w:proofErr w:type="spellStart"/>
      <w:r>
        <w:t>characterised</w:t>
      </w:r>
      <w:proofErr w:type="spellEnd"/>
      <w:r>
        <w:t xml:space="preserve"> by their duty cycle, i.e., the fraction of time spent emitting calls. The first and major group of bats are low-duty cycle bats. They typically emit frequency-modulated (FM) calls. The second group are high-duty cycle bats which typically emit calls with a long constant-frequency (CF) component and one or two flanking short FM components (CF-FM calls). In contrast to low-duty cycle bats, the calls of high-duty cycle bats are longer (10 to </w:t>
      </w:r>
      <m:oMath>
        <m:r>
          <w:rPr>
            <w:rFonts w:ascii="Cambria Math" w:hAnsi="Cambria Math"/>
          </w:rPr>
          <m:t>≥</m:t>
        </m:r>
      </m:oMath>
      <w:r>
        <w:t xml:space="preserve"> 50ms) and thus have higher duty cycles of ~30-60</w:t>
      </w:r>
      <m:oMath>
        <m:r>
          <w:rPr>
            <w:rFonts w:ascii="Cambria Math" w:hAnsi="Cambria Math"/>
          </w:rPr>
          <m:t>%</m:t>
        </m:r>
      </m:oMath>
      <w:r>
        <w:t xml:space="preserve"> (Fenton, Faure, and Ratcliffe 2012). Higher duty cycle directly increases the probability of temporal overlap and thus masking </w:t>
      </w:r>
      <w:r>
        <w:lastRenderedPageBreak/>
        <w:t xml:space="preserve">of echoes by calls (Beleyur and Goerlitz 2019). High-duty cycle bats such as </w:t>
      </w:r>
      <w:proofErr w:type="spellStart"/>
      <w:r>
        <w:t>rhinolophids</w:t>
      </w:r>
      <w:proofErr w:type="spellEnd"/>
      <w:r>
        <w:t xml:space="preserve"> and </w:t>
      </w:r>
      <w:proofErr w:type="spellStart"/>
      <w:r>
        <w:t>hipposiderids</w:t>
      </w:r>
      <w:proofErr w:type="spellEnd"/>
      <w:r>
        <w:t xml:space="preserve"> are thus likely to be more affected in group echolocation than low-duty cycle bats, making them a unique system to understand the sensory strategies echolocators use in challenging conditions. Most studies on group echolocation so far investigated low-duty cycle bats (Lin, </w:t>
      </w:r>
      <w:proofErr w:type="spellStart"/>
      <w:r>
        <w:t>Abaid</w:t>
      </w:r>
      <w:proofErr w:type="spellEnd"/>
      <w:r>
        <w:t>, and Müller 2016; Fawcett and Ratcliffe 2015; Götze et al. 2016), likely due their speciosity (~87% of all echolocating bats (Fenton, Faure, and Ratcliffe 2012; Mammal Diversity Database 2020) and ease of call analysis. A wider variety of species need to be studied, to understand the echolocation responses in context of their ecology and auditory systems.</w:t>
      </w:r>
    </w:p>
    <w:p w14:paraId="47F16885" w14:textId="77777777" w:rsidR="00871A93" w:rsidRDefault="004D36E1" w:rsidP="00FC3E72">
      <w:pPr>
        <w:pStyle w:val="BodyText"/>
        <w:spacing w:line="276" w:lineRule="auto"/>
      </w:pPr>
      <w:r>
        <w:t>A typical CF-FM call has of up to three call components: a short initial upwards FM sweep (</w:t>
      </w:r>
      <w:proofErr w:type="spellStart"/>
      <w:r>
        <w:t>iFM</w:t>
      </w:r>
      <w:proofErr w:type="spellEnd"/>
      <w:r>
        <w:t>), a long central CF segment (CF), and a short terminal downward FM sweep (</w:t>
      </w:r>
      <w:proofErr w:type="spellStart"/>
      <w:r>
        <w:t>tFM</w:t>
      </w:r>
      <w:proofErr w:type="spellEnd"/>
      <w:r>
        <w:t>) (</w:t>
      </w:r>
      <w:proofErr w:type="spellStart"/>
      <w:r w:rsidRPr="001453CB">
        <w:rPr>
          <w:highlight w:val="yellow"/>
          <w:rPrChange w:id="98" w:author="Neetash Mysuru" w:date="2021-04-14T16:05:00Z">
            <w:rPr/>
          </w:rPrChange>
        </w:rPr>
        <w:t>s</w:t>
      </w:r>
      <w:r>
        <w:t>ensu</w:t>
      </w:r>
      <w:proofErr w:type="spellEnd"/>
      <w:r>
        <w:t xml:space="preserve"> Tian and Schnitzler (1997)). The CF component is used for the flutter detection of prey wingbeats (Schnitzler and </w:t>
      </w:r>
      <w:proofErr w:type="spellStart"/>
      <w:r>
        <w:t>Denzinger</w:t>
      </w:r>
      <w:proofErr w:type="spellEnd"/>
      <w:r>
        <w:t xml:space="preserve"> 2011) based on high-resolution frequency analysis around the CF frequency in the bat’s auditory fovea (</w:t>
      </w:r>
      <w:proofErr w:type="spellStart"/>
      <w:r>
        <w:t>Neuweiler</w:t>
      </w:r>
      <w:proofErr w:type="spellEnd"/>
      <w:r>
        <w:t xml:space="preserve"> 2000). Different species and even individuals within a species use different CF-frequencies that are matched to the frequency tuning of their acoustic </w:t>
      </w:r>
      <w:proofErr w:type="spellStart"/>
      <w:r>
        <w:t>foveas</w:t>
      </w:r>
      <w:proofErr w:type="spellEnd"/>
      <w:r>
        <w:t xml:space="preserve"> (Schnitzler, Suga, and Simmons 1976). Individual bats also compensate for flight-induced Doppler shifts to keep the CF-frequency of the returning echo within their acoustic fovea (Schnitzler 1973; Schoeppler, Schnitzler, and </w:t>
      </w:r>
      <w:proofErr w:type="spellStart"/>
      <w:r>
        <w:t>Denzinger</w:t>
      </w:r>
      <w:proofErr w:type="spellEnd"/>
      <w:r>
        <w:t xml:space="preserve"> 2018). Despite potential temporal overlap of emitted call and returning echo, Doppler-shift compensation spectrally separates the CF parts of the echo and call when a bat is echolocating alone. In groups however, temporal and spectral overlaps between </w:t>
      </w:r>
      <w:proofErr w:type="spellStart"/>
      <w:r>
        <w:t>neighbours’</w:t>
      </w:r>
      <w:proofErr w:type="spellEnd"/>
      <w:r>
        <w:t xml:space="preserve"> calls and own incoming echoes is bound to occur. While the CF component is involved in prey detection, the </w:t>
      </w:r>
      <w:proofErr w:type="spellStart"/>
      <w:r>
        <w:t>tFM</w:t>
      </w:r>
      <w:proofErr w:type="spellEnd"/>
      <w:r>
        <w:t xml:space="preserve"> component is thought to be involved in target ranging (Tian and Schnitzler 1997; </w:t>
      </w:r>
      <w:proofErr w:type="spellStart"/>
      <w:r>
        <w:t>Neuweiler</w:t>
      </w:r>
      <w:proofErr w:type="spellEnd"/>
      <w:r>
        <w:t xml:space="preserve"> et al. 1987), and the role of the </w:t>
      </w:r>
      <w:proofErr w:type="spellStart"/>
      <w:r>
        <w:t>iFM</w:t>
      </w:r>
      <w:proofErr w:type="spellEnd"/>
      <w:r>
        <w:t xml:space="preserve"> remains ambiguous. Comparable to call alterations in FM-bats (Fenton et al. 2014), CF-FM bats show rapid alterations in </w:t>
      </w:r>
      <w:proofErr w:type="spellStart"/>
      <w:r>
        <w:t>tFM</w:t>
      </w:r>
      <w:proofErr w:type="spellEnd"/>
      <w:r>
        <w:t xml:space="preserve"> bandwidth and duration based on the </w:t>
      </w:r>
      <w:proofErr w:type="spellStart"/>
      <w:r>
        <w:t>behavioural</w:t>
      </w:r>
      <w:proofErr w:type="spellEnd"/>
      <w:r>
        <w:t xml:space="preserve"> context, e.g. resting, landing or prey capture (</w:t>
      </w:r>
      <w:proofErr w:type="spellStart"/>
      <w:r>
        <w:t>Neuweiler</w:t>
      </w:r>
      <w:proofErr w:type="spellEnd"/>
      <w:r>
        <w:t xml:space="preserve"> et al. 1987; Schoeppler, Schnitzler, and </w:t>
      </w:r>
      <w:proofErr w:type="spellStart"/>
      <w:r>
        <w:t>Denzinger</w:t>
      </w:r>
      <w:proofErr w:type="spellEnd"/>
      <w:r>
        <w:t xml:space="preserve"> 2018; Tian and Schnitzler 1997).</w:t>
      </w:r>
    </w:p>
    <w:p w14:paraId="13437FE6" w14:textId="77777777" w:rsidR="00871A93" w:rsidRDefault="004D36E1" w:rsidP="00FC3E72">
      <w:pPr>
        <w:pStyle w:val="BodyText"/>
        <w:spacing w:line="276" w:lineRule="auto"/>
      </w:pPr>
      <w:r>
        <w:t>Previous investigations of group echolocation in CF-FM bats found no support for changes in CF frequencies to avoid spectral overlap (“jamming avoidance response</w:t>
      </w:r>
      <w:proofErr w:type="gramStart"/>
      <w:r>
        <w:t>”)(</w:t>
      </w:r>
      <w:proofErr w:type="gramEnd"/>
      <w:r>
        <w:t xml:space="preserve">Jones et al. 1993; Jones, </w:t>
      </w:r>
      <w:proofErr w:type="spellStart"/>
      <w:r>
        <w:t>Sripathi</w:t>
      </w:r>
      <w:proofErr w:type="spellEnd"/>
      <w:r>
        <w:t xml:space="preserve">, and Waters 1994; Fawcett et al. 2015). Recent studies in low duty cycle FM bats also questioned the efficacy of a jamming avoidance response in groups (Götze et al. 2016; Mazar and Yovel 2020). In contrast to the CF-component, </w:t>
      </w:r>
      <w:commentRangeStart w:id="99"/>
      <w:r>
        <w:t xml:space="preserve">we are only aware of one study </w:t>
      </w:r>
      <w:commentRangeEnd w:id="99"/>
      <w:r w:rsidR="001453CB">
        <w:rPr>
          <w:rStyle w:val="CommentReference"/>
        </w:rPr>
        <w:commentReference w:id="99"/>
      </w:r>
      <w:r>
        <w:t xml:space="preserve">that quantified changes of the FM-component in group flight, reporting an increased </w:t>
      </w:r>
      <w:proofErr w:type="spellStart"/>
      <w:r>
        <w:t>tFM</w:t>
      </w:r>
      <w:proofErr w:type="spellEnd"/>
      <w:r>
        <w:t xml:space="preserve"> duration and bandwidth (Fawcett et al. 2015</w:t>
      </w:r>
      <w:ins w:id="100" w:author="Neetash Mysuru" w:date="2021-04-14T16:19:00Z">
        <w:r w:rsidR="00E77DF5">
          <w:t xml:space="preserve">, </w:t>
        </w:r>
        <w:proofErr w:type="spellStart"/>
        <w:r w:rsidR="00E77DF5" w:rsidRPr="004B71BD">
          <w:rPr>
            <w:highlight w:val="yellow"/>
            <w:rPrChange w:id="101" w:author="Neetash Mysuru" w:date="2021-04-14T16:19:00Z">
              <w:rPr/>
            </w:rPrChange>
          </w:rPr>
          <w:t>Furusawa</w:t>
        </w:r>
        <w:proofErr w:type="spellEnd"/>
        <w:r w:rsidR="00E77DF5" w:rsidRPr="004B71BD">
          <w:rPr>
            <w:highlight w:val="yellow"/>
            <w:rPrChange w:id="102" w:author="Neetash Mysuru" w:date="2021-04-14T16:19:00Z">
              <w:rPr/>
            </w:rPrChange>
          </w:rPr>
          <w:t xml:space="preserve"> paper</w:t>
        </w:r>
      </w:ins>
      <w:r>
        <w:t xml:space="preserve">). Given the </w:t>
      </w:r>
      <w:proofErr w:type="spellStart"/>
      <w:r>
        <w:t>tFM’s</w:t>
      </w:r>
      <w:proofErr w:type="spellEnd"/>
      <w:r>
        <w:t xml:space="preserve"> flexibility and role in ranging, there is a strong need for its explicit quantification in multi-bat contexts</w:t>
      </w:r>
      <w:commentRangeStart w:id="103"/>
      <w:r>
        <w:t xml:space="preserve">. The </w:t>
      </w:r>
      <w:proofErr w:type="spellStart"/>
      <w:r>
        <w:t>tFM</w:t>
      </w:r>
      <w:proofErr w:type="spellEnd"/>
      <w:r>
        <w:t xml:space="preserve"> may show </w:t>
      </w:r>
      <w:commentRangeEnd w:id="103"/>
      <w:r w:rsidR="004B71BD">
        <w:rPr>
          <w:rStyle w:val="CommentReference"/>
        </w:rPr>
        <w:commentReference w:id="103"/>
      </w:r>
      <w:r>
        <w:t xml:space="preserve">the same kinds of changes in multi-bat contexts as shown in low-duty cycle bats, which also use their FM calls primarily for ranging (Fawcett and Ratcliffe 2015; </w:t>
      </w:r>
      <w:proofErr w:type="spellStart"/>
      <w:r>
        <w:t>Amichai</w:t>
      </w:r>
      <w:proofErr w:type="spellEnd"/>
      <w:r>
        <w:t xml:space="preserve">, </w:t>
      </w:r>
      <w:proofErr w:type="spellStart"/>
      <w:r>
        <w:t>Blumrosen</w:t>
      </w:r>
      <w:proofErr w:type="spellEnd"/>
      <w:r>
        <w:t xml:space="preserve">, and Yovel 2015; </w:t>
      </w:r>
      <w:proofErr w:type="spellStart"/>
      <w:r>
        <w:t>Hase</w:t>
      </w:r>
      <w:proofErr w:type="spellEnd"/>
      <w:r>
        <w:t xml:space="preserve"> et al. 2018).</w:t>
      </w:r>
    </w:p>
    <w:p w14:paraId="1F8E5C45" w14:textId="77777777" w:rsidR="00871A93" w:rsidRDefault="004D36E1" w:rsidP="00FC3E72">
      <w:pPr>
        <w:pStyle w:val="BodyText"/>
        <w:spacing w:line="276" w:lineRule="auto"/>
      </w:pPr>
      <w:r>
        <w:lastRenderedPageBreak/>
        <w:t xml:space="preserve">Studying group echolocation in high-duty cycle bats entails </w:t>
      </w:r>
      <w:proofErr w:type="spellStart"/>
      <w:r>
        <w:t>analysing</w:t>
      </w:r>
      <w:proofErr w:type="spellEnd"/>
      <w:r>
        <w:t xml:space="preserve"> audio with overlapping calls. The analysis of recordings with overlapping calls is a nascent field (but see Izadi, Stevenson, and </w:t>
      </w:r>
      <w:proofErr w:type="spellStart"/>
      <w:r>
        <w:t>Kloepper</w:t>
      </w:r>
      <w:proofErr w:type="spellEnd"/>
      <w:r>
        <w:t xml:space="preserve"> (2019)), and acoustic measurements have not been attempted to the best of our knowledge</w:t>
      </w:r>
      <w:del w:id="104" w:author="Neetash Mysuru" w:date="2021-04-14T16:22:00Z">
        <w:r w:rsidDel="004B71BD">
          <w:delText xml:space="preserve"> </w:delText>
        </w:r>
      </w:del>
      <w:r>
        <w:t xml:space="preserve">. Even studies with multiple high-duty cycle bats have been limited to 2-3 bats in </w:t>
      </w:r>
      <w:proofErr w:type="spellStart"/>
      <w:r>
        <w:t>flightroom</w:t>
      </w:r>
      <w:proofErr w:type="spellEnd"/>
      <w:r>
        <w:t xml:space="preserve"> conditions (Fawcett et al. 2015; Jones et al. 1993; Jones, </w:t>
      </w:r>
      <w:proofErr w:type="spellStart"/>
      <w:r>
        <w:t>Sripathi</w:t>
      </w:r>
      <w:proofErr w:type="spellEnd"/>
      <w:r>
        <w:t>, and Waters 1994). Here, we developed methods to extract echolocation parameters in the presence of overlapping calls and to investigate the high-duty-cycle echolocation of group-flying horseshoe bats in a natural cave.</w:t>
      </w:r>
    </w:p>
    <w:p w14:paraId="33768202" w14:textId="77777777" w:rsidR="00871A93" w:rsidRDefault="004D36E1" w:rsidP="00FC3E72">
      <w:pPr>
        <w:pStyle w:val="Heading2"/>
        <w:spacing w:line="276" w:lineRule="auto"/>
      </w:pPr>
      <w:bookmarkStart w:id="105" w:name="methods"/>
      <w:del w:id="106" w:author="hgoerlitz" w:date="2021-04-28T14:28:00Z">
        <w:r w:rsidDel="0068311B">
          <w:delText>0.</w:delText>
        </w:r>
      </w:del>
      <w:r>
        <w:t>2</w:t>
      </w:r>
      <w:r>
        <w:tab/>
        <w:t>Methods</w:t>
      </w:r>
      <w:bookmarkEnd w:id="105"/>
    </w:p>
    <w:p w14:paraId="64665061" w14:textId="77777777" w:rsidR="00871A93" w:rsidRDefault="004D36E1" w:rsidP="00FC3E72">
      <w:pPr>
        <w:pStyle w:val="Heading3"/>
        <w:spacing w:line="276" w:lineRule="auto"/>
      </w:pPr>
      <w:bookmarkStart w:id="107" w:name="study-species-and-site"/>
      <w:del w:id="108" w:author="hgoerlitz" w:date="2021-04-28T14:28:00Z">
        <w:r w:rsidDel="0068311B">
          <w:delText>0.</w:delText>
        </w:r>
      </w:del>
      <w:r>
        <w:t>2.1</w:t>
      </w:r>
      <w:r>
        <w:tab/>
        <w:t>Study species and site</w:t>
      </w:r>
      <w:bookmarkEnd w:id="107"/>
    </w:p>
    <w:p w14:paraId="44268848" w14:textId="69073640" w:rsidR="00871A93" w:rsidRDefault="004D36E1" w:rsidP="00FC3E72">
      <w:pPr>
        <w:pStyle w:val="FirstParagraph"/>
        <w:spacing w:line="276" w:lineRule="auto"/>
      </w:pPr>
      <w:r>
        <w:t xml:space="preserve">Two species of </w:t>
      </w:r>
      <w:proofErr w:type="spellStart"/>
      <w:r>
        <w:t>rhinolophid</w:t>
      </w:r>
      <w:proofErr w:type="spellEnd"/>
      <w:r>
        <w:t xml:space="preserve"> bats</w:t>
      </w:r>
      <w:ins w:id="109" w:author="hgoerlitz" w:date="2021-04-26T17:07:00Z">
        <w:r w:rsidR="00C61E1C">
          <w:t>,</w:t>
        </w:r>
      </w:ins>
      <w:r>
        <w:t xml:space="preserve"> </w:t>
      </w:r>
      <w:r w:rsidRPr="00C61E1C">
        <w:rPr>
          <w:i/>
          <w:rPrChange w:id="110" w:author="hgoerlitz" w:date="2021-04-26T17:07:00Z">
            <w:rPr/>
          </w:rPrChange>
        </w:rPr>
        <w:t xml:space="preserve">Rhinolophus </w:t>
      </w:r>
      <w:proofErr w:type="spellStart"/>
      <w:r w:rsidRPr="00C61E1C">
        <w:rPr>
          <w:i/>
          <w:rPrChange w:id="111" w:author="hgoerlitz" w:date="2021-04-26T17:07:00Z">
            <w:rPr/>
          </w:rPrChange>
        </w:rPr>
        <w:t>mehelyi</w:t>
      </w:r>
      <w:proofErr w:type="spellEnd"/>
      <w:r>
        <w:t xml:space="preserve"> and </w:t>
      </w:r>
      <w:r w:rsidRPr="00C61E1C">
        <w:rPr>
          <w:i/>
          <w:rPrChange w:id="112" w:author="hgoerlitz" w:date="2021-04-26T17:07:00Z">
            <w:rPr/>
          </w:rPrChange>
        </w:rPr>
        <w:t xml:space="preserve">R. </w:t>
      </w:r>
      <w:proofErr w:type="spellStart"/>
      <w:r w:rsidRPr="00C61E1C">
        <w:rPr>
          <w:i/>
          <w:rPrChange w:id="113" w:author="hgoerlitz" w:date="2021-04-26T17:07:00Z">
            <w:rPr/>
          </w:rPrChange>
        </w:rPr>
        <w:t>euryale</w:t>
      </w:r>
      <w:proofErr w:type="spellEnd"/>
      <w:ins w:id="114" w:author="hgoerlitz" w:date="2021-04-26T17:07:00Z">
        <w:r w:rsidR="00C61E1C">
          <w:t>,</w:t>
        </w:r>
      </w:ins>
      <w:r>
        <w:t xml:space="preserve"> were recorded in their natural environment. Both species emit CF-FM calls with peak frequencies between 102-112 kHz, and are not acoustically distinguishable due to overlap in their call characteristics (Dietz and Kiefer 2016). For the purposes of this study, we thus treated them as a single group of bats that may face the problem of acoustic jamming due to the similarity in spectro-temporal call structure.</w:t>
      </w:r>
    </w:p>
    <w:p w14:paraId="15471357" w14:textId="674622AB" w:rsidR="00871A93" w:rsidRDefault="004D36E1" w:rsidP="00FC3E72">
      <w:pPr>
        <w:pStyle w:val="BodyText"/>
        <w:spacing w:line="276" w:lineRule="auto"/>
      </w:pPr>
      <w:r>
        <w:t xml:space="preserve">We observed bats that flew in and out of and rested inside a small dome-shaped cave (Figure 1) next to the main entrance of the </w:t>
      </w:r>
      <w:proofErr w:type="spellStart"/>
      <w:r>
        <w:t>Orlova</w:t>
      </w:r>
      <w:proofErr w:type="spellEnd"/>
      <w:r>
        <w:t xml:space="preserve"> Chuka cave system, </w:t>
      </w:r>
      <w:ins w:id="115" w:author="hgoerlitz" w:date="2021-04-26T17:08:00Z">
        <w:r w:rsidR="00C61E1C">
          <w:t>NE-</w:t>
        </w:r>
      </w:ins>
      <w:r>
        <w:t>Bulgaria. The cave had a size of approximately 5 x 3 x 1.6 m</w:t>
      </w:r>
      <m:oMath>
        <m:sSup>
          <m:sSupPr>
            <m:ctrlPr>
              <w:rPr>
                <w:rFonts w:ascii="Cambria Math" w:hAnsi="Cambria Math"/>
              </w:rPr>
            </m:ctrlPr>
          </m:sSupPr>
          <m:e>
            <m:r>
              <w:rPr>
                <w:rFonts w:ascii="Cambria Math" w:hAnsi="Cambria Math"/>
              </w:rPr>
              <m:t>​</m:t>
            </m:r>
          </m:e>
          <m:sup>
            <m:r>
              <w:rPr>
                <w:rFonts w:ascii="Cambria Math" w:hAnsi="Cambria Math"/>
              </w:rPr>
              <m:t>3</m:t>
            </m:r>
          </m:sup>
        </m:sSup>
      </m:oMath>
      <w:r>
        <w:t xml:space="preserve"> (l x b x h)</w:t>
      </w:r>
      <w:ins w:id="116" w:author="hgoerlitz" w:date="2021-04-26T17:09:00Z">
        <w:r w:rsidR="00682632">
          <w:t xml:space="preserve"> and</w:t>
        </w:r>
      </w:ins>
      <w:del w:id="117" w:author="hgoerlitz" w:date="2021-04-26T17:09:00Z">
        <w:r w:rsidDel="00682632">
          <w:delText>,</w:delText>
        </w:r>
      </w:del>
      <w:r>
        <w:t xml:space="preserve"> one opening where bats flew in and out of throughout the night</w:t>
      </w:r>
      <w:commentRangeStart w:id="118"/>
      <w:r>
        <w:t>, and some roosting sites on the inside</w:t>
      </w:r>
      <w:commentRangeEnd w:id="118"/>
      <w:r w:rsidR="00682632">
        <w:rPr>
          <w:rStyle w:val="CommentReference"/>
        </w:rPr>
        <w:commentReference w:id="118"/>
      </w:r>
      <w:r>
        <w:t>.</w:t>
      </w:r>
    </w:p>
    <w:p w14:paraId="62BDBAA2" w14:textId="77777777" w:rsidR="00871A93" w:rsidRDefault="004D36E1" w:rsidP="00FC3E72">
      <w:pPr>
        <w:pStyle w:val="Heading3"/>
        <w:spacing w:line="276" w:lineRule="auto"/>
      </w:pPr>
      <w:bookmarkStart w:id="119" w:name="experimental-setup"/>
      <w:del w:id="120" w:author="hgoerlitz" w:date="2021-04-28T14:28:00Z">
        <w:r w:rsidDel="0068311B">
          <w:delText>0.</w:delText>
        </w:r>
      </w:del>
      <w:r>
        <w:t>2.2</w:t>
      </w:r>
      <w:r>
        <w:tab/>
        <w:t>Experimental setup</w:t>
      </w:r>
      <w:bookmarkEnd w:id="119"/>
    </w:p>
    <w:p w14:paraId="23ADC460" w14:textId="47D087A1" w:rsidR="00871A93" w:rsidDel="00FC3E72" w:rsidRDefault="004D36E1" w:rsidP="00FC3E72">
      <w:pPr>
        <w:pStyle w:val="FirstParagraph"/>
        <w:spacing w:line="276" w:lineRule="auto"/>
        <w:rPr>
          <w:del w:id="121" w:author="hgoerlitz" w:date="2021-04-28T14:05:00Z"/>
        </w:rPr>
      </w:pPr>
      <w:r>
        <w:t>We placed an experimental audio-video setup inside the cave, consisting of three microphones and two infrared cameras. Two consumer grade CCTV cameras (</w:t>
      </w:r>
      <w:commentRangeStart w:id="122"/>
      <w:r>
        <w:t>UVAHDBP716</w:t>
      </w:r>
      <w:commentRangeEnd w:id="122"/>
      <w:r w:rsidR="008E5B36">
        <w:rPr>
          <w:rStyle w:val="CommentReference"/>
        </w:rPr>
        <w:commentReference w:id="122"/>
      </w:r>
      <w:ins w:id="123" w:author="hgoerlitz" w:date="2021-04-26T17:13:00Z">
        <w:r w:rsidR="008E5B36">
          <w:t xml:space="preserve">; </w:t>
        </w:r>
      </w:ins>
      <w:ins w:id="124" w:author="hgoerlitz" w:date="2021-04-26T17:14:00Z">
        <w:r w:rsidR="008E5B36">
          <w:t>N x M pixels</w:t>
        </w:r>
      </w:ins>
      <w:r>
        <w:t>) with infrared lamps were connected to a digital video recorder (XVR1004) to record the flight of bats as they flew in and out of the cave. The system recorded video mostly at 22 Hz, however there was frame rate variation between 18-27 Hz. Video feeds were time-</w:t>
      </w:r>
      <w:proofErr w:type="spellStart"/>
      <w:r>
        <w:t>synchronised</w:t>
      </w:r>
      <w:proofErr w:type="spellEnd"/>
      <w:r>
        <w:t xml:space="preserve"> (but not frame-</w:t>
      </w:r>
      <w:proofErr w:type="spellStart"/>
      <w:r>
        <w:t>synchronised</w:t>
      </w:r>
      <w:proofErr w:type="spellEnd"/>
      <w:r>
        <w:t xml:space="preserve">) by common </w:t>
      </w:r>
      <w:del w:id="125" w:author="hgoerlitz" w:date="2021-04-26T17:14:00Z">
        <w:r w:rsidDel="008E5B36">
          <w:delText xml:space="preserve">burnt-in </w:delText>
        </w:r>
      </w:del>
      <w:r>
        <w:t xml:space="preserve">time stamps </w:t>
      </w:r>
      <w:ins w:id="126" w:author="hgoerlitz" w:date="2021-04-26T17:14:00Z">
        <w:r w:rsidR="008E5B36">
          <w:t xml:space="preserve">burnt-in </w:t>
        </w:r>
      </w:ins>
      <w:r>
        <w:t>on the frame. The two cameras were placed in approximately the same position on every recording night</w:t>
      </w:r>
      <w:ins w:id="127" w:author="hgoerlitz" w:date="2021-04-26T17:14:00Z">
        <w:r w:rsidR="008E5B36">
          <w:t xml:space="preserve">, </w:t>
        </w:r>
      </w:ins>
      <w:del w:id="128" w:author="hgoerlitz" w:date="2021-04-26T17:14:00Z">
        <w:r w:rsidDel="008E5B36">
          <w:delText xml:space="preserve">. The cameras were placed </w:delText>
        </w:r>
      </w:del>
      <w:r>
        <w:t xml:space="preserve">to </w:t>
      </w:r>
      <w:del w:id="129" w:author="hgoerlitz" w:date="2021-04-26T17:15:00Z">
        <w:r w:rsidDel="008E5B36">
          <w:delText>maximise</w:delText>
        </w:r>
      </w:del>
      <w:proofErr w:type="spellStart"/>
      <w:ins w:id="130" w:author="hgoerlitz" w:date="2021-04-26T17:15:00Z">
        <w:r w:rsidR="008E5B36">
          <w:t>maximise</w:t>
        </w:r>
      </w:ins>
      <w:proofErr w:type="spellEnd"/>
      <w:r>
        <w:t xml:space="preserve"> the total cave volume recorded while also capturing </w:t>
      </w:r>
      <w:commentRangeStart w:id="131"/>
      <w:commentRangeStart w:id="132"/>
      <w:r>
        <w:t>the blinking LED light</w:t>
      </w:r>
      <w:commentRangeEnd w:id="131"/>
      <w:r w:rsidR="00141D93">
        <w:rPr>
          <w:rStyle w:val="CommentReference"/>
        </w:rPr>
        <w:commentReference w:id="131"/>
      </w:r>
      <w:commentRangeEnd w:id="132"/>
      <w:r w:rsidR="00FC3E72">
        <w:rPr>
          <w:rStyle w:val="CommentReference"/>
        </w:rPr>
        <w:commentReference w:id="132"/>
      </w:r>
      <w:r>
        <w:t xml:space="preserve">. Video was recorded </w:t>
      </w:r>
      <w:commentRangeStart w:id="133"/>
      <w:commentRangeStart w:id="134"/>
      <w:r>
        <w:t xml:space="preserve">continuously through the night. </w:t>
      </w:r>
      <w:commentRangeEnd w:id="133"/>
      <w:r w:rsidR="00141D93">
        <w:rPr>
          <w:rStyle w:val="CommentReference"/>
        </w:rPr>
        <w:commentReference w:id="133"/>
      </w:r>
      <w:commentRangeEnd w:id="134"/>
      <w:r w:rsidR="00FC3E72">
        <w:rPr>
          <w:rStyle w:val="CommentReference"/>
        </w:rPr>
        <w:commentReference w:id="134"/>
      </w:r>
      <w:r>
        <w:t>Audio from three CM16 microphones (</w:t>
      </w:r>
      <w:proofErr w:type="spellStart"/>
      <w:r>
        <w:t>Avisoft</w:t>
      </w:r>
      <w:proofErr w:type="spellEnd"/>
      <w:r>
        <w:t xml:space="preserve"> Bioacoustics, </w:t>
      </w:r>
      <w:proofErr w:type="spellStart"/>
      <w:r>
        <w:t>Glienicke</w:t>
      </w:r>
      <w:proofErr w:type="spellEnd"/>
      <w:r>
        <w:t>, Germany) were recorded by a 416H soundcard (</w:t>
      </w:r>
      <w:proofErr w:type="spellStart"/>
      <w:r>
        <w:t>Avisoft</w:t>
      </w:r>
      <w:proofErr w:type="spellEnd"/>
      <w:r>
        <w:t xml:space="preserve"> Bioacoustics, 250 kHz sampling rate, 16</w:t>
      </w:r>
      <w:del w:id="135" w:author="hgoerlitz" w:date="2021-04-28T14:00:00Z">
        <w:r w:rsidDel="00FC3E72">
          <w:delText xml:space="preserve"> </w:delText>
        </w:r>
      </w:del>
      <w:ins w:id="136" w:author="hgoerlitz" w:date="2021-04-28T14:00:00Z">
        <w:r w:rsidR="00FC3E72">
          <w:t>-</w:t>
        </w:r>
      </w:ins>
      <w:r>
        <w:t xml:space="preserve">bit resolution). </w:t>
      </w:r>
      <w:ins w:id="137" w:author="hgoerlitz" w:date="2021-04-28T14:02:00Z">
        <w:r w:rsidR="00FC3E72">
          <w:t xml:space="preserve">To increase the number of calls recorded on-axis, </w:t>
        </w:r>
      </w:ins>
      <w:del w:id="138" w:author="hgoerlitz" w:date="2021-04-28T14:02:00Z">
        <w:r w:rsidDel="00FC3E72">
          <w:delText xml:space="preserve">As horseshoe bat calls are directional (Matsuta et al. 2013), </w:delText>
        </w:r>
      </w:del>
      <w:r>
        <w:t xml:space="preserve">the three microphones were placed at </w:t>
      </w:r>
      <w:ins w:id="139" w:author="hgoerlitz" w:date="2021-04-28T14:01:00Z">
        <w:r w:rsidR="00FC3E72">
          <w:t xml:space="preserve">three </w:t>
        </w:r>
      </w:ins>
      <w:r>
        <w:t>different positions</w:t>
      </w:r>
      <w:ins w:id="140" w:author="hgoerlitz" w:date="2021-04-28T14:03:00Z">
        <w:r w:rsidR="00FC3E72">
          <w:t xml:space="preserve">, which remained approximately constant </w:t>
        </w:r>
      </w:ins>
      <w:r>
        <w:t xml:space="preserve"> </w:t>
      </w:r>
      <w:del w:id="141" w:author="hgoerlitz" w:date="2021-04-28T14:04:00Z">
        <w:r w:rsidDel="00FC3E72">
          <w:delText xml:space="preserve">in the cave </w:delText>
        </w:r>
      </w:del>
      <w:del w:id="142" w:author="hgoerlitz" w:date="2021-04-28T14:02:00Z">
        <w:r w:rsidDel="00FC3E72">
          <w:delText xml:space="preserve">to increase the number of on-axis calls captured </w:delText>
        </w:r>
      </w:del>
      <w:del w:id="143" w:author="hgoerlitz" w:date="2021-04-28T14:04:00Z">
        <w:r w:rsidDel="00FC3E72">
          <w:delText>(Figure 1)</w:delText>
        </w:r>
      </w:del>
      <w:del w:id="144" w:author="hgoerlitz" w:date="2021-04-28T13:58:00Z">
        <w:r w:rsidDel="00FC3E72">
          <w:delText>. Microphones were placed in the same location with an</w:delText>
        </w:r>
      </w:del>
      <w:del w:id="145" w:author="hgoerlitz" w:date="2021-04-28T14:04:00Z">
        <w:r w:rsidDel="00FC3E72">
          <w:delText xml:space="preserve"> </w:delText>
        </w:r>
      </w:del>
      <w:del w:id="146" w:author="hgoerlitz" w:date="2021-04-28T13:59:00Z">
        <w:r w:rsidDel="00FC3E72">
          <w:delText xml:space="preserve">estimated </w:delText>
        </w:r>
      </w:del>
      <w:del w:id="147" w:author="hgoerlitz" w:date="2021-04-28T14:04:00Z">
        <w:r w:rsidDel="00FC3E72">
          <w:delText xml:space="preserve">+/- 10cm error </w:delText>
        </w:r>
      </w:del>
      <w:del w:id="148" w:author="hgoerlitz" w:date="2021-04-28T13:59:00Z">
        <w:r w:rsidDel="00FC3E72">
          <w:delText xml:space="preserve">in the cave </w:delText>
        </w:r>
      </w:del>
      <w:r>
        <w:t xml:space="preserve">across </w:t>
      </w:r>
      <w:del w:id="149" w:author="hgoerlitz" w:date="2021-04-28T14:04:00Z">
        <w:r w:rsidDel="00FC3E72">
          <w:delText xml:space="preserve">multiple </w:delText>
        </w:r>
      </w:del>
      <w:ins w:id="150" w:author="hgoerlitz" w:date="2021-04-28T14:04:00Z">
        <w:r w:rsidR="00FC3E72">
          <w:t xml:space="preserve">recording </w:t>
        </w:r>
      </w:ins>
      <w:r>
        <w:t>nights</w:t>
      </w:r>
      <w:ins w:id="151" w:author="hgoerlitz" w:date="2021-04-28T14:04:00Z">
        <w:r w:rsidR="00FC3E72">
          <w:t xml:space="preserve"> (Fig. 1)</w:t>
        </w:r>
      </w:ins>
      <w:r>
        <w:t>.</w:t>
      </w:r>
      <w:ins w:id="152" w:author="hgoerlitz" w:date="2021-04-28T14:05:00Z">
        <w:r w:rsidR="00FC3E72">
          <w:t xml:space="preserve"> </w:t>
        </w:r>
      </w:ins>
      <w:del w:id="153" w:author="hgoerlitz" w:date="2021-04-28T14:05:00Z">
        <w:r w:rsidDel="00FC3E72">
          <w:delText xml:space="preserve"> Audio was recorded continuously through the night as consecutive multichannel files of 1 minute duration.</w:delText>
        </w:r>
      </w:del>
    </w:p>
    <w:p w14:paraId="5C536373" w14:textId="75888501" w:rsidR="00871A93" w:rsidRDefault="004D36E1" w:rsidP="00FC3E72">
      <w:pPr>
        <w:pStyle w:val="FirstParagraph"/>
        <w:spacing w:line="276" w:lineRule="auto"/>
        <w:rPr>
          <w:ins w:id="154" w:author="hgoerlitz" w:date="2021-04-28T14:09:00Z"/>
        </w:rPr>
      </w:pPr>
      <w:r>
        <w:t xml:space="preserve">The audio and video feeds were </w:t>
      </w:r>
      <w:proofErr w:type="spellStart"/>
      <w:r>
        <w:t>synchronised</w:t>
      </w:r>
      <w:proofErr w:type="spellEnd"/>
      <w:r>
        <w:t xml:space="preserve"> </w:t>
      </w:r>
      <w:ins w:id="155" w:author="hgoerlitz" w:date="2021-04-28T14:05:00Z">
        <w:r w:rsidR="00FC3E72">
          <w:t xml:space="preserve">by </w:t>
        </w:r>
      </w:ins>
      <w:moveFromRangeStart w:id="156" w:author="hgoerlitz" w:date="2021-04-28T14:06:00Z" w:name="move70511218"/>
      <w:moveFrom w:id="157" w:author="hgoerlitz" w:date="2021-04-28T14:06:00Z">
        <w:r w:rsidDel="00FC3E72">
          <w:t xml:space="preserve">using the method described in Laurijssen et al. 2018. In short, </w:t>
        </w:r>
      </w:moveFrom>
      <w:moveFromRangeEnd w:id="156"/>
      <w:ins w:id="158" w:author="hgoerlitz" w:date="2021-04-28T14:05:00Z">
        <w:r w:rsidR="00FC3E72">
          <w:t xml:space="preserve">generating </w:t>
        </w:r>
      </w:ins>
      <w:r>
        <w:t>ON-</w:t>
      </w:r>
      <w:r>
        <w:lastRenderedPageBreak/>
        <w:t xml:space="preserve">OFF signals </w:t>
      </w:r>
      <w:del w:id="159" w:author="hgoerlitz" w:date="2021-04-28T14:05:00Z">
        <w:r w:rsidDel="00FC3E72">
          <w:delText xml:space="preserve">with </w:delText>
        </w:r>
      </w:del>
      <w:ins w:id="160" w:author="hgoerlitz" w:date="2021-04-28T14:05:00Z">
        <w:r w:rsidR="00FC3E72">
          <w:t xml:space="preserve">of </w:t>
        </w:r>
      </w:ins>
      <w:r>
        <w:t xml:space="preserve">variable durations </w:t>
      </w:r>
      <w:del w:id="161" w:author="hgoerlitz" w:date="2021-04-28T14:06:00Z">
        <w:r w:rsidDel="00FC3E72">
          <w:delText xml:space="preserve">between </w:delText>
        </w:r>
      </w:del>
      <w:ins w:id="162" w:author="hgoerlitz" w:date="2021-04-28T14:06:00Z">
        <w:r w:rsidR="00FC3E72">
          <w:t>(</w:t>
        </w:r>
      </w:ins>
      <w:r>
        <w:t>0.08-0.5 s</w:t>
      </w:r>
      <w:ins w:id="163" w:author="hgoerlitz" w:date="2021-04-28T14:06:00Z">
        <w:r w:rsidR="00FC3E72">
          <w:t xml:space="preserve">; </w:t>
        </w:r>
      </w:ins>
      <w:del w:id="164" w:author="hgoerlitz" w:date="2021-04-28T14:06:00Z">
        <w:r w:rsidDel="00FC3E72">
          <w:delText xml:space="preserve"> were generated by a portable computer (R</w:delText>
        </w:r>
      </w:del>
      <w:ins w:id="165" w:author="hgoerlitz" w:date="2021-04-28T14:06:00Z">
        <w:r w:rsidR="00FC3E72">
          <w:t>R</w:t>
        </w:r>
      </w:ins>
      <w:r>
        <w:t>aspberry Pi 3)</w:t>
      </w:r>
      <w:ins w:id="166" w:author="hgoerlitz" w:date="2021-04-28T14:06:00Z">
        <w:r w:rsidR="00FC3E72">
          <w:t xml:space="preserve">, which were </w:t>
        </w:r>
      </w:ins>
      <w:del w:id="167" w:author="hgoerlitz" w:date="2021-04-28T14:06:00Z">
        <w:r w:rsidDel="00FC3E72">
          <w:delText xml:space="preserve"> and </w:delText>
        </w:r>
      </w:del>
      <w:r>
        <w:t xml:space="preserve">recorded on the </w:t>
      </w:r>
      <w:del w:id="168" w:author="hgoerlitz" w:date="2021-04-28T14:06:00Z">
        <w:r w:rsidDel="00FC3E72">
          <w:delText xml:space="preserve">audio </w:delText>
        </w:r>
      </w:del>
      <w:r>
        <w:t xml:space="preserve">soundcard and used to </w:t>
      </w:r>
      <w:del w:id="169" w:author="hgoerlitz" w:date="2021-04-28T14:06:00Z">
        <w:r w:rsidDel="0028712E">
          <w:delText xml:space="preserve">drive the blinking </w:delText>
        </w:r>
      </w:del>
      <w:ins w:id="170" w:author="hgoerlitz" w:date="2021-04-28T14:06:00Z">
        <w:r w:rsidR="0028712E">
          <w:t xml:space="preserve">flash </w:t>
        </w:r>
      </w:ins>
      <w:del w:id="171" w:author="hgoerlitz" w:date="2021-04-28T14:06:00Z">
        <w:r w:rsidDel="0028712E">
          <w:delText xml:space="preserve">of </w:delText>
        </w:r>
      </w:del>
      <w:r>
        <w:t>an LED that was recorded by the two cameras</w:t>
      </w:r>
      <w:ins w:id="172" w:author="hgoerlitz" w:date="2021-04-28T14:06:00Z">
        <w:r w:rsidR="0028712E">
          <w:t xml:space="preserve"> </w:t>
        </w:r>
      </w:ins>
      <w:moveToRangeStart w:id="173" w:author="hgoerlitz" w:date="2021-04-28T14:06:00Z" w:name="move70511218"/>
      <w:moveTo w:id="174" w:author="hgoerlitz" w:date="2021-04-28T14:06:00Z">
        <w:del w:id="175" w:author="hgoerlitz" w:date="2021-04-28T14:06:00Z">
          <w:r w:rsidR="0028712E" w:rsidDel="0028712E">
            <w:delText xml:space="preserve">using the method described in </w:delText>
          </w:r>
        </w:del>
      </w:moveTo>
      <w:ins w:id="176" w:author="hgoerlitz" w:date="2021-04-28T14:06:00Z">
        <w:r w:rsidR="0028712E">
          <w:t>(</w:t>
        </w:r>
      </w:ins>
      <w:proofErr w:type="spellStart"/>
      <w:moveTo w:id="177" w:author="hgoerlitz" w:date="2021-04-28T14:06:00Z">
        <w:r w:rsidR="0028712E">
          <w:t>Laurijssen</w:t>
        </w:r>
        <w:proofErr w:type="spellEnd"/>
        <w:r w:rsidR="0028712E">
          <w:t xml:space="preserve"> et al. 2018</w:t>
        </w:r>
      </w:moveTo>
      <w:ins w:id="178" w:author="hgoerlitz" w:date="2021-04-28T14:06:00Z">
        <w:r w:rsidR="0028712E">
          <w:t xml:space="preserve">; </w:t>
        </w:r>
      </w:ins>
      <w:moveTo w:id="179" w:author="hgoerlitz" w:date="2021-04-28T14:06:00Z">
        <w:del w:id="180" w:author="hgoerlitz" w:date="2021-04-28T14:06:00Z">
          <w:r w:rsidR="0028712E" w:rsidDel="0028712E">
            <w:delText>. In short,</w:delText>
          </w:r>
        </w:del>
      </w:moveTo>
      <w:moveToRangeEnd w:id="173"/>
      <w:del w:id="181" w:author="hgoerlitz" w:date="2021-04-28T14:06:00Z">
        <w:r w:rsidDel="0028712E">
          <w:delText>. (</w:delText>
        </w:r>
      </w:del>
      <w:ins w:id="182" w:author="hgoerlitz" w:date="2021-04-28T14:06:00Z">
        <w:r w:rsidR="0028712E">
          <w:t>s</w:t>
        </w:r>
      </w:ins>
      <w:del w:id="183" w:author="hgoerlitz" w:date="2021-04-28T14:06:00Z">
        <w:r w:rsidDel="0028712E">
          <w:delText>S</w:delText>
        </w:r>
      </w:del>
      <w:r>
        <w:t xml:space="preserve">ee Supplementary Information (SI) </w:t>
      </w:r>
      <w:commentRangeStart w:id="184"/>
      <w:r>
        <w:t xml:space="preserve">0.9.1 </w:t>
      </w:r>
      <w:commentRangeEnd w:id="184"/>
      <w:r w:rsidR="0028712E">
        <w:rPr>
          <w:rStyle w:val="CommentReference"/>
        </w:rPr>
        <w:commentReference w:id="184"/>
      </w:r>
      <w:r>
        <w:t>for signal generation script, electronic circuit and associated notes).</w:t>
      </w:r>
      <w:ins w:id="185" w:author="hgoerlitz" w:date="2021-04-28T14:05:00Z">
        <w:r w:rsidR="00FC3E72" w:rsidRPr="00FC3E72">
          <w:t xml:space="preserve"> </w:t>
        </w:r>
      </w:ins>
      <w:ins w:id="186" w:author="hgoerlitz" w:date="2021-04-28T14:08:00Z">
        <w:r w:rsidR="0028712E">
          <w:t xml:space="preserve">The video was recorded continuously throughout the recording nights for X – Y hours, while audio </w:t>
        </w:r>
      </w:ins>
      <w:ins w:id="187" w:author="hgoerlitz" w:date="2021-04-28T14:05:00Z">
        <w:r w:rsidR="00FC3E72">
          <w:t xml:space="preserve">was recorded as consecutive multichannel files of </w:t>
        </w:r>
        <w:proofErr w:type="gramStart"/>
        <w:r w:rsidR="00FC3E72">
          <w:t>1 minute</w:t>
        </w:r>
        <w:proofErr w:type="gramEnd"/>
        <w:r w:rsidR="00FC3E72">
          <w:t xml:space="preserve"> duration</w:t>
        </w:r>
      </w:ins>
      <w:ins w:id="188" w:author="hgoerlitz" w:date="2021-04-28T14:09:00Z">
        <w:r w:rsidR="0028712E">
          <w:t>.</w:t>
        </w:r>
      </w:ins>
    </w:p>
    <w:p w14:paraId="11636FA0" w14:textId="77777777" w:rsidR="0028712E" w:rsidRPr="0028712E" w:rsidRDefault="0028712E">
      <w:pPr>
        <w:pStyle w:val="BodyText"/>
        <w:pPrChange w:id="189" w:author="hgoerlitz" w:date="2021-04-28T14:09:00Z">
          <w:pPr>
            <w:pStyle w:val="BodyText"/>
            <w:spacing w:line="276" w:lineRule="auto"/>
          </w:pPr>
        </w:pPrChange>
      </w:pPr>
    </w:p>
    <w:p w14:paraId="061B250C" w14:textId="77777777" w:rsidR="00871A93" w:rsidRDefault="004D36E1" w:rsidP="00FC3E72">
      <w:pPr>
        <w:pStyle w:val="CaptionedFigure"/>
        <w:spacing w:line="276" w:lineRule="auto"/>
      </w:pPr>
      <w:r>
        <w:rPr>
          <w:noProof/>
        </w:rPr>
        <w:drawing>
          <wp:inline distT="0" distB="0" distL="0" distR="0" wp14:anchorId="220801FB" wp14:editId="2840AE09">
            <wp:extent cx="5334000" cy="2203718"/>
            <wp:effectExtent l="0" t="0" r="0" b="0"/>
            <wp:docPr id="1" name="Picture" descr="Figure 1: Point cloud scan (A) and schematic of the cave, indicating the entrance/exit, the typical roosting sites inside the cave, and the position of microphones and cameras. (3D scanning by Klaus Hochradel, UMIT Tirol) The numbers next to the microphone correspond to the positions in the main text."/>
            <wp:cNvGraphicFramePr/>
            <a:graphic xmlns:a="http://schemas.openxmlformats.org/drawingml/2006/main">
              <a:graphicData uri="http://schemas.openxmlformats.org/drawingml/2006/picture">
                <pic:pic xmlns:pic="http://schemas.openxmlformats.org/drawingml/2006/picture">
                  <pic:nvPicPr>
                    <pic:cNvPr id="0" name="Picture" descr="figures/pointcloud_and_topview.png"/>
                    <pic:cNvPicPr>
                      <a:picLocks noChangeAspect="1" noChangeArrowheads="1"/>
                    </pic:cNvPicPr>
                  </pic:nvPicPr>
                  <pic:blipFill>
                    <a:blip r:embed="rId11"/>
                    <a:stretch>
                      <a:fillRect/>
                    </a:stretch>
                  </pic:blipFill>
                  <pic:spPr bwMode="auto">
                    <a:xfrm>
                      <a:off x="0" y="0"/>
                      <a:ext cx="5334000" cy="2203718"/>
                    </a:xfrm>
                    <a:prstGeom prst="rect">
                      <a:avLst/>
                    </a:prstGeom>
                    <a:noFill/>
                    <a:ln w="9525">
                      <a:noFill/>
                      <a:headEnd/>
                      <a:tailEnd/>
                    </a:ln>
                  </pic:spPr>
                </pic:pic>
              </a:graphicData>
            </a:graphic>
          </wp:inline>
        </w:drawing>
      </w:r>
    </w:p>
    <w:p w14:paraId="5A68F0E9" w14:textId="0495F93D" w:rsidR="00871A93" w:rsidRDefault="004D36E1" w:rsidP="00FC3E72">
      <w:pPr>
        <w:pStyle w:val="ImageCaption"/>
        <w:spacing w:line="276" w:lineRule="auto"/>
      </w:pPr>
      <w:r>
        <w:t>Figure 1: Point cloud scan (A) and schematic of the cave</w:t>
      </w:r>
      <w:ins w:id="190" w:author="hgoerlitz" w:date="2021-04-28T14:30:00Z">
        <w:r w:rsidR="00980E5D">
          <w:t xml:space="preserve"> (B)</w:t>
        </w:r>
      </w:ins>
      <w:r>
        <w:t xml:space="preserve">, indicating the entrance/exit, the typical roosting sites inside the cave, and the position of microphones and cameras. </w:t>
      </w:r>
      <w:del w:id="191" w:author="hgoerlitz" w:date="2021-04-28T14:30:00Z">
        <w:r w:rsidDel="00980E5D">
          <w:delText xml:space="preserve">(3D scanning by Klaus Hochradel, UMIT Tirol) </w:delText>
        </w:r>
      </w:del>
      <w:r>
        <w:t>The numbers next to the microphone correspond to the positions in the main text.</w:t>
      </w:r>
      <w:ins w:id="192" w:author="hgoerlitz" w:date="2021-04-28T14:30:00Z">
        <w:r w:rsidR="00980E5D">
          <w:t xml:space="preserve"> (3D scanning by Klaus </w:t>
        </w:r>
        <w:proofErr w:type="spellStart"/>
        <w:r w:rsidR="00980E5D">
          <w:t>Hochradel</w:t>
        </w:r>
        <w:proofErr w:type="spellEnd"/>
        <w:r w:rsidR="00980E5D">
          <w:t>, UMIT Tirol.)</w:t>
        </w:r>
      </w:ins>
    </w:p>
    <w:p w14:paraId="06EEF34A" w14:textId="77777777" w:rsidR="00871A93" w:rsidRDefault="004D36E1" w:rsidP="00FC3E72">
      <w:pPr>
        <w:pStyle w:val="Heading3"/>
        <w:spacing w:line="276" w:lineRule="auto"/>
      </w:pPr>
      <w:bookmarkStart w:id="193" w:name="video-analysis-to-determine-group-sizes"/>
      <w:del w:id="194" w:author="hgoerlitz" w:date="2021-04-28T14:28:00Z">
        <w:r w:rsidDel="0068311B">
          <w:delText>0.</w:delText>
        </w:r>
      </w:del>
      <w:r>
        <w:t>2.3</w:t>
      </w:r>
      <w:r>
        <w:tab/>
        <w:t>Video analysis to determine group sizes</w:t>
      </w:r>
      <w:bookmarkEnd w:id="193"/>
    </w:p>
    <w:p w14:paraId="17F80CCA" w14:textId="38CB137E" w:rsidR="00871A93" w:rsidRDefault="004D36E1" w:rsidP="00FC3E72">
      <w:pPr>
        <w:pStyle w:val="FirstParagraph"/>
        <w:spacing w:line="276" w:lineRule="auto"/>
      </w:pPr>
      <w:r>
        <w:t xml:space="preserve">Bat activity in the cave was recorded for a total of about 12 hours across </w:t>
      </w:r>
      <w:commentRangeStart w:id="195"/>
      <w:r>
        <w:t xml:space="preserve">four </w:t>
      </w:r>
      <w:commentRangeEnd w:id="195"/>
      <w:r w:rsidR="00967430">
        <w:rPr>
          <w:rStyle w:val="CommentReference"/>
        </w:rPr>
        <w:commentReference w:id="195"/>
      </w:r>
      <w:r>
        <w:t xml:space="preserve">nights (16-19 August 2018). After entering the cave, bats typically flew around for a few seconds or flew to </w:t>
      </w:r>
      <w:del w:id="196" w:author="hgoerlitz" w:date="2021-04-28T14:09:00Z">
        <w:r w:rsidDel="00B25DEC">
          <w:delText xml:space="preserve">the </w:delText>
        </w:r>
      </w:del>
      <w:ins w:id="197" w:author="hgoerlitz" w:date="2021-04-28T14:09:00Z">
        <w:r w:rsidR="00B25DEC">
          <w:t xml:space="preserve">one of serval </w:t>
        </w:r>
      </w:ins>
      <w:r>
        <w:t xml:space="preserve">roosting site, where they stayed for several seconds to minutes, and later exited from the cave again. We watched the videos and manually identified </w:t>
      </w:r>
      <w:commentRangeStart w:id="198"/>
      <w:ins w:id="199" w:author="hgoerlitz" w:date="2021-04-28T14:11:00Z">
        <w:r w:rsidR="00B25DEC">
          <w:t xml:space="preserve">periods </w:t>
        </w:r>
        <w:commentRangeEnd w:id="198"/>
        <w:r w:rsidR="00B25DEC">
          <w:rPr>
            <w:rStyle w:val="CommentReference"/>
          </w:rPr>
          <w:commentReference w:id="198"/>
        </w:r>
        <w:r w:rsidR="00B25DEC">
          <w:t xml:space="preserve">of </w:t>
        </w:r>
      </w:ins>
      <w:r>
        <w:t xml:space="preserve">bat flight activity, noting its start and end time and the number of visible bats. </w:t>
      </w:r>
      <w:ins w:id="200" w:author="hgoerlitz" w:date="2021-04-28T14:10:00Z">
        <w:r w:rsidR="00B25DEC">
          <w:t>We defined a</w:t>
        </w:r>
      </w:ins>
      <w:del w:id="201" w:author="hgoerlitz" w:date="2021-04-28T14:10:00Z">
        <w:r w:rsidDel="00B25DEC">
          <w:delText>A</w:delText>
        </w:r>
      </w:del>
      <w:r>
        <w:t xml:space="preserve"> bat flight activity </w:t>
      </w:r>
      <w:ins w:id="202" w:author="hgoerlitz" w:date="2021-04-28T14:11:00Z">
        <w:r w:rsidR="00B25DEC">
          <w:t xml:space="preserve">period </w:t>
        </w:r>
      </w:ins>
      <w:del w:id="203" w:author="hgoerlitz" w:date="2021-04-28T14:10:00Z">
        <w:r w:rsidDel="00B25DEC">
          <w:delText xml:space="preserve">is defined </w:delText>
        </w:r>
      </w:del>
      <w:r>
        <w:t xml:space="preserve">as the interval during which the number of visible bats flying inside the cave </w:t>
      </w:r>
      <w:del w:id="204" w:author="hgoerlitz" w:date="2021-04-28T14:10:00Z">
        <w:r w:rsidDel="00B25DEC">
          <w:delText xml:space="preserve">is </w:delText>
        </w:r>
      </w:del>
      <w:ins w:id="205" w:author="hgoerlitz" w:date="2021-04-28T14:10:00Z">
        <w:r w:rsidR="00B25DEC">
          <w:t xml:space="preserve">was </w:t>
        </w:r>
      </w:ins>
      <w:r>
        <w:t xml:space="preserve">constant. Successive bat flight activities were operationally defined as being separated from one another by </w:t>
      </w:r>
      <w:ins w:id="206" w:author="hgoerlitz" w:date="2021-04-28T14:10:00Z">
        <w:r w:rsidR="00B25DEC">
          <w:t xml:space="preserve">at </w:t>
        </w:r>
      </w:ins>
      <w:r>
        <w:t xml:space="preserve">least 6 frames (~0.3 s). We defined the start of </w:t>
      </w:r>
      <w:ins w:id="207" w:author="hgoerlitz" w:date="2021-04-28T14:10:00Z">
        <w:r w:rsidR="00B25DEC">
          <w:t xml:space="preserve">a </w:t>
        </w:r>
      </w:ins>
      <w:r>
        <w:t xml:space="preserve">bat </w:t>
      </w:r>
      <w:ins w:id="208" w:author="hgoerlitz" w:date="2021-04-28T14:11:00Z">
        <w:r w:rsidR="00B25DEC">
          <w:t xml:space="preserve">flight </w:t>
        </w:r>
      </w:ins>
      <w:r>
        <w:t xml:space="preserve">activity </w:t>
      </w:r>
      <w:ins w:id="209" w:author="hgoerlitz" w:date="2021-04-28T14:11:00Z">
        <w:r w:rsidR="00B25DEC">
          <w:t xml:space="preserve">period </w:t>
        </w:r>
      </w:ins>
      <w:r>
        <w:t>as the frame a bat was observed to fly in either of the two camera view</w:t>
      </w:r>
      <w:ins w:id="210" w:author="hgoerlitz" w:date="2021-04-28T14:10:00Z">
        <w:r w:rsidR="00B25DEC">
          <w:t>s</w:t>
        </w:r>
      </w:ins>
      <w:r>
        <w:t xml:space="preserve">. Similarly, the end of </w:t>
      </w:r>
      <w:ins w:id="211" w:author="hgoerlitz" w:date="2021-04-28T14:13:00Z">
        <w:r w:rsidR="00B25DEC">
          <w:t xml:space="preserve">a </w:t>
        </w:r>
      </w:ins>
      <w:r>
        <w:t xml:space="preserve">bat flight activity </w:t>
      </w:r>
      <w:ins w:id="212" w:author="hgoerlitz" w:date="2021-04-28T14:11:00Z">
        <w:r w:rsidR="00B25DEC">
          <w:t xml:space="preserve">period </w:t>
        </w:r>
      </w:ins>
      <w:r>
        <w:t>was when a bat was not observed anymore in either of the camera views</w:t>
      </w:r>
      <w:ins w:id="213" w:author="hgoerlitz" w:date="2021-04-28T14:13:00Z">
        <w:r w:rsidR="00B25DEC">
          <w:t xml:space="preserve"> (for </w:t>
        </w:r>
      </w:ins>
      <w:ins w:id="214" w:author="hgoerlitz" w:date="2021-04-28T14:14:00Z">
        <w:r w:rsidR="00B25DEC">
          <w:t>example, because the left the cave or were hanging at a roosting site)</w:t>
        </w:r>
      </w:ins>
      <w:r>
        <w:t xml:space="preserve">. </w:t>
      </w:r>
      <w:ins w:id="215" w:author="hgoerlitz" w:date="2021-04-28T14:14:00Z">
        <w:r w:rsidR="00B25DEC">
          <w:t xml:space="preserve">We used the maximum number of </w:t>
        </w:r>
      </w:ins>
      <w:ins w:id="216" w:author="hgoerlitz" w:date="2021-04-28T14:15:00Z">
        <w:r w:rsidR="00B25DEC">
          <w:t xml:space="preserve">bats observed during each </w:t>
        </w:r>
      </w:ins>
      <w:ins w:id="217" w:author="hgoerlitz" w:date="2021-04-28T14:14:00Z">
        <w:r w:rsidR="00B25DEC">
          <w:t xml:space="preserve">bat flight activity period to </w:t>
        </w:r>
      </w:ins>
      <w:ins w:id="218" w:author="hgoerlitz" w:date="2021-04-28T14:15:00Z">
        <w:r w:rsidR="00B25DEC">
          <w:t xml:space="preserve">categorize bat flight activity periods as single-bat context (only one bat visible) and multi-bat contexts (more than one bat visible). </w:t>
        </w:r>
      </w:ins>
      <w:commentRangeStart w:id="219"/>
      <w:r>
        <w:t xml:space="preserve">Multi-bat contexts </w:t>
      </w:r>
      <w:r>
        <w:lastRenderedPageBreak/>
        <w:t xml:space="preserve">could have dynamic transitions in the number of bats, and we annotated the start and end of the multi-bat activity with the part of the video that had the maximum number of bats </w:t>
      </w:r>
      <w:commentRangeEnd w:id="219"/>
      <w:r w:rsidR="00FD4708">
        <w:rPr>
          <w:rStyle w:val="CommentReference"/>
        </w:rPr>
        <w:commentReference w:id="219"/>
      </w:r>
      <w:r>
        <w:t>(See SI 0.</w:t>
      </w:r>
      <w:ins w:id="220" w:author="hgoerlitz" w:date="2021-04-28T14:21:00Z">
        <w:r w:rsidR="00FD4708">
          <w:t>9.</w:t>
        </w:r>
      </w:ins>
      <w:r>
        <w:t>2 for more details).</w:t>
      </w:r>
    </w:p>
    <w:p w14:paraId="220F6FFC" w14:textId="7C4AE148" w:rsidR="00871A93" w:rsidRDefault="004D36E1" w:rsidP="00FC3E72">
      <w:pPr>
        <w:pStyle w:val="Heading3"/>
        <w:spacing w:line="276" w:lineRule="auto"/>
      </w:pPr>
      <w:bookmarkStart w:id="221" w:name="Xba6c367e1738d035c551b7709bca93ac3bdd692"/>
      <w:del w:id="222" w:author="hgoerlitz" w:date="2021-04-28T14:28:00Z">
        <w:r w:rsidDel="0068311B">
          <w:delText>0.</w:delText>
        </w:r>
      </w:del>
      <w:r>
        <w:t>2.4</w:t>
      </w:r>
      <w:r>
        <w:tab/>
      </w:r>
      <w:del w:id="223" w:author="hgoerlitz" w:date="2021-04-28T14:29:00Z">
        <w:r w:rsidDel="0068311B">
          <w:delText>Synchronsing</w:delText>
        </w:r>
      </w:del>
      <w:ins w:id="224" w:author="hgoerlitz" w:date="2021-04-28T14:29:00Z">
        <w:r w:rsidR="0068311B">
          <w:t>Synchronizing</w:t>
        </w:r>
      </w:ins>
      <w:r>
        <w:t xml:space="preserve"> bat flight activity in video and audio</w:t>
      </w:r>
      <w:bookmarkEnd w:id="221"/>
    </w:p>
    <w:p w14:paraId="4547DEC7" w14:textId="4AD3149B" w:rsidR="00871A93" w:rsidRDefault="004D36E1" w:rsidP="00FC3E72">
      <w:pPr>
        <w:pStyle w:val="FirstParagraph"/>
        <w:spacing w:line="276" w:lineRule="auto"/>
      </w:pPr>
      <w:r>
        <w:t>For each bat flight activity</w:t>
      </w:r>
      <w:ins w:id="225" w:author="hgoerlitz" w:date="2021-04-28T14:26:00Z">
        <w:r w:rsidR="006757E7">
          <w:t xml:space="preserve"> period</w:t>
        </w:r>
      </w:ins>
      <w:r>
        <w:t xml:space="preserve"> identified in the video, we identified the corresponding region of the recorded audio. </w:t>
      </w:r>
      <w:ins w:id="226" w:author="hgoerlitz" w:date="2021-04-28T14:54:00Z">
        <w:r w:rsidR="00395448">
          <w:t xml:space="preserve">We quantified the </w:t>
        </w:r>
      </w:ins>
      <w:del w:id="227" w:author="hgoerlitz" w:date="2021-04-28T14:54:00Z">
        <w:r w:rsidDel="00975170">
          <w:delText xml:space="preserve">The synchronization signal in the video was quantified by the </w:delText>
        </w:r>
      </w:del>
      <w:r>
        <w:t>median intensity of the pixels in the region around the LED</w:t>
      </w:r>
      <w:ins w:id="228" w:author="hgoerlitz" w:date="2021-04-28T14:54:00Z">
        <w:r w:rsidR="00975170">
          <w:t xml:space="preserve"> for each frame and </w:t>
        </w:r>
      </w:ins>
      <w:del w:id="229" w:author="hgoerlitz" w:date="2021-04-28T14:54:00Z">
        <w:r w:rsidDel="00975170">
          <w:delText xml:space="preserve">. We </w:delText>
        </w:r>
      </w:del>
      <w:r>
        <w:t xml:space="preserve">then cross-correlated the normalized </w:t>
      </w:r>
      <w:del w:id="230" w:author="Neetash Mysuru" w:date="2021-04-16T19:12:00Z">
        <w:r w:rsidDel="00F164DE">
          <w:delText xml:space="preserve">normalized </w:delText>
        </w:r>
      </w:del>
      <w:r>
        <w:t>pixel intensity with the recorded ON/OFF voltage signal in the audio</w:t>
      </w:r>
      <w:ins w:id="231" w:author="hgoerlitz" w:date="2021-04-28T14:55:00Z">
        <w:r w:rsidR="00975170">
          <w:t xml:space="preserve"> files</w:t>
        </w:r>
      </w:ins>
      <w:r>
        <w:t xml:space="preserve">. We managed to successfully find audio matches for 1181 </w:t>
      </w:r>
      <w:ins w:id="232" w:author="hgoerlitz" w:date="2021-04-28T14:27:00Z">
        <w:r w:rsidR="006757E7">
          <w:t xml:space="preserve">bat </w:t>
        </w:r>
      </w:ins>
      <w:del w:id="233" w:author="hgoerlitz" w:date="2021-04-28T14:26:00Z">
        <w:r w:rsidDel="006757E7">
          <w:delText xml:space="preserve">video annotations </w:delText>
        </w:r>
      </w:del>
      <w:ins w:id="234" w:author="hgoerlitz" w:date="2021-04-28T14:26:00Z">
        <w:r w:rsidR="006757E7">
          <w:t xml:space="preserve">flight activity periods </w:t>
        </w:r>
      </w:ins>
      <w:r>
        <w:t>(55% of 2132</w:t>
      </w:r>
      <w:del w:id="235" w:author="hgoerlitz" w:date="2021-04-28T14:27:00Z">
        <w:r w:rsidDel="006757E7">
          <w:delText xml:space="preserve"> video annotations</w:delText>
        </w:r>
      </w:del>
      <w:r>
        <w:t xml:space="preserve">). The low match rate is primarily due to the fluctuating camera frame rates, and because many of the matched audio files originated from non-target bat species, which could not be </w:t>
      </w:r>
      <w:ins w:id="236" w:author="Neetash Mysuru" w:date="2021-04-16T19:13:00Z">
        <w:r w:rsidR="00F164DE">
          <w:t xml:space="preserve">visually </w:t>
        </w:r>
      </w:ins>
      <w:r>
        <w:t xml:space="preserve">discriminated from our target </w:t>
      </w:r>
      <w:proofErr w:type="spellStart"/>
      <w:r>
        <w:t>speices</w:t>
      </w:r>
      <w:proofErr w:type="spellEnd"/>
      <w:r>
        <w:t xml:space="preserve"> </w:t>
      </w:r>
      <w:r>
        <w:rPr>
          <w:i/>
        </w:rPr>
        <w:t xml:space="preserve">R. </w:t>
      </w:r>
      <w:proofErr w:type="spellStart"/>
      <w:r>
        <w:rPr>
          <w:i/>
        </w:rPr>
        <w:t>mehelyi</w:t>
      </w:r>
      <w:proofErr w:type="spellEnd"/>
      <w:r>
        <w:rPr>
          <w:i/>
        </w:rPr>
        <w:t>/</w:t>
      </w:r>
      <w:proofErr w:type="spellStart"/>
      <w:r>
        <w:rPr>
          <w:i/>
        </w:rPr>
        <w:t>euryale</w:t>
      </w:r>
      <w:proofErr w:type="spellEnd"/>
      <w:r>
        <w:t xml:space="preserve"> while annotating </w:t>
      </w:r>
      <w:ins w:id="237" w:author="hgoerlitz" w:date="2021-04-28T14:27:00Z">
        <w:r w:rsidR="004E5D66">
          <w:t xml:space="preserve">bat flight activity periods in </w:t>
        </w:r>
      </w:ins>
      <w:r>
        <w:t xml:space="preserve">the videos. Observed non-target species were </w:t>
      </w:r>
      <w:r>
        <w:rPr>
          <w:i/>
        </w:rPr>
        <w:t>R. ferrumequinum</w:t>
      </w:r>
      <w:ins w:id="238" w:author="Neetash Mysuru" w:date="2021-04-16T19:14:00Z">
        <w:r w:rsidR="00F164DE">
          <w:t xml:space="preserve">, </w:t>
        </w:r>
      </w:ins>
      <w:del w:id="239" w:author="Neetash Mysuru" w:date="2021-04-16T19:14:00Z">
        <w:r w:rsidDel="00F164DE">
          <w:delText xml:space="preserve"> and </w:delText>
        </w:r>
      </w:del>
      <w:proofErr w:type="spellStart"/>
      <w:r>
        <w:t>vespertilionid</w:t>
      </w:r>
      <w:proofErr w:type="spellEnd"/>
      <w:r>
        <w:t xml:space="preserve"> and miniopterid FM bats, all of which occur in the </w:t>
      </w:r>
      <w:proofErr w:type="spellStart"/>
      <w:r>
        <w:t>Orlova</w:t>
      </w:r>
      <w:proofErr w:type="spellEnd"/>
      <w:r>
        <w:t xml:space="preserve"> Chuka cave system (Ivanova 2005). For the acoustic analysis we chose matched audio files that </w:t>
      </w:r>
      <w:ins w:id="240" w:author="hgoerlitz" w:date="2021-04-28T14:28:00Z">
        <w:r w:rsidR="004E5D66">
          <w:t xml:space="preserve">contained </w:t>
        </w:r>
      </w:ins>
      <w:r>
        <w:t xml:space="preserve">only </w:t>
      </w:r>
      <w:del w:id="241" w:author="hgoerlitz" w:date="2021-04-28T14:28:00Z">
        <w:r w:rsidDel="004E5D66">
          <w:delText xml:space="preserve">had </w:delText>
        </w:r>
      </w:del>
      <w:ins w:id="242" w:author="hgoerlitz" w:date="2021-04-28T14:28:00Z">
        <w:r w:rsidR="004E5D66">
          <w:t xml:space="preserve">calls of </w:t>
        </w:r>
      </w:ins>
      <w:r>
        <w:rPr>
          <w:i/>
        </w:rPr>
        <w:t xml:space="preserve">R. </w:t>
      </w:r>
      <w:proofErr w:type="spellStart"/>
      <w:r>
        <w:rPr>
          <w:i/>
        </w:rPr>
        <w:t>euryale</w:t>
      </w:r>
      <w:proofErr w:type="spellEnd"/>
      <w:r>
        <w:t xml:space="preserve"> and/or </w:t>
      </w:r>
      <w:r>
        <w:rPr>
          <w:i/>
        </w:rPr>
        <w:t xml:space="preserve">R. </w:t>
      </w:r>
      <w:proofErr w:type="spellStart"/>
      <w:r>
        <w:rPr>
          <w:i/>
        </w:rPr>
        <w:t>meheyli</w:t>
      </w:r>
      <w:proofErr w:type="spellEnd"/>
      <w:del w:id="243" w:author="hgoerlitz" w:date="2021-04-28T14:28:00Z">
        <w:r w:rsidDel="004E5D66">
          <w:delText xml:space="preserve"> calls</w:delText>
        </w:r>
      </w:del>
      <w:r>
        <w:t>.</w:t>
      </w:r>
    </w:p>
    <w:p w14:paraId="713A5607" w14:textId="07F3864C" w:rsidR="00871A93" w:rsidRDefault="004D36E1" w:rsidP="00FC3E72">
      <w:pPr>
        <w:pStyle w:val="Heading2"/>
        <w:spacing w:line="276" w:lineRule="auto"/>
      </w:pPr>
      <w:bookmarkStart w:id="244" w:name="acoustic-parameter-analysis"/>
      <w:commentRangeStart w:id="245"/>
      <w:del w:id="246" w:author="hgoerlitz" w:date="2021-04-28T16:13:00Z">
        <w:r w:rsidDel="00331176">
          <w:delText>0.3</w:delText>
        </w:r>
      </w:del>
      <w:ins w:id="247" w:author="hgoerlitz" w:date="2021-04-28T16:13:00Z">
        <w:r w:rsidR="00331176">
          <w:t>2.5</w:t>
        </w:r>
      </w:ins>
      <w:r>
        <w:tab/>
        <w:t>Acoustic parameter analysis</w:t>
      </w:r>
      <w:bookmarkEnd w:id="244"/>
      <w:commentRangeEnd w:id="245"/>
      <w:r w:rsidR="0068311B">
        <w:rPr>
          <w:rStyle w:val="CommentReference"/>
          <w:rFonts w:asciiTheme="minorHAnsi" w:eastAsiaTheme="minorHAnsi" w:hAnsiTheme="minorHAnsi" w:cstheme="minorBidi"/>
          <w:b w:val="0"/>
          <w:bCs w:val="0"/>
          <w:color w:val="auto"/>
        </w:rPr>
        <w:commentReference w:id="245"/>
      </w:r>
    </w:p>
    <w:p w14:paraId="66032D4C" w14:textId="2C9A665B" w:rsidR="00871A93" w:rsidDel="00A819C5" w:rsidRDefault="00A1034C" w:rsidP="00FC3E72">
      <w:pPr>
        <w:pStyle w:val="FirstParagraph"/>
        <w:spacing w:line="276" w:lineRule="auto"/>
        <w:rPr>
          <w:del w:id="248" w:author="hgoerlitz" w:date="2021-04-28T15:01:00Z"/>
        </w:rPr>
      </w:pPr>
      <w:moveToRangeStart w:id="249" w:author="hgoerlitz" w:date="2021-04-28T14:57:00Z" w:name="move70514243"/>
      <w:moveTo w:id="250" w:author="hgoerlitz" w:date="2021-04-28T14:57:00Z">
        <w:r>
          <w:t xml:space="preserve">For the </w:t>
        </w:r>
      </w:moveTo>
      <w:ins w:id="251" w:author="hgoerlitz" w:date="2021-04-28T14:57:00Z">
        <w:r>
          <w:t xml:space="preserve">acoustic </w:t>
        </w:r>
      </w:ins>
      <w:moveTo w:id="252" w:author="hgoerlitz" w:date="2021-04-28T14:57:00Z">
        <w:r>
          <w:t>analysis</w:t>
        </w:r>
      </w:moveTo>
      <w:ins w:id="253" w:author="hgoerlitz" w:date="2021-04-28T14:57:00Z">
        <w:r>
          <w:t>,</w:t>
        </w:r>
      </w:ins>
      <w:moveTo w:id="254" w:author="hgoerlitz" w:date="2021-04-28T14:57:00Z">
        <w:r>
          <w:t xml:space="preserve"> we used </w:t>
        </w:r>
      </w:moveTo>
      <w:ins w:id="255" w:author="hgoerlitz" w:date="2021-04-28T14:57:00Z">
        <w:r>
          <w:t xml:space="preserve">only </w:t>
        </w:r>
      </w:ins>
      <w:moveTo w:id="256" w:author="hgoerlitz" w:date="2021-04-28T14:57:00Z">
        <w:r>
          <w:t xml:space="preserve">recordings from </w:t>
        </w:r>
        <w:del w:id="257" w:author="hgoerlitz" w:date="2021-04-28T14:57:00Z">
          <w:r w:rsidDel="00A1034C">
            <w:delText xml:space="preserve">the first </w:delText>
          </w:r>
        </w:del>
        <w:r>
          <w:t>microphone</w:t>
        </w:r>
      </w:moveTo>
      <w:ins w:id="258" w:author="hgoerlitz" w:date="2021-04-28T14:57:00Z">
        <w:r>
          <w:t xml:space="preserve"> 1</w:t>
        </w:r>
      </w:ins>
      <w:moveTo w:id="259" w:author="hgoerlitz" w:date="2021-04-28T14:57:00Z">
        <w:r>
          <w:t xml:space="preserve">, </w:t>
        </w:r>
        <w:del w:id="260" w:author="hgoerlitz" w:date="2021-04-28T15:00:00Z">
          <w:r w:rsidDel="00A819C5">
            <w:delText>as</w:delText>
          </w:r>
        </w:del>
      </w:moveTo>
      <w:ins w:id="261" w:author="hgoerlitz" w:date="2021-04-28T15:00:00Z">
        <w:r w:rsidR="00A819C5">
          <w:t>because</w:t>
        </w:r>
      </w:ins>
      <w:moveTo w:id="262" w:author="hgoerlitz" w:date="2021-04-28T14:57:00Z">
        <w:r>
          <w:t xml:space="preserve"> it </w:t>
        </w:r>
        <w:del w:id="263" w:author="hgoerlitz" w:date="2021-04-28T14:59:00Z">
          <w:r w:rsidDel="00A819C5">
            <w:delText xml:space="preserve">appeared to </w:delText>
          </w:r>
        </w:del>
      </w:moveTo>
      <w:ins w:id="264" w:author="hgoerlitz" w:date="2021-04-28T15:00:00Z">
        <w:r w:rsidR="00A819C5">
          <w:t>appeared</w:t>
        </w:r>
      </w:ins>
      <w:ins w:id="265" w:author="hgoerlitz" w:date="2021-04-28T14:59:00Z">
        <w:r w:rsidR="00A819C5">
          <w:t xml:space="preserve"> to suffer least from </w:t>
        </w:r>
      </w:ins>
      <w:moveTo w:id="266" w:author="hgoerlitz" w:date="2021-04-28T14:57:00Z">
        <w:del w:id="267" w:author="hgoerlitz" w:date="2021-04-28T14:59:00Z">
          <w:r w:rsidDel="00A819C5">
            <w:delText xml:space="preserve">have consistently captured calls with the least </w:delText>
          </w:r>
        </w:del>
        <w:r>
          <w:t>reverberance</w:t>
        </w:r>
      </w:moveTo>
      <w:ins w:id="268" w:author="hgoerlitz" w:date="2021-04-28T14:59:00Z">
        <w:r w:rsidR="00A819C5">
          <w:t xml:space="preserve"> and because it recorded calls of both entering an</w:t>
        </w:r>
      </w:ins>
      <w:ins w:id="269" w:author="hgoerlitz" w:date="2021-04-28T15:00:00Z">
        <w:r w:rsidR="00A819C5">
          <w:t>d exiting bats</w:t>
        </w:r>
      </w:ins>
      <w:moveTo w:id="270" w:author="hgoerlitz" w:date="2021-04-28T14:57:00Z">
        <w:del w:id="271" w:author="hgoerlitz" w:date="2021-04-28T15:00:00Z">
          <w:r w:rsidDel="00A819C5">
            <w:delText xml:space="preserve"> of the three channels. The first microphone was located facing the cave opening, perhaps therefore capturing calls of both entering and exiting bats well</w:delText>
          </w:r>
        </w:del>
        <w:r>
          <w:t>.</w:t>
        </w:r>
      </w:moveTo>
      <w:moveToRangeEnd w:id="249"/>
      <w:ins w:id="272" w:author="hgoerlitz" w:date="2021-04-28T14:57:00Z">
        <w:r>
          <w:t xml:space="preserve"> </w:t>
        </w:r>
      </w:ins>
      <w:ins w:id="273" w:author="hgoerlitz" w:date="2021-04-28T15:00:00Z">
        <w:r w:rsidR="00A819C5">
          <w:t>First, a</w:t>
        </w:r>
      </w:ins>
      <w:del w:id="274" w:author="hgoerlitz" w:date="2021-04-28T15:00:00Z">
        <w:r w:rsidR="004D36E1" w:rsidDel="00A819C5">
          <w:delText>A</w:delText>
        </w:r>
      </w:del>
      <w:r w:rsidR="004D36E1">
        <w:t xml:space="preserve">ll </w:t>
      </w:r>
      <w:del w:id="275" w:author="hgoerlitz" w:date="2021-04-28T14:56:00Z">
        <w:r w:rsidR="004D36E1" w:rsidDel="00A1034C">
          <w:delText xml:space="preserve">flight activity matched </w:delText>
        </w:r>
      </w:del>
      <w:r w:rsidR="004D36E1">
        <w:t xml:space="preserve">audio files </w:t>
      </w:r>
      <w:ins w:id="276" w:author="hgoerlitz" w:date="2021-04-28T14:56:00Z">
        <w:r>
          <w:t xml:space="preserve">corresponding to the bat flight activity periods </w:t>
        </w:r>
      </w:ins>
      <w:r w:rsidR="004D36E1">
        <w:t xml:space="preserve">(henceforth referred to as flight-activity audio) were </w:t>
      </w:r>
      <w:del w:id="277" w:author="hgoerlitz" w:date="2021-04-28T15:01:00Z">
        <w:r w:rsidR="004D36E1" w:rsidDel="00A819C5">
          <w:delText xml:space="preserve">first </w:delText>
        </w:r>
      </w:del>
      <w:del w:id="278" w:author="hgoerlitz" w:date="2021-04-28T14:55:00Z">
        <w:r w:rsidR="004D36E1" w:rsidDel="00A1034C">
          <w:delText xml:space="preserve">forward-backward </w:delText>
        </w:r>
      </w:del>
      <w:r w:rsidR="004D36E1">
        <w:t xml:space="preserve">high-pass filtered at 70 kHz (2nd order </w:t>
      </w:r>
      <w:ins w:id="279" w:author="hgoerlitz" w:date="2021-04-28T14:55:00Z">
        <w:r>
          <w:t>zero</w:t>
        </w:r>
      </w:ins>
      <w:ins w:id="280" w:author="hgoerlitz" w:date="2021-04-28T14:56:00Z">
        <w:r>
          <w:t xml:space="preserve">-phase </w:t>
        </w:r>
      </w:ins>
      <w:r w:rsidR="004D36E1">
        <w:t xml:space="preserve">Butterworth filter). </w:t>
      </w:r>
      <w:ins w:id="281" w:author="hgoerlitz" w:date="2021-04-28T15:01:00Z">
        <w:r w:rsidR="00A819C5">
          <w:t xml:space="preserve">Next, </w:t>
        </w:r>
      </w:ins>
      <w:moveFromRangeStart w:id="282" w:author="hgoerlitz" w:date="2021-04-28T14:57:00Z" w:name="move70514243"/>
      <w:moveFrom w:id="283" w:author="hgoerlitz" w:date="2021-04-28T14:57:00Z">
        <w:r w:rsidR="004D36E1" w:rsidDel="00A1034C">
          <w:t>For the analysis we used recordings from the first microphone, as it appeared to have consistently captured calls with the least reverberance of the three channels. The first microphone was located facing the cave opening, perhaps therefore capturing calls of both entering and exiting bats well.</w:t>
        </w:r>
      </w:moveFrom>
      <w:moveFromRangeEnd w:id="282"/>
    </w:p>
    <w:p w14:paraId="22EDA609" w14:textId="1CDCE2A4" w:rsidR="00871A93" w:rsidRDefault="004D36E1">
      <w:pPr>
        <w:pStyle w:val="FirstParagraph"/>
        <w:spacing w:line="276" w:lineRule="auto"/>
        <w:pPrChange w:id="284" w:author="hgoerlitz" w:date="2021-04-28T15:01:00Z">
          <w:pPr>
            <w:pStyle w:val="BodyText"/>
            <w:spacing w:line="276" w:lineRule="auto"/>
          </w:pPr>
        </w:pPrChange>
      </w:pPr>
      <w:del w:id="285" w:author="hgoerlitz" w:date="2021-04-28T15:01:00Z">
        <w:r w:rsidDel="00A819C5">
          <w:delText>W</w:delText>
        </w:r>
      </w:del>
      <w:ins w:id="286" w:author="hgoerlitz" w:date="2021-04-28T15:01:00Z">
        <w:r w:rsidR="00A819C5">
          <w:t>w</w:t>
        </w:r>
      </w:ins>
      <w:r>
        <w:t xml:space="preserve">e </w:t>
      </w:r>
      <w:ins w:id="287" w:author="hgoerlitz" w:date="2021-04-28T15:01:00Z">
        <w:r w:rsidR="00A819C5">
          <w:t xml:space="preserve">used two complementary acoustic analyses to </w:t>
        </w:r>
      </w:ins>
      <w:r>
        <w:t>quantif</w:t>
      </w:r>
      <w:ins w:id="288" w:author="hgoerlitz" w:date="2021-04-28T15:01:00Z">
        <w:r w:rsidR="00A819C5">
          <w:t>y</w:t>
        </w:r>
      </w:ins>
      <w:del w:id="289" w:author="hgoerlitz" w:date="2021-04-28T15:01:00Z">
        <w:r w:rsidDel="00A819C5">
          <w:delText>ied</w:delText>
        </w:r>
      </w:del>
      <w:r>
        <w:t xml:space="preserve"> frequency, duration and amplitude </w:t>
      </w:r>
      <w:ins w:id="290" w:author="hgoerlitz" w:date="2021-04-28T15:01:00Z">
        <w:r w:rsidR="00A819C5">
          <w:t xml:space="preserve">parameters </w:t>
        </w:r>
      </w:ins>
      <w:r>
        <w:t>of the three components of the echolocation call (i</w:t>
      </w:r>
      <w:ins w:id="291" w:author="hgoerlitz" w:date="2021-04-28T15:01:00Z">
        <w:r w:rsidR="00A819C5">
          <w:t xml:space="preserve">nitial </w:t>
        </w:r>
      </w:ins>
      <w:r>
        <w:t>FM, CF and t</w:t>
      </w:r>
      <w:ins w:id="292" w:author="hgoerlitz" w:date="2021-04-28T15:01:00Z">
        <w:r w:rsidR="00A819C5">
          <w:t xml:space="preserve">erminal </w:t>
        </w:r>
      </w:ins>
      <w:r>
        <w:t>FM)</w:t>
      </w:r>
      <w:del w:id="293" w:author="hgoerlitz" w:date="2021-04-28T15:01:00Z">
        <w:r w:rsidDel="00A819C5">
          <w:delText xml:space="preserve"> using two complementary acoustic analyses</w:delText>
        </w:r>
      </w:del>
      <w:r>
        <w:t>. The first analysis is the ‘individual call’ analysis, where we measured parameters of one individual echolocation call from each flight</w:t>
      </w:r>
      <w:ins w:id="294" w:author="hgoerlitz" w:date="2021-04-28T15:02:00Z">
        <w:r w:rsidR="00A819C5">
          <w:t>-</w:t>
        </w:r>
      </w:ins>
      <w:del w:id="295" w:author="hgoerlitz" w:date="2021-04-28T15:02:00Z">
        <w:r w:rsidDel="00A819C5">
          <w:delText xml:space="preserve"> </w:delText>
        </w:r>
      </w:del>
      <w:r>
        <w:t>activity</w:t>
      </w:r>
      <w:ins w:id="296" w:author="Neetash Mysuru" w:date="2021-04-16T19:15:00Z">
        <w:r w:rsidR="00F164DE">
          <w:t xml:space="preserve"> </w:t>
        </w:r>
        <w:del w:id="297" w:author="hgoerlitz" w:date="2021-04-28T15:02:00Z">
          <w:r w:rsidR="00F164DE" w:rsidDel="00A819C5">
            <w:delText>video matched</w:delText>
          </w:r>
        </w:del>
      </w:ins>
      <w:del w:id="298" w:author="hgoerlitz" w:date="2021-04-28T15:02:00Z">
        <w:r w:rsidDel="00A819C5">
          <w:delText xml:space="preserve"> </w:delText>
        </w:r>
      </w:del>
      <w:r>
        <w:t>audio</w:t>
      </w:r>
      <w:del w:id="299" w:author="hgoerlitz" w:date="2021-04-28T15:02:00Z">
        <w:r w:rsidDel="00A819C5">
          <w:delText xml:space="preserve"> file</w:delText>
        </w:r>
      </w:del>
      <w:r>
        <w:t>. The second analysis is the ‘window</w:t>
      </w:r>
      <w:ins w:id="300" w:author="hgoerlitz" w:date="2021-04-28T15:14:00Z">
        <w:r w:rsidR="008D212A">
          <w:t>ed</w:t>
        </w:r>
      </w:ins>
      <w:ins w:id="301" w:author="hgoerlitz" w:date="2021-04-28T15:15:00Z">
        <w:r w:rsidR="008D212A">
          <w:t xml:space="preserve"> call</w:t>
        </w:r>
      </w:ins>
      <w:r>
        <w:t>’ analysis</w:t>
      </w:r>
      <w:ins w:id="302" w:author="hgoerlitz" w:date="2021-04-28T16:05:00Z">
        <w:r w:rsidR="008A4D58">
          <w:t xml:space="preserve">, were we split each </w:t>
        </w:r>
      </w:ins>
      <w:del w:id="303" w:author="hgoerlitz" w:date="2021-04-28T16:05:00Z">
        <w:r w:rsidDel="008A4D58">
          <w:delText xml:space="preserve">. Each </w:delText>
        </w:r>
      </w:del>
      <w:r>
        <w:t xml:space="preserve">flight-activity audio </w:t>
      </w:r>
      <w:del w:id="304" w:author="hgoerlitz" w:date="2021-04-28T16:06:00Z">
        <w:r w:rsidDel="008A4D58">
          <w:delText xml:space="preserve">was split </w:delText>
        </w:r>
      </w:del>
      <w:r>
        <w:t xml:space="preserve">into consecutive </w:t>
      </w:r>
      <w:ins w:id="305" w:author="hgoerlitz" w:date="2021-04-28T16:05:00Z">
        <w:r w:rsidR="008A4D58">
          <w:t xml:space="preserve">50-ms-long </w:t>
        </w:r>
      </w:ins>
      <w:r>
        <w:t xml:space="preserve">windows </w:t>
      </w:r>
      <w:del w:id="306" w:author="hgoerlitz" w:date="2021-04-28T16:05:00Z">
        <w:r w:rsidDel="008A4D58">
          <w:delText xml:space="preserve">of 50 ms duration. We then </w:delText>
        </w:r>
      </w:del>
      <w:ins w:id="307" w:author="hgoerlitz" w:date="2021-04-28T16:05:00Z">
        <w:r w:rsidR="008A4D58">
          <w:t xml:space="preserve">and </w:t>
        </w:r>
      </w:ins>
      <w:r>
        <w:t xml:space="preserve">measured the acoustic parameters </w:t>
      </w:r>
      <w:del w:id="308" w:author="hgoerlitz" w:date="2021-04-28T16:05:00Z">
        <w:r w:rsidDel="008A4D58">
          <w:delText xml:space="preserve">per </w:delText>
        </w:r>
      </w:del>
      <w:ins w:id="309" w:author="hgoerlitz" w:date="2021-04-28T16:06:00Z">
        <w:r w:rsidR="008A4D58">
          <w:t xml:space="preserve">of </w:t>
        </w:r>
      </w:ins>
      <w:ins w:id="310" w:author="hgoerlitz" w:date="2021-04-28T16:05:00Z">
        <w:r w:rsidR="008A4D58">
          <w:t xml:space="preserve">each </w:t>
        </w:r>
      </w:ins>
      <w:r>
        <w:t>window</w:t>
      </w:r>
      <w:del w:id="311" w:author="hgoerlitz" w:date="2021-04-28T16:06:00Z">
        <w:r w:rsidDel="008A4D58">
          <w:delText xml:space="preserve"> </w:delText>
        </w:r>
      </w:del>
      <w:del w:id="312" w:author="Neetash Mysuru" w:date="2021-04-16T19:15:00Z">
        <w:r w:rsidDel="00F164DE">
          <w:delText>of</w:delText>
        </w:r>
      </w:del>
      <w:del w:id="313" w:author="hgoerlitz" w:date="2021-04-28T16:06:00Z">
        <w:r w:rsidDel="008A4D58">
          <w:delText xml:space="preserve"> </w:delText>
        </w:r>
      </w:del>
      <w:ins w:id="314" w:author="Neetash Mysuru" w:date="2021-04-16T19:15:00Z">
        <w:del w:id="315" w:author="hgoerlitz" w:date="2021-04-28T16:06:00Z">
          <w:r w:rsidR="00F164DE" w:rsidDel="008A4D58">
            <w:delText xml:space="preserve">for </w:delText>
          </w:r>
        </w:del>
      </w:ins>
      <w:del w:id="316" w:author="hgoerlitz" w:date="2021-04-28T16:06:00Z">
        <w:r w:rsidDel="008A4D58">
          <w:delText>all windows of a flight-activity audio</w:delText>
        </w:r>
      </w:del>
      <w:r>
        <w:t xml:space="preserve">. In recordings with multiple bats, </w:t>
      </w:r>
      <w:del w:id="317" w:author="hgoerlitz" w:date="2021-04-28T16:06:00Z">
        <w:r w:rsidDel="00AD4017">
          <w:delText xml:space="preserve">the 50 ms </w:delText>
        </w:r>
      </w:del>
      <w:ins w:id="318" w:author="hgoerlitz" w:date="2021-04-28T16:06:00Z">
        <w:r w:rsidR="00AD4017">
          <w:t xml:space="preserve">each </w:t>
        </w:r>
      </w:ins>
      <w:r>
        <w:t>window</w:t>
      </w:r>
      <w:del w:id="319" w:author="hgoerlitz" w:date="2021-04-28T16:06:00Z">
        <w:r w:rsidDel="00AD4017">
          <w:delText>s</w:delText>
        </w:r>
      </w:del>
      <w:r>
        <w:t xml:space="preserve"> could contain </w:t>
      </w:r>
      <w:ins w:id="320" w:author="hgoerlitz" w:date="2021-04-28T16:06:00Z">
        <w:r w:rsidR="00C37D6B">
          <w:t xml:space="preserve">multiple and potentially </w:t>
        </w:r>
      </w:ins>
      <w:r>
        <w:t>overlapping calls.</w:t>
      </w:r>
    </w:p>
    <w:p w14:paraId="1207708D" w14:textId="49F95B65" w:rsidR="00871A93" w:rsidRDefault="004D36E1" w:rsidP="00FC3E72">
      <w:pPr>
        <w:pStyle w:val="BodyText"/>
        <w:spacing w:line="276" w:lineRule="auto"/>
      </w:pPr>
      <w:r>
        <w:t xml:space="preserve">The </w:t>
      </w:r>
      <w:ins w:id="321" w:author="hgoerlitz" w:date="2021-04-28T15:12:00Z">
        <w:r w:rsidR="008D212A">
          <w:t xml:space="preserve">analysis of </w:t>
        </w:r>
      </w:ins>
      <w:del w:id="322" w:author="hgoerlitz" w:date="2021-04-28T15:08:00Z">
        <w:r w:rsidDel="00FE4383">
          <w:delText xml:space="preserve">advantage of the </w:delText>
        </w:r>
      </w:del>
      <w:r>
        <w:t>individual call</w:t>
      </w:r>
      <w:ins w:id="323" w:author="hgoerlitz" w:date="2021-04-28T15:13:00Z">
        <w:r w:rsidR="008D212A">
          <w:t>s</w:t>
        </w:r>
      </w:ins>
      <w:r>
        <w:t xml:space="preserve"> </w:t>
      </w:r>
      <w:del w:id="324" w:author="hgoerlitz" w:date="2021-04-28T15:13:00Z">
        <w:r w:rsidDel="008D212A">
          <w:delText xml:space="preserve">analysis </w:delText>
        </w:r>
      </w:del>
      <w:del w:id="325" w:author="hgoerlitz" w:date="2021-04-28T15:11:00Z">
        <w:r w:rsidDel="008D212A">
          <w:delText xml:space="preserve">is that the measurements made on the calls are </w:delText>
        </w:r>
      </w:del>
      <w:ins w:id="326" w:author="hgoerlitz" w:date="2021-04-28T15:13:00Z">
        <w:r w:rsidR="008D212A">
          <w:t xml:space="preserve">is advantageous because it </w:t>
        </w:r>
      </w:ins>
      <w:r>
        <w:t xml:space="preserve">directly </w:t>
      </w:r>
      <w:del w:id="327" w:author="hgoerlitz" w:date="2021-04-28T15:13:00Z">
        <w:r w:rsidDel="008D212A">
          <w:delText>interpret</w:delText>
        </w:r>
      </w:del>
      <w:del w:id="328" w:author="hgoerlitz" w:date="2021-04-28T15:12:00Z">
        <w:r w:rsidDel="008D212A">
          <w:delText>able</w:delText>
        </w:r>
      </w:del>
      <w:del w:id="329" w:author="hgoerlitz" w:date="2021-04-28T15:13:00Z">
        <w:r w:rsidDel="008D212A">
          <w:delText xml:space="preserve"> </w:delText>
        </w:r>
      </w:del>
      <w:ins w:id="330" w:author="hgoerlitz" w:date="2021-04-28T15:13:00Z">
        <w:r w:rsidR="008D212A">
          <w:t xml:space="preserve">reveals </w:t>
        </w:r>
      </w:ins>
      <w:del w:id="331" w:author="hgoerlitz" w:date="2021-04-28T15:13:00Z">
        <w:r w:rsidDel="008D212A">
          <w:delText xml:space="preserve">as </w:delText>
        </w:r>
      </w:del>
      <w:del w:id="332" w:author="hgoerlitz" w:date="2021-04-28T15:12:00Z">
        <w:r w:rsidDel="008D212A">
          <w:delText xml:space="preserve">call component alterations reveal the </w:delText>
        </w:r>
      </w:del>
      <w:r>
        <w:t xml:space="preserve">sensory decisions of the bats. </w:t>
      </w:r>
      <w:del w:id="333" w:author="hgoerlitz" w:date="2021-04-28T15:13:00Z">
        <w:r w:rsidDel="008D212A">
          <w:delText xml:space="preserve">On the other hand, the </w:delText>
        </w:r>
      </w:del>
      <w:ins w:id="334" w:author="hgoerlitz" w:date="2021-04-28T15:13:00Z">
        <w:r w:rsidR="008D212A">
          <w:t xml:space="preserve">Its </w:t>
        </w:r>
      </w:ins>
      <w:r>
        <w:t>disadvantage</w:t>
      </w:r>
      <w:ins w:id="335" w:author="hgoerlitz" w:date="2021-04-28T15:13:00Z">
        <w:r w:rsidR="008D212A">
          <w:t xml:space="preserve">, however, </w:t>
        </w:r>
      </w:ins>
      <w:del w:id="336" w:author="hgoerlitz" w:date="2021-04-28T15:13:00Z">
        <w:r w:rsidDel="008D212A">
          <w:delText xml:space="preserve"> of the individual call analysis </w:delText>
        </w:r>
      </w:del>
      <w:r>
        <w:t xml:space="preserve">is that </w:t>
      </w:r>
      <w:del w:id="337" w:author="hgoerlitz" w:date="2021-04-28T15:14:00Z">
        <w:r w:rsidDel="008D212A">
          <w:delText xml:space="preserve">especially in multi-bat recordings, </w:delText>
        </w:r>
      </w:del>
      <w:r>
        <w:t>it can be difficult to find a non-overlapped call</w:t>
      </w:r>
      <w:ins w:id="338" w:author="hgoerlitz" w:date="2021-04-28T15:14:00Z">
        <w:r w:rsidR="008D212A">
          <w:t>, particularly in reverberant and multi-bat situations</w:t>
        </w:r>
      </w:ins>
      <w:r>
        <w:t xml:space="preserve">. The windowed </w:t>
      </w:r>
      <w:ins w:id="339" w:author="hgoerlitz" w:date="2021-04-28T15:15:00Z">
        <w:r w:rsidR="008D212A">
          <w:t xml:space="preserve">call </w:t>
        </w:r>
      </w:ins>
      <w:r>
        <w:t xml:space="preserve">analysis </w:t>
      </w:r>
      <w:ins w:id="340" w:author="hgoerlitz" w:date="2021-04-28T15:15:00Z">
        <w:r w:rsidR="008D212A">
          <w:t xml:space="preserve">therefore </w:t>
        </w:r>
      </w:ins>
      <w:r>
        <w:t>complements</w:t>
      </w:r>
      <w:ins w:id="341" w:author="hgoerlitz" w:date="2021-04-28T15:15:00Z">
        <w:r w:rsidR="008D212A">
          <w:t xml:space="preserve"> the</w:t>
        </w:r>
      </w:ins>
      <w:r>
        <w:t xml:space="preserve"> individual call analysis by enabling measurements even on audio with overlapping calls. </w:t>
      </w:r>
      <w:ins w:id="342" w:author="Neetash Mysuru" w:date="2021-04-16T19:17:00Z">
        <w:r w:rsidR="00F164DE">
          <w:t>W</w:t>
        </w:r>
      </w:ins>
      <w:del w:id="343" w:author="Neetash Mysuru" w:date="2021-04-16T19:17:00Z">
        <w:r w:rsidDel="00F164DE">
          <w:delText>w</w:delText>
        </w:r>
      </w:del>
      <w:r>
        <w:t xml:space="preserve">indowed </w:t>
      </w:r>
      <w:ins w:id="344" w:author="hgoerlitz" w:date="2021-04-28T15:15:00Z">
        <w:r w:rsidR="008D212A">
          <w:t xml:space="preserve">call </w:t>
        </w:r>
      </w:ins>
      <w:r>
        <w:t xml:space="preserve">analysis also allows a kind of null-hypothesis testing where the observed multi-bat audio can be compared with 1) single bat audio and 2) ‘virtual’ multi-bat audio files created by adding multiple single bat audio files. </w:t>
      </w:r>
      <w:r>
        <w:lastRenderedPageBreak/>
        <w:t xml:space="preserve">These ‘virtual’ multi-bat audio files recreate a scenario where two bats echolocate in the same </w:t>
      </w:r>
      <w:del w:id="345" w:author="hgoerlitz" w:date="2021-04-28T15:15:00Z">
        <w:r w:rsidDel="008D212A">
          <w:delText xml:space="preserve">volume </w:delText>
        </w:r>
      </w:del>
      <w:ins w:id="346" w:author="hgoerlitz" w:date="2021-04-28T15:15:00Z">
        <w:r w:rsidR="008D212A">
          <w:t xml:space="preserve">space </w:t>
        </w:r>
      </w:ins>
      <w:r>
        <w:t xml:space="preserve">without </w:t>
      </w:r>
      <w:del w:id="347" w:author="hgoerlitz" w:date="2021-04-28T15:16:00Z">
        <w:r w:rsidDel="008D212A">
          <w:delText xml:space="preserve">actively </w:delText>
        </w:r>
      </w:del>
      <w:ins w:id="348" w:author="hgoerlitz" w:date="2021-04-28T15:16:00Z">
        <w:r w:rsidR="008D212A">
          <w:t xml:space="preserve">altering their calls in response </w:t>
        </w:r>
      </w:ins>
      <w:del w:id="349" w:author="hgoerlitz" w:date="2021-04-28T15:16:00Z">
        <w:r w:rsidDel="008D212A">
          <w:delText xml:space="preserve">responding </w:delText>
        </w:r>
      </w:del>
      <w:r>
        <w:t xml:space="preserve">to each other’s presence. The disadvantage </w:t>
      </w:r>
      <w:del w:id="350" w:author="hgoerlitz" w:date="2021-04-28T15:16:00Z">
        <w:r w:rsidDel="008D212A">
          <w:delText xml:space="preserve">with </w:delText>
        </w:r>
      </w:del>
      <w:ins w:id="351" w:author="hgoerlitz" w:date="2021-04-28T15:16:00Z">
        <w:r w:rsidR="008D212A">
          <w:t xml:space="preserve">of the </w:t>
        </w:r>
      </w:ins>
      <w:r>
        <w:t xml:space="preserve">windowed </w:t>
      </w:r>
      <w:ins w:id="352" w:author="hgoerlitz" w:date="2021-04-28T15:16:00Z">
        <w:r w:rsidR="008D212A">
          <w:t xml:space="preserve">call </w:t>
        </w:r>
      </w:ins>
      <w:r>
        <w:t xml:space="preserve">analysis is the lack of call-level measurements. </w:t>
      </w:r>
      <w:del w:id="353" w:author="hgoerlitz" w:date="2021-04-28T15:16:00Z">
        <w:r w:rsidDel="008D212A">
          <w:delText>Ultimately, u</w:delText>
        </w:r>
      </w:del>
      <w:ins w:id="354" w:author="hgoerlitz" w:date="2021-04-28T15:16:00Z">
        <w:r w:rsidR="008D212A">
          <w:t>U</w:t>
        </w:r>
      </w:ins>
      <w:r>
        <w:t xml:space="preserve">sing </w:t>
      </w:r>
      <w:del w:id="355" w:author="hgoerlitz" w:date="2021-04-28T15:16:00Z">
        <w:r w:rsidDel="008D212A">
          <w:delText xml:space="preserve">the </w:delText>
        </w:r>
      </w:del>
      <w:ins w:id="356" w:author="hgoerlitz" w:date="2021-04-28T15:16:00Z">
        <w:r w:rsidR="008D212A">
          <w:t xml:space="preserve">both </w:t>
        </w:r>
      </w:ins>
      <w:del w:id="357" w:author="hgoerlitz" w:date="2021-04-28T15:17:00Z">
        <w:r w:rsidDel="008D212A">
          <w:delText xml:space="preserve">two </w:delText>
        </w:r>
      </w:del>
      <w:r>
        <w:t>approaches simultaneously strengthens the interpretation of our results.</w:t>
      </w:r>
    </w:p>
    <w:p w14:paraId="42759D6D" w14:textId="243B300C" w:rsidR="00871A93" w:rsidRDefault="004D36E1" w:rsidP="00FC3E72">
      <w:pPr>
        <w:pStyle w:val="Heading4"/>
        <w:spacing w:line="276" w:lineRule="auto"/>
      </w:pPr>
      <w:bookmarkStart w:id="358" w:name="individual-call-analysis"/>
      <w:del w:id="359" w:author="hgoerlitz" w:date="2021-04-28T16:13:00Z">
        <w:r w:rsidDel="00331176">
          <w:delText>0.3.0.</w:delText>
        </w:r>
      </w:del>
      <w:ins w:id="360" w:author="hgoerlitz" w:date="2021-04-28T16:13:00Z">
        <w:r w:rsidR="00331176">
          <w:t>2.5.</w:t>
        </w:r>
      </w:ins>
      <w:r>
        <w:t>1</w:t>
      </w:r>
      <w:r>
        <w:tab/>
        <w:t>Individual call analysis</w:t>
      </w:r>
      <w:bookmarkEnd w:id="358"/>
    </w:p>
    <w:p w14:paraId="35252E06" w14:textId="30F0F08A" w:rsidR="00871A93" w:rsidDel="008A4F7A" w:rsidRDefault="004D36E1" w:rsidP="00FC3E72">
      <w:pPr>
        <w:pStyle w:val="FirstParagraph"/>
        <w:spacing w:line="276" w:lineRule="auto"/>
        <w:rPr>
          <w:del w:id="361" w:author="hgoerlitz" w:date="2021-04-28T15:40:00Z"/>
        </w:rPr>
      </w:pPr>
      <w:r>
        <w:t>Per flight activity audio, we chose one call that was not overlapped by other calls and that had a signal-to-noise ratio of at least 20 dB (Fig</w:t>
      </w:r>
      <w:ins w:id="362" w:author="hgoerlitz" w:date="2021-04-28T15:28:00Z">
        <w:r w:rsidR="009A05F6">
          <w:t>.</w:t>
        </w:r>
      </w:ins>
      <w:del w:id="363" w:author="hgoerlitz" w:date="2021-04-28T15:28:00Z">
        <w:r w:rsidDel="009A05F6">
          <w:delText>ure</w:delText>
        </w:r>
      </w:del>
      <w:r>
        <w:t xml:space="preserve"> 2</w:t>
      </w:r>
      <w:ins w:id="364" w:author="hgoerlitz" w:date="2021-04-28T15:28:00Z">
        <w:r w:rsidR="009A05F6">
          <w:t>A</w:t>
        </w:r>
      </w:ins>
      <w:r>
        <w:t xml:space="preserve">) through a random search protocol (SI 0.9.3). Briefly, from a randomly determined time point, an experimenter began searching into a randomly determined direction (backward or forward in time) until a </w:t>
      </w:r>
      <w:commentRangeStart w:id="365"/>
      <w:commentRangeStart w:id="366"/>
      <w:r>
        <w:t xml:space="preserve">suitable </w:t>
      </w:r>
      <w:commentRangeEnd w:id="365"/>
      <w:r w:rsidR="00F164DE">
        <w:rPr>
          <w:rStyle w:val="CommentReference"/>
        </w:rPr>
        <w:commentReference w:id="365"/>
      </w:r>
      <w:commentRangeEnd w:id="366"/>
      <w:r w:rsidR="009A05F6">
        <w:rPr>
          <w:rStyle w:val="CommentReference"/>
        </w:rPr>
        <w:commentReference w:id="366"/>
      </w:r>
      <w:del w:id="367" w:author="hgoerlitz" w:date="2021-04-28T15:29:00Z">
        <w:r w:rsidDel="009A05F6">
          <w:delText>horseshoe</w:delText>
        </w:r>
      </w:del>
      <w:ins w:id="368" w:author="Neetash Mysuru" w:date="2021-04-16T19:18:00Z">
        <w:del w:id="369" w:author="hgoerlitz" w:date="2021-04-28T15:29:00Z">
          <w:r w:rsidR="00F164DE" w:rsidDel="009A05F6">
            <w:delText xml:space="preserve"> </w:delText>
          </w:r>
        </w:del>
      </w:ins>
      <w:del w:id="370" w:author="hgoerlitz" w:date="2021-04-28T15:29:00Z">
        <w:r w:rsidDel="009A05F6">
          <w:delText xml:space="preserve">bat </w:delText>
        </w:r>
      </w:del>
      <w:r>
        <w:t xml:space="preserve">call was found. </w:t>
      </w:r>
      <w:ins w:id="371" w:author="hgoerlitz" w:date="2021-04-28T15:30:00Z">
        <w:r w:rsidR="00C762DA">
          <w:t>Across all flight activity audio files, w</w:t>
        </w:r>
      </w:ins>
      <w:del w:id="372" w:author="hgoerlitz" w:date="2021-04-28T15:30:00Z">
        <w:r w:rsidDel="00C762DA">
          <w:delText>W</w:delText>
        </w:r>
      </w:del>
      <w:r>
        <w:t xml:space="preserve">e </w:t>
      </w:r>
      <w:del w:id="373" w:author="hgoerlitz" w:date="2021-04-28T15:30:00Z">
        <w:r w:rsidDel="009A05F6">
          <w:delText xml:space="preserve">were able to find </w:delText>
        </w:r>
      </w:del>
      <w:ins w:id="374" w:author="hgoerlitz" w:date="2021-04-28T15:30:00Z">
        <w:r w:rsidR="009A05F6">
          <w:t xml:space="preserve">found </w:t>
        </w:r>
      </w:ins>
      <w:r>
        <w:t>226 individual calls</w:t>
      </w:r>
      <w:ins w:id="375" w:author="hgoerlitz" w:date="2021-04-28T15:32:00Z">
        <w:r w:rsidR="00C762DA">
          <w:t xml:space="preserve">, which </w:t>
        </w:r>
      </w:ins>
      <w:del w:id="376" w:author="hgoerlitz" w:date="2021-04-28T15:30:00Z">
        <w:r w:rsidDel="00C762DA">
          <w:delText xml:space="preserve"> across all </w:delText>
        </w:r>
        <w:r w:rsidDel="009A05F6">
          <w:delText xml:space="preserve">the synchronised </w:delText>
        </w:r>
        <w:r w:rsidDel="00C762DA">
          <w:delText>audio files</w:delText>
        </w:r>
      </w:del>
      <w:del w:id="377" w:author="hgoerlitz" w:date="2021-04-28T15:32:00Z">
        <w:r w:rsidDel="00C762DA">
          <w:delText xml:space="preserve">. Calls were </w:delText>
        </w:r>
      </w:del>
      <w:ins w:id="378" w:author="hgoerlitz" w:date="2021-04-28T15:32:00Z">
        <w:r w:rsidR="00C762DA">
          <w:t xml:space="preserve">we </w:t>
        </w:r>
      </w:ins>
      <w:r>
        <w:t xml:space="preserve">automatically segmented </w:t>
      </w:r>
      <w:ins w:id="379" w:author="hgoerlitz" w:date="2021-04-28T15:31:00Z">
        <w:r w:rsidR="00C762DA">
          <w:t xml:space="preserve">based on their frequency-time-course </w:t>
        </w:r>
      </w:ins>
      <w:r>
        <w:t xml:space="preserve">into their </w:t>
      </w:r>
      <w:del w:id="380" w:author="hgoerlitz" w:date="2021-04-28T15:31:00Z">
        <w:r w:rsidDel="00C762DA">
          <w:delText xml:space="preserve">corresponding </w:delText>
        </w:r>
      </w:del>
      <w:del w:id="381" w:author="hgoerlitz" w:date="2021-04-28T15:32:00Z">
        <w:r w:rsidDel="00C762DA">
          <w:delText xml:space="preserve">parts </w:delText>
        </w:r>
      </w:del>
      <w:proofErr w:type="spellStart"/>
      <w:r>
        <w:t>iFM</w:t>
      </w:r>
      <w:proofErr w:type="spellEnd"/>
      <w:r>
        <w:t xml:space="preserve">, </w:t>
      </w:r>
      <w:ins w:id="382" w:author="hgoerlitz" w:date="2021-04-28T15:32:00Z">
        <w:r w:rsidR="00C762DA">
          <w:t xml:space="preserve">CF and </w:t>
        </w:r>
      </w:ins>
      <w:proofErr w:type="spellStart"/>
      <w:r>
        <w:t>tFM</w:t>
      </w:r>
      <w:proofErr w:type="spellEnd"/>
      <w:r>
        <w:t xml:space="preserve"> </w:t>
      </w:r>
      <w:del w:id="383" w:author="hgoerlitz" w:date="2021-04-28T15:32:00Z">
        <w:r w:rsidDel="00C762DA">
          <w:delText xml:space="preserve">or CF </w:delText>
        </w:r>
      </w:del>
      <w:ins w:id="384" w:author="hgoerlitz" w:date="2021-04-28T15:32:00Z">
        <w:r w:rsidR="00C762DA">
          <w:t xml:space="preserve">components </w:t>
        </w:r>
      </w:ins>
      <w:r>
        <w:t>(Fig</w:t>
      </w:r>
      <w:ins w:id="385" w:author="hgoerlitz" w:date="2021-04-28T15:31:00Z">
        <w:r w:rsidR="00C762DA">
          <w:t>.</w:t>
        </w:r>
      </w:ins>
      <w:del w:id="386" w:author="hgoerlitz" w:date="2021-04-28T15:31:00Z">
        <w:r w:rsidDel="00C762DA">
          <w:delText>ure</w:delText>
        </w:r>
      </w:del>
      <w:r>
        <w:t xml:space="preserve"> 2</w:t>
      </w:r>
      <w:del w:id="387" w:author="hgoerlitz" w:date="2021-04-28T15:31:00Z">
        <w:r w:rsidDel="00C762DA">
          <w:delText xml:space="preserve">) </w:delText>
        </w:r>
      </w:del>
      <w:r>
        <w:t xml:space="preserve">) </w:t>
      </w:r>
      <w:del w:id="388" w:author="hgoerlitz" w:date="2021-04-28T15:32:00Z">
        <w:r w:rsidDel="00C762DA">
          <w:delText xml:space="preserve">using </w:delText>
        </w:r>
      </w:del>
      <w:ins w:id="389" w:author="hgoerlitz" w:date="2021-04-28T15:32:00Z">
        <w:r w:rsidR="00C762DA">
          <w:t xml:space="preserve">with </w:t>
        </w:r>
      </w:ins>
      <w:r>
        <w:t xml:space="preserve">the </w:t>
      </w:r>
      <w:proofErr w:type="spellStart"/>
      <w:r>
        <w:t>itsfm</w:t>
      </w:r>
      <w:proofErr w:type="spellEnd"/>
      <w:r>
        <w:t xml:space="preserve"> package (Beleyur 2021). Most </w:t>
      </w:r>
      <w:ins w:id="390" w:author="hgoerlitz" w:date="2021-04-28T15:33:00Z">
        <w:r w:rsidR="00BB53D8">
          <w:t xml:space="preserve">segmentation </w:t>
        </w:r>
      </w:ins>
      <w:r>
        <w:t xml:space="preserve">approaches to date </w:t>
      </w:r>
      <w:del w:id="391" w:author="hgoerlitz" w:date="2021-04-28T15:33:00Z">
        <w:r w:rsidDel="00BB53D8">
          <w:delText xml:space="preserve">focus on </w:delText>
        </w:r>
      </w:del>
      <w:r>
        <w:t>segment</w:t>
      </w:r>
      <w:del w:id="392" w:author="hgoerlitz" w:date="2021-04-28T15:33:00Z">
        <w:r w:rsidDel="00BB53D8">
          <w:delText>ing</w:delText>
        </w:r>
      </w:del>
      <w:r>
        <w:t xml:space="preserve"> CF-FM calls into their components by high/low pass filtering around the </w:t>
      </w:r>
      <w:ins w:id="393" w:author="hgoerlitz" w:date="2021-04-28T15:34:00Z">
        <w:r w:rsidR="00BB53D8">
          <w:t xml:space="preserve">call’s </w:t>
        </w:r>
      </w:ins>
      <w:r>
        <w:t xml:space="preserve">peak frequency </w:t>
      </w:r>
      <w:del w:id="394" w:author="hgoerlitz" w:date="2021-04-28T15:34:00Z">
        <w:r w:rsidDel="00BB53D8">
          <w:delText xml:space="preserve">of the call </w:delText>
        </w:r>
      </w:del>
      <w:r>
        <w:t>(</w:t>
      </w:r>
      <w:proofErr w:type="spellStart"/>
      <w:r>
        <w:t>Siemers</w:t>
      </w:r>
      <w:proofErr w:type="spellEnd"/>
      <w:r>
        <w:t xml:space="preserve"> et al. 2005; </w:t>
      </w:r>
      <w:proofErr w:type="spellStart"/>
      <w:r>
        <w:t>Schuchmann</w:t>
      </w:r>
      <w:proofErr w:type="spellEnd"/>
      <w:r>
        <w:t xml:space="preserve">, </w:t>
      </w:r>
      <w:proofErr w:type="spellStart"/>
      <w:r>
        <w:t>Puechmaille</w:t>
      </w:r>
      <w:proofErr w:type="spellEnd"/>
      <w:r>
        <w:t xml:space="preserve">, and </w:t>
      </w:r>
      <w:proofErr w:type="spellStart"/>
      <w:r>
        <w:t>Siemers</w:t>
      </w:r>
      <w:proofErr w:type="spellEnd"/>
      <w:r>
        <w:t xml:space="preserve"> 2012; Tian and Schnitzler 1997; Lu, Zhang, and Luo 2020; Schoeppler, Schnitzler, and </w:t>
      </w:r>
      <w:proofErr w:type="spellStart"/>
      <w:r>
        <w:t>Denzinger</w:t>
      </w:r>
      <w:proofErr w:type="spellEnd"/>
      <w:r>
        <w:t xml:space="preserve"> 2018). </w:t>
      </w:r>
      <w:ins w:id="395" w:author="hgoerlitz" w:date="2021-04-28T15:36:00Z">
        <w:r w:rsidR="00BB53D8">
          <w:t>This approach requires call recordings with a prominent CF component to</w:t>
        </w:r>
      </w:ins>
      <w:del w:id="396" w:author="hgoerlitz" w:date="2021-04-28T15:34:00Z">
        <w:r w:rsidDel="00BB53D8">
          <w:delText xml:space="preserve">For an </w:delText>
        </w:r>
      </w:del>
      <w:ins w:id="397" w:author="hgoerlitz" w:date="2021-04-28T15:34:00Z">
        <w:r w:rsidR="00BB53D8">
          <w:t xml:space="preserve"> </w:t>
        </w:r>
      </w:ins>
      <w:r>
        <w:t>accurate</w:t>
      </w:r>
      <w:ins w:id="398" w:author="hgoerlitz" w:date="2021-04-28T15:34:00Z">
        <w:r w:rsidR="00BB53D8">
          <w:t>ly</w:t>
        </w:r>
      </w:ins>
      <w:r>
        <w:t xml:space="preserve"> estimate </w:t>
      </w:r>
      <w:del w:id="399" w:author="hgoerlitz" w:date="2021-04-28T15:35:00Z">
        <w:r w:rsidDel="00BB53D8">
          <w:delText xml:space="preserve">of </w:delText>
        </w:r>
      </w:del>
      <w:r>
        <w:t>the peak frequency</w:t>
      </w:r>
      <w:ins w:id="400" w:author="hgoerlitz" w:date="2021-04-28T15:36:00Z">
        <w:r w:rsidR="00BB53D8">
          <w:t xml:space="preserve">, which is </w:t>
        </w:r>
      </w:ins>
      <w:del w:id="401" w:author="hgoerlitz" w:date="2021-04-28T15:36:00Z">
        <w:r w:rsidDel="00BB53D8">
          <w:delText>, this approach requires a recording of the call with a prominent CF component. While</w:delText>
        </w:r>
      </w:del>
      <w:r>
        <w:t xml:space="preserve"> suitable </w:t>
      </w:r>
      <w:del w:id="402" w:author="hgoerlitz" w:date="2021-04-28T15:38:00Z">
        <w:r w:rsidDel="00BB53D8">
          <w:delText xml:space="preserve">for </w:delText>
        </w:r>
      </w:del>
      <w:ins w:id="403" w:author="hgoerlitz" w:date="2021-04-28T15:38:00Z">
        <w:r w:rsidR="00BB53D8">
          <w:t xml:space="preserve">under </w:t>
        </w:r>
      </w:ins>
      <w:ins w:id="404" w:author="hgoerlitz" w:date="2021-04-28T15:37:00Z">
        <w:r w:rsidR="00BB53D8">
          <w:t xml:space="preserve">controlled </w:t>
        </w:r>
      </w:ins>
      <w:r>
        <w:t xml:space="preserve">laboratory </w:t>
      </w:r>
      <w:del w:id="405" w:author="hgoerlitz" w:date="2021-04-28T15:37:00Z">
        <w:r w:rsidDel="00BB53D8">
          <w:delText>studies</w:delText>
        </w:r>
      </w:del>
      <w:ins w:id="406" w:author="hgoerlitz" w:date="2021-04-28T15:37:00Z">
        <w:r w:rsidR="00BB53D8">
          <w:t>settings</w:t>
        </w:r>
      </w:ins>
      <w:del w:id="407" w:author="hgoerlitz" w:date="2021-04-28T15:37:00Z">
        <w:r w:rsidDel="00BB53D8">
          <w:delText xml:space="preserve">, filtering around the peak frequency </w:delText>
        </w:r>
      </w:del>
      <w:ins w:id="408" w:author="hgoerlitz" w:date="2021-04-28T15:37:00Z">
        <w:r w:rsidR="00BB53D8">
          <w:t xml:space="preserve">, but often </w:t>
        </w:r>
      </w:ins>
      <w:r>
        <w:t xml:space="preserve">fails </w:t>
      </w:r>
      <w:del w:id="409" w:author="hgoerlitz" w:date="2021-04-28T15:37:00Z">
        <w:r w:rsidDel="00BB53D8">
          <w:delText xml:space="preserve">in the analysis of CF-FM calls </w:delText>
        </w:r>
      </w:del>
      <w:ins w:id="410" w:author="hgoerlitz" w:date="2021-04-28T15:38:00Z">
        <w:r w:rsidR="00BB53D8">
          <w:t xml:space="preserve">under realistic and </w:t>
        </w:r>
      </w:ins>
      <w:ins w:id="411" w:author="hgoerlitz" w:date="2021-04-28T15:37:00Z">
        <w:r w:rsidR="00BB53D8">
          <w:t>vari</w:t>
        </w:r>
      </w:ins>
      <w:ins w:id="412" w:author="hgoerlitz" w:date="2021-04-28T15:38:00Z">
        <w:r w:rsidR="00BB53D8">
          <w:t xml:space="preserve">able </w:t>
        </w:r>
      </w:ins>
      <w:ins w:id="413" w:author="hgoerlitz" w:date="2021-04-28T15:37:00Z">
        <w:r w:rsidR="00BB53D8">
          <w:t>field-</w:t>
        </w:r>
      </w:ins>
      <w:del w:id="414" w:author="hgoerlitz" w:date="2021-04-28T15:38:00Z">
        <w:r w:rsidDel="00BB53D8">
          <w:delText xml:space="preserve">recorded </w:delText>
        </w:r>
      </w:del>
      <w:del w:id="415" w:author="hgoerlitz" w:date="2021-04-28T15:37:00Z">
        <w:r w:rsidDel="00BB53D8">
          <w:delText xml:space="preserve">in the field </w:delText>
        </w:r>
      </w:del>
      <w:del w:id="416" w:author="hgoerlitz" w:date="2021-04-28T15:38:00Z">
        <w:r w:rsidDel="00BB53D8">
          <w:delText xml:space="preserve">under a variety of </w:delText>
        </w:r>
      </w:del>
      <w:r>
        <w:t>conditions</w:t>
      </w:r>
      <w:del w:id="417" w:author="hgoerlitz" w:date="2021-04-28T15:39:00Z">
        <w:r w:rsidDel="00BB53D8">
          <w:delText xml:space="preserve"> eg. calls with loud FM and faint CF components</w:delText>
        </w:r>
      </w:del>
      <w:r>
        <w:t xml:space="preserve">. </w:t>
      </w:r>
      <w:proofErr w:type="spellStart"/>
      <w:r>
        <w:rPr>
          <w:i/>
        </w:rPr>
        <w:t>itsfm</w:t>
      </w:r>
      <w:proofErr w:type="spellEnd"/>
      <w:r>
        <w:t xml:space="preserve"> overcomes these limitations by tracking the change in frequency over </w:t>
      </w:r>
      <w:del w:id="418" w:author="hgoerlitz" w:date="2021-04-28T15:39:00Z">
        <w:r w:rsidDel="00990C08">
          <w:delText xml:space="preserve">the call </w:delText>
        </w:r>
      </w:del>
      <w:r>
        <w:t xml:space="preserve">time </w:t>
      </w:r>
      <w:ins w:id="419" w:author="hgoerlitz" w:date="2021-04-28T15:40:00Z">
        <w:r w:rsidR="008A4F7A">
          <w:t xml:space="preserve">and using the rate of change to segment a call </w:t>
        </w:r>
      </w:ins>
      <w:del w:id="420" w:author="hgoerlitz" w:date="2021-04-28T15:39:00Z">
        <w:r w:rsidDel="00990C08">
          <w:delText xml:space="preserve">to </w:delText>
        </w:r>
      </w:del>
      <w:del w:id="421" w:author="hgoerlitz" w:date="2021-04-28T15:40:00Z">
        <w:r w:rsidDel="008A4F7A">
          <w:delText xml:space="preserve">segment </w:delText>
        </w:r>
      </w:del>
      <w:del w:id="422" w:author="hgoerlitz" w:date="2021-04-28T15:39:00Z">
        <w:r w:rsidDel="00990C08">
          <w:delText xml:space="preserve">it </w:delText>
        </w:r>
      </w:del>
      <w:r>
        <w:t xml:space="preserve">into </w:t>
      </w:r>
      <w:ins w:id="423" w:author="hgoerlitz" w:date="2021-04-28T15:40:00Z">
        <w:r w:rsidR="008A4F7A">
          <w:t xml:space="preserve">its </w:t>
        </w:r>
      </w:ins>
      <w:r>
        <w:t>FM and CF components.</w:t>
      </w:r>
    </w:p>
    <w:p w14:paraId="6E636455" w14:textId="0B0E9129" w:rsidR="00871A93" w:rsidRDefault="008A4F7A">
      <w:pPr>
        <w:pStyle w:val="FirstParagraph"/>
        <w:spacing w:line="276" w:lineRule="auto"/>
        <w:pPrChange w:id="424" w:author="hgoerlitz" w:date="2021-04-28T15:40:00Z">
          <w:pPr>
            <w:pStyle w:val="BodyText"/>
            <w:spacing w:line="276" w:lineRule="auto"/>
          </w:pPr>
        </w:pPrChange>
      </w:pPr>
      <w:ins w:id="425" w:author="hgoerlitz" w:date="2021-04-28T15:40:00Z">
        <w:r>
          <w:t xml:space="preserve"> </w:t>
        </w:r>
      </w:ins>
      <w:commentRangeStart w:id="426"/>
      <w:ins w:id="427" w:author="hgoerlitz" w:date="2021-04-28T15:44:00Z">
        <w:r>
          <w:t>For our analysis, w</w:t>
        </w:r>
      </w:ins>
      <w:ins w:id="428" w:author="hgoerlitz" w:date="2021-04-28T15:40:00Z">
        <w:r>
          <w:t xml:space="preserve">e defined </w:t>
        </w:r>
      </w:ins>
      <w:r w:rsidR="004D36E1">
        <w:t xml:space="preserve">FM </w:t>
      </w:r>
      <w:del w:id="429" w:author="hgoerlitz" w:date="2021-04-28T15:43:00Z">
        <w:r w:rsidR="004D36E1" w:rsidDel="008A4F7A">
          <w:delText xml:space="preserve">regions </w:delText>
        </w:r>
      </w:del>
      <w:ins w:id="430" w:author="hgoerlitz" w:date="2021-04-28T15:43:00Z">
        <w:r>
          <w:t xml:space="preserve">components </w:t>
        </w:r>
      </w:ins>
      <w:del w:id="431" w:author="hgoerlitz" w:date="2021-04-28T15:40:00Z">
        <w:r w:rsidR="004D36E1" w:rsidDel="008A4F7A">
          <w:delText xml:space="preserve">were defined </w:delText>
        </w:r>
      </w:del>
      <w:r w:rsidR="004D36E1">
        <w:t xml:space="preserve">as </w:t>
      </w:r>
      <w:ins w:id="432" w:author="hgoerlitz" w:date="2021-04-28T15:43:00Z">
        <w:r>
          <w:t xml:space="preserve">those </w:t>
        </w:r>
      </w:ins>
      <w:r w:rsidR="004D36E1">
        <w:t xml:space="preserve">portions of </w:t>
      </w:r>
      <w:del w:id="433" w:author="hgoerlitz" w:date="2021-04-28T15:43:00Z">
        <w:r w:rsidR="004D36E1" w:rsidDel="008A4F7A">
          <w:delText xml:space="preserve">sound </w:delText>
        </w:r>
      </w:del>
      <w:ins w:id="434" w:author="hgoerlitz" w:date="2021-04-28T15:43:00Z">
        <w:r>
          <w:t xml:space="preserve">a call </w:t>
        </w:r>
      </w:ins>
      <w:r w:rsidR="004D36E1">
        <w:t xml:space="preserve">where frequency modulation was </w:t>
      </w:r>
      <w:del w:id="435" w:author="hgoerlitz" w:date="2021-04-28T15:47:00Z">
        <w:r w:rsidR="004D36E1" w:rsidDel="008A4F7A">
          <w:delText xml:space="preserve">less </w:delText>
        </w:r>
      </w:del>
      <w:ins w:id="436" w:author="hgoerlitz" w:date="2021-04-28T15:47:00Z">
        <w:r>
          <w:t xml:space="preserve">larger </w:t>
        </w:r>
      </w:ins>
      <w:r w:rsidR="004D36E1">
        <w:t>than 2 kHz</w:t>
      </w:r>
      <w:ins w:id="437" w:author="hgoerlitz" w:date="2021-04-28T15:42:00Z">
        <w:r>
          <w:t>/</w:t>
        </w:r>
        <w:proofErr w:type="spellStart"/>
        <w:r>
          <w:t>ms</w:t>
        </w:r>
      </w:ins>
      <w:ins w:id="438" w:author="hgoerlitz" w:date="2021-04-28T15:43:00Z">
        <w:r>
          <w:t>.</w:t>
        </w:r>
      </w:ins>
      <w:proofErr w:type="spellEnd"/>
      <w:ins w:id="439" w:author="hgoerlitz" w:date="2021-04-28T15:44:00Z">
        <w:r>
          <w:t xml:space="preserve"> Further settings were</w:t>
        </w:r>
      </w:ins>
      <w:del w:id="440" w:author="hgoerlitz" w:date="2021-04-28T15:44:00Z">
        <w:r w:rsidR="004D36E1" w:rsidDel="008A4F7A">
          <w:delText>,</w:delText>
        </w:r>
      </w:del>
      <w:r w:rsidR="004D36E1">
        <w:t xml:space="preserve"> a maximum acceleration of 3 kHz/ms</w:t>
      </w:r>
      <m:oMath>
        <m:sSup>
          <m:sSupPr>
            <m:ctrlPr>
              <w:rPr>
                <w:rFonts w:ascii="Cambria Math" w:hAnsi="Cambria Math"/>
              </w:rPr>
            </m:ctrlPr>
          </m:sSupPr>
          <m:e>
            <m:r>
              <w:rPr>
                <w:rFonts w:ascii="Cambria Math" w:hAnsi="Cambria Math"/>
              </w:rPr>
              <m:t>​</m:t>
            </m:r>
          </m:e>
          <m:sup>
            <m:r>
              <w:rPr>
                <w:rFonts w:ascii="Cambria Math" w:hAnsi="Cambria Math"/>
              </w:rPr>
              <m:t>2</m:t>
            </m:r>
          </m:sup>
        </m:sSup>
      </m:oMath>
      <w:r w:rsidR="004D36E1">
        <w:t>, an extrapolation window of 50</w:t>
      </w:r>
      <w:ins w:id="441" w:author="hgoerlitz" w:date="2021-04-28T15:44:00Z">
        <w:r>
          <w:t> </w:t>
        </w:r>
      </w:ins>
      <m:oMath>
        <m:r>
          <w:rPr>
            <w:rFonts w:ascii="Cambria Math" w:hAnsi="Cambria Math"/>
          </w:rPr>
          <m:t>μ</m:t>
        </m:r>
      </m:oMath>
      <w:r w:rsidR="004D36E1">
        <w:t>s and a window size of 375 samples</w:t>
      </w:r>
      <w:del w:id="442" w:author="hgoerlitz" w:date="2021-04-28T15:44:00Z">
        <w:r w:rsidR="004D36E1" w:rsidDel="008A4F7A">
          <w:delText xml:space="preserve"> </w:delText>
        </w:r>
      </w:del>
      <w:ins w:id="443" w:author="hgoerlitz" w:date="2021-04-28T15:46:00Z">
        <w:r>
          <w:t>. T</w:t>
        </w:r>
      </w:ins>
      <w:del w:id="444" w:author="hgoerlitz" w:date="2021-04-28T15:44:00Z">
        <w:r w:rsidR="004D36E1" w:rsidDel="008A4F7A">
          <w:delText>were used for all calls</w:delText>
        </w:r>
      </w:del>
      <w:del w:id="445" w:author="hgoerlitz" w:date="2021-04-28T15:45:00Z">
        <w:r w:rsidR="004D36E1" w:rsidDel="008A4F7A">
          <w:delText>. Since each call had differing received levels, the</w:delText>
        </w:r>
      </w:del>
      <w:del w:id="446" w:author="hgoerlitz" w:date="2021-04-28T15:46:00Z">
        <w:r w:rsidR="004D36E1" w:rsidDel="008A4F7A">
          <w:delText xml:space="preserve"> t</w:delText>
        </w:r>
      </w:del>
      <w:r w:rsidR="004D36E1">
        <w:t xml:space="preserve">hreshold signal level and time-frequency clip range </w:t>
      </w:r>
      <w:ins w:id="447" w:author="hgoerlitz" w:date="2021-04-28T15:46:00Z">
        <w:r>
          <w:t xml:space="preserve">were manually tuned for each calls </w:t>
        </w:r>
      </w:ins>
      <w:ins w:id="448" w:author="hgoerlitz" w:date="2021-04-28T15:45:00Z">
        <w:r>
          <w:t xml:space="preserve">using the </w:t>
        </w:r>
        <w:proofErr w:type="spellStart"/>
        <w:r>
          <w:t>pwvd</w:t>
        </w:r>
        <w:proofErr w:type="spellEnd"/>
        <w:r>
          <w:t>-method</w:t>
        </w:r>
      </w:ins>
      <w:ins w:id="449" w:author="hgoerlitz" w:date="2021-04-28T15:46:00Z">
        <w:r>
          <w:t xml:space="preserve">, since </w:t>
        </w:r>
      </w:ins>
      <w:ins w:id="450" w:author="hgoerlitz" w:date="2021-04-28T15:45:00Z">
        <w:r>
          <w:t>each call had differing received levels</w:t>
        </w:r>
      </w:ins>
      <w:del w:id="451" w:author="hgoerlitz" w:date="2021-04-28T15:47:00Z">
        <w:r w:rsidR="004D36E1" w:rsidDel="008A4F7A">
          <w:delText>were manually tuned to optimise call detection and segmentation using the ‘pwvd’ method</w:delText>
        </w:r>
      </w:del>
      <w:r w:rsidR="004D36E1">
        <w:t>.</w:t>
      </w:r>
      <w:commentRangeEnd w:id="426"/>
      <w:r>
        <w:rPr>
          <w:rStyle w:val="CommentReference"/>
        </w:rPr>
        <w:commentReference w:id="426"/>
      </w:r>
    </w:p>
    <w:p w14:paraId="760D0E02" w14:textId="3AF0CB79" w:rsidR="00871A93" w:rsidDel="00CD4CAC" w:rsidRDefault="004D36E1" w:rsidP="00FC3E72">
      <w:pPr>
        <w:pStyle w:val="BodyText"/>
        <w:spacing w:line="276" w:lineRule="auto"/>
        <w:rPr>
          <w:del w:id="452" w:author="hgoerlitz" w:date="2021-05-05T13:45:00Z"/>
        </w:rPr>
      </w:pPr>
      <w:r>
        <w:t xml:space="preserve">From the </w:t>
      </w:r>
      <w:ins w:id="453" w:author="hgoerlitz" w:date="2021-04-28T15:50:00Z">
        <w:r w:rsidR="000A6F24">
          <w:t xml:space="preserve">three components of each call, </w:t>
        </w:r>
      </w:ins>
      <w:del w:id="454" w:author="hgoerlitz" w:date="2021-04-28T15:50:00Z">
        <w:r w:rsidDel="000A6F24">
          <w:delText xml:space="preserve">segmented CF and FM components </w:delText>
        </w:r>
      </w:del>
      <w:r>
        <w:t xml:space="preserve">we measured specific parameters. </w:t>
      </w:r>
      <w:del w:id="455" w:author="hgoerlitz" w:date="2021-04-28T15:53:00Z">
        <w:r w:rsidDel="00E51EE0">
          <w:delText xml:space="preserve">In </w:delText>
        </w:r>
      </w:del>
      <w:ins w:id="456" w:author="hgoerlitz" w:date="2021-04-28T15:53:00Z">
        <w:r w:rsidR="00E51EE0">
          <w:t xml:space="preserve">For </w:t>
        </w:r>
      </w:ins>
      <w:r>
        <w:t xml:space="preserve">the CF component, we measured the peak frequency, RMS level and duration. The CF peak frequency was </w:t>
      </w:r>
      <w:commentRangeStart w:id="457"/>
      <w:r>
        <w:t xml:space="preserve">quantified </w:t>
      </w:r>
      <w:del w:id="458" w:author="hgoerlitz" w:date="2021-04-28T15:52:00Z">
        <w:r w:rsidDel="00E51EE0">
          <w:delText xml:space="preserve">as </w:delText>
        </w:r>
      </w:del>
      <w:r>
        <w:t>because</w:t>
      </w:r>
      <w:commentRangeEnd w:id="457"/>
      <w:r w:rsidR="00F164DE">
        <w:rPr>
          <w:rStyle w:val="CommentReference"/>
        </w:rPr>
        <w:commentReference w:id="457"/>
      </w:r>
      <w:r>
        <w:t xml:space="preserve"> bats may shift their CF frequencies in the presence of </w:t>
      </w:r>
      <w:commentRangeStart w:id="459"/>
      <w:commentRangeStart w:id="460"/>
      <w:r>
        <w:t xml:space="preserve">conspecifics. </w:t>
      </w:r>
      <w:commentRangeEnd w:id="459"/>
      <w:r w:rsidR="00F164DE">
        <w:rPr>
          <w:rStyle w:val="CommentReference"/>
        </w:rPr>
        <w:commentReference w:id="459"/>
      </w:r>
      <w:commentRangeEnd w:id="460"/>
      <w:r w:rsidR="00E51EE0">
        <w:rPr>
          <w:rStyle w:val="CommentReference"/>
        </w:rPr>
        <w:commentReference w:id="460"/>
      </w:r>
      <w:del w:id="461" w:author="hgoerlitz" w:date="2021-04-28T15:53:00Z">
        <w:r w:rsidDel="00E51EE0">
          <w:delText xml:space="preserve">From </w:delText>
        </w:r>
      </w:del>
      <w:ins w:id="462" w:author="hgoerlitz" w:date="2021-04-28T15:53:00Z">
        <w:r w:rsidR="00E51EE0">
          <w:t xml:space="preserve">For </w:t>
        </w:r>
      </w:ins>
      <w:r>
        <w:t>the FM components, we measured the lowe</w:t>
      </w:r>
      <w:ins w:id="463" w:author="hgoerlitz" w:date="2021-04-28T15:52:00Z">
        <w:r w:rsidR="00E51EE0">
          <w:t>st</w:t>
        </w:r>
      </w:ins>
      <w:del w:id="464" w:author="hgoerlitz" w:date="2021-04-28T15:52:00Z">
        <w:r w:rsidDel="00E51EE0">
          <w:delText>r</w:delText>
        </w:r>
      </w:del>
      <w:r>
        <w:t xml:space="preserve"> frequency (</w:t>
      </w:r>
      <w:ins w:id="465" w:author="hgoerlitz" w:date="2021-04-28T15:52:00Z">
        <w:r w:rsidR="00E51EE0">
          <w:t xml:space="preserve">at </w:t>
        </w:r>
      </w:ins>
      <w:del w:id="466" w:author="hgoerlitz" w:date="2021-04-28T15:52:00Z">
        <w:r w:rsidDel="00E51EE0">
          <w:delText>-</w:delText>
        </w:r>
      </w:del>
      <w:r>
        <w:t xml:space="preserve">10 dB </w:t>
      </w:r>
      <w:ins w:id="467" w:author="hgoerlitz" w:date="2021-04-28T15:52:00Z">
        <w:r w:rsidR="00E51EE0">
          <w:t xml:space="preserve">below the level of the </w:t>
        </w:r>
      </w:ins>
      <w:r>
        <w:t xml:space="preserve">peak frequency of the FM </w:t>
      </w:r>
      <w:del w:id="468" w:author="hgoerlitz" w:date="2021-04-28T15:52:00Z">
        <w:r w:rsidDel="00E51EE0">
          <w:delText>audio segment</w:delText>
        </w:r>
      </w:del>
      <w:ins w:id="469" w:author="hgoerlitz" w:date="2021-04-28T15:52:00Z">
        <w:r w:rsidR="00E51EE0">
          <w:t>comp</w:t>
        </w:r>
      </w:ins>
      <w:ins w:id="470" w:author="hgoerlitz" w:date="2021-04-28T15:53:00Z">
        <w:r w:rsidR="00E51EE0">
          <w:t>onent</w:t>
        </w:r>
      </w:ins>
      <w:r>
        <w:t xml:space="preserve">), bandwidth (defined as difference between the CF peak frequency and the </w:t>
      </w:r>
      <w:del w:id="471" w:author="hgoerlitz" w:date="2021-04-28T15:53:00Z">
        <w:r w:rsidDel="00E51EE0">
          <w:delText xml:space="preserve">lower </w:delText>
        </w:r>
      </w:del>
      <w:ins w:id="472" w:author="hgoerlitz" w:date="2021-04-28T15:53:00Z">
        <w:r w:rsidR="00E51EE0">
          <w:t xml:space="preserve">lowest </w:t>
        </w:r>
      </w:ins>
      <w:r>
        <w:t xml:space="preserve">frequency of the FM </w:t>
      </w:r>
      <w:del w:id="473" w:author="hgoerlitz" w:date="2021-04-28T15:53:00Z">
        <w:r w:rsidDel="00E51EE0">
          <w:delText>segment</w:delText>
        </w:r>
      </w:del>
      <w:ins w:id="474" w:author="hgoerlitz" w:date="2021-04-28T15:53:00Z">
        <w:r w:rsidR="00E51EE0">
          <w:t>component</w:t>
        </w:r>
      </w:ins>
      <w:r>
        <w:t xml:space="preserve">), RMS level and duration. We also calculated the </w:t>
      </w:r>
      <w:proofErr w:type="spellStart"/>
      <w:r>
        <w:t>iFM</w:t>
      </w:r>
      <w:proofErr w:type="spellEnd"/>
      <w:r>
        <w:t xml:space="preserve">/CF and </w:t>
      </w:r>
      <w:proofErr w:type="spellStart"/>
      <w:r>
        <w:t>tFM</w:t>
      </w:r>
      <w:proofErr w:type="spellEnd"/>
      <w:r>
        <w:t xml:space="preserve">/CF </w:t>
      </w:r>
      <w:commentRangeStart w:id="475"/>
      <w:del w:id="476" w:author="hgoerlitz" w:date="2021-04-28T15:54:00Z">
        <w:r w:rsidDel="00E51EE0">
          <w:delText xml:space="preserve">amplitude </w:delText>
        </w:r>
      </w:del>
      <w:ins w:id="477" w:author="hgoerlitz" w:date="2021-04-28T15:54:00Z">
        <w:r w:rsidR="00E51EE0">
          <w:t>level difference</w:t>
        </w:r>
      </w:ins>
      <w:commentRangeEnd w:id="475"/>
      <w:ins w:id="478" w:author="hgoerlitz" w:date="2021-04-28T15:56:00Z">
        <w:r w:rsidR="00E51EE0">
          <w:rPr>
            <w:rStyle w:val="CommentReference"/>
          </w:rPr>
          <w:commentReference w:id="475"/>
        </w:r>
      </w:ins>
      <w:del w:id="479" w:author="hgoerlitz" w:date="2021-04-28T15:56:00Z">
        <w:r w:rsidDel="00E51EE0">
          <w:delText>ratios</w:delText>
        </w:r>
      </w:del>
      <w:r>
        <w:t xml:space="preserve">, i.e., the </w:t>
      </w:r>
      <w:del w:id="480" w:author="hgoerlitz" w:date="2021-04-28T15:56:00Z">
        <w:r w:rsidDel="00E51EE0">
          <w:delText xml:space="preserve">relative amplitude of the </w:delText>
        </w:r>
      </w:del>
      <w:ins w:id="481" w:author="hgoerlitz" w:date="2021-04-28T15:56:00Z">
        <w:r w:rsidR="00E51EE0">
          <w:t xml:space="preserve">level of the </w:t>
        </w:r>
      </w:ins>
      <w:proofErr w:type="spellStart"/>
      <w:r>
        <w:t>iFM</w:t>
      </w:r>
      <w:proofErr w:type="spellEnd"/>
      <w:r>
        <w:t xml:space="preserve"> and </w:t>
      </w:r>
      <w:proofErr w:type="spellStart"/>
      <w:r>
        <w:t>tFM</w:t>
      </w:r>
      <w:proofErr w:type="spellEnd"/>
      <w:r>
        <w:t xml:space="preserve"> component</w:t>
      </w:r>
      <w:ins w:id="482" w:author="hgoerlitz" w:date="2021-04-28T15:56:00Z">
        <w:r w:rsidR="00E51EE0">
          <w:t>s</w:t>
        </w:r>
      </w:ins>
      <w:r>
        <w:t xml:space="preserve"> relative to the CF component</w:t>
      </w:r>
      <w:ins w:id="483" w:author="hgoerlitz" w:date="2021-04-28T15:57:00Z">
        <w:r w:rsidR="001C3CA7">
          <w:t xml:space="preserve">, because </w:t>
        </w:r>
      </w:ins>
      <w:del w:id="484" w:author="hgoerlitz" w:date="2021-04-28T15:57:00Z">
        <w:r w:rsidDel="001C3CA7">
          <w:delText xml:space="preserve">. The relative call component measures were calculated as </w:delText>
        </w:r>
      </w:del>
      <w:r>
        <w:t xml:space="preserve">CF-FM bats </w:t>
      </w:r>
      <w:del w:id="485" w:author="hgoerlitz" w:date="2021-04-28T15:57:00Z">
        <w:r w:rsidDel="001C3CA7">
          <w:delText xml:space="preserve">are known to </w:delText>
        </w:r>
      </w:del>
      <w:r>
        <w:t xml:space="preserve">independently vary the level of call components in a context specific manner (Tian and Schnitzler 1997; </w:t>
      </w:r>
      <w:commentRangeStart w:id="486"/>
      <w:r>
        <w:t>Lu, Zhang, and Luo 2020</w:t>
      </w:r>
      <w:commentRangeEnd w:id="486"/>
      <w:r w:rsidR="00F164DE">
        <w:rPr>
          <w:rStyle w:val="CommentReference"/>
        </w:rPr>
        <w:commentReference w:id="486"/>
      </w:r>
      <w:r>
        <w:t>).</w:t>
      </w:r>
    </w:p>
    <w:p w14:paraId="6DDF49C0" w14:textId="77777777" w:rsidR="00871A93" w:rsidRDefault="004D36E1">
      <w:pPr>
        <w:pStyle w:val="BodyText"/>
        <w:spacing w:line="276" w:lineRule="auto"/>
        <w:pPrChange w:id="487" w:author="hgoerlitz" w:date="2021-05-05T13:45:00Z">
          <w:pPr>
            <w:spacing w:line="276" w:lineRule="auto"/>
          </w:pPr>
        </w:pPrChange>
      </w:pPr>
      <w:r>
        <w:br w:type="page"/>
      </w:r>
    </w:p>
    <w:p w14:paraId="2A1D41AA" w14:textId="77777777" w:rsidR="00871A93" w:rsidRDefault="004D36E1" w:rsidP="00FC3E72">
      <w:pPr>
        <w:pStyle w:val="CaptionedFigure"/>
        <w:spacing w:line="276" w:lineRule="auto"/>
      </w:pPr>
      <w:r>
        <w:rPr>
          <w:noProof/>
        </w:rPr>
        <w:lastRenderedPageBreak/>
        <w:drawing>
          <wp:inline distT="0" distB="0" distL="0" distR="0" wp14:anchorId="54615D6B" wp14:editId="3649BD05">
            <wp:extent cx="5334000" cy="3556000"/>
            <wp:effectExtent l="0" t="0" r="0" b="0"/>
            <wp:docPr id="2" name="Picture" descr="Figure 2: Individual and windowed call analysis examples. A-B: 150ms audio snippets from a single bat recording (A), and a multi-bat recording (B). The vertical lines indicate the start and stop of the 50 ms windows. C-D: Example of a manually selected CF-FM call, with its spectrogram (C) and waveform (D) representation. The call was automatically segmented into its initial frequency-modulated (iFM), central constant-frequency (CF) and terminal frequency-modulated (tFM) components based on frequency change over time , using the itsfm package. The itsfm package allows accurate segmentation into call components under challenging recording conditions."/>
            <wp:cNvGraphicFramePr/>
            <a:graphic xmlns:a="http://schemas.openxmlformats.org/drawingml/2006/main">
              <a:graphicData uri="http://schemas.openxmlformats.org/drawingml/2006/picture">
                <pic:pic xmlns:pic="http://schemas.openxmlformats.org/drawingml/2006/picture">
                  <pic:nvPicPr>
                    <pic:cNvPr id="0" name="Picture" descr="figures/fig1_composite.png"/>
                    <pic:cNvPicPr>
                      <a:picLocks noChangeAspect="1" noChangeArrowheads="1"/>
                    </pic:cNvPicPr>
                  </pic:nvPicPr>
                  <pic:blipFill>
                    <a:blip r:embed="rId12"/>
                    <a:stretch>
                      <a:fillRect/>
                    </a:stretch>
                  </pic:blipFill>
                  <pic:spPr bwMode="auto">
                    <a:xfrm>
                      <a:off x="0" y="0"/>
                      <a:ext cx="5334000" cy="3556000"/>
                    </a:xfrm>
                    <a:prstGeom prst="rect">
                      <a:avLst/>
                    </a:prstGeom>
                    <a:noFill/>
                    <a:ln w="9525">
                      <a:noFill/>
                      <a:headEnd/>
                      <a:tailEnd/>
                    </a:ln>
                  </pic:spPr>
                </pic:pic>
              </a:graphicData>
            </a:graphic>
          </wp:inline>
        </w:drawing>
      </w:r>
    </w:p>
    <w:p w14:paraId="2ABC6409" w14:textId="77777777" w:rsidR="000A78E7" w:rsidRPr="000A78E7" w:rsidRDefault="004D36E1">
      <w:pPr>
        <w:pStyle w:val="ImageCaption"/>
        <w:spacing w:after="0" w:line="276" w:lineRule="auto"/>
        <w:rPr>
          <w:ins w:id="488" w:author="hgoerlitz" w:date="2021-04-28T15:20:00Z"/>
          <w:b/>
          <w:rPrChange w:id="489" w:author="hgoerlitz" w:date="2021-04-28T15:20:00Z">
            <w:rPr>
              <w:ins w:id="490" w:author="hgoerlitz" w:date="2021-04-28T15:20:00Z"/>
            </w:rPr>
          </w:rPrChange>
        </w:rPr>
        <w:pPrChange w:id="491" w:author="hgoerlitz" w:date="2021-04-28T15:21:00Z">
          <w:pPr>
            <w:pStyle w:val="ImageCaption"/>
            <w:spacing w:line="276" w:lineRule="auto"/>
          </w:pPr>
        </w:pPrChange>
      </w:pPr>
      <w:commentRangeStart w:id="492"/>
      <w:r w:rsidRPr="000A78E7">
        <w:rPr>
          <w:b/>
          <w:rPrChange w:id="493" w:author="hgoerlitz" w:date="2021-04-28T15:20:00Z">
            <w:rPr/>
          </w:rPrChange>
        </w:rPr>
        <w:t xml:space="preserve">Figure </w:t>
      </w:r>
      <w:commentRangeEnd w:id="492"/>
      <w:r w:rsidR="000A78E7">
        <w:rPr>
          <w:rStyle w:val="CommentReference"/>
          <w:i w:val="0"/>
        </w:rPr>
        <w:commentReference w:id="492"/>
      </w:r>
      <w:r w:rsidRPr="000A78E7">
        <w:rPr>
          <w:b/>
          <w:rPrChange w:id="494" w:author="hgoerlitz" w:date="2021-04-28T15:20:00Z">
            <w:rPr/>
          </w:rPrChange>
        </w:rPr>
        <w:t>2: Individual and windowed call analysis examples.</w:t>
      </w:r>
    </w:p>
    <w:p w14:paraId="0396C8A8" w14:textId="4BC07C0D" w:rsidR="000A78E7" w:rsidRDefault="004D36E1">
      <w:pPr>
        <w:pStyle w:val="ImageCaption"/>
        <w:spacing w:after="0" w:line="276" w:lineRule="auto"/>
        <w:rPr>
          <w:ins w:id="495" w:author="hgoerlitz" w:date="2021-04-28T15:21:00Z"/>
        </w:rPr>
        <w:pPrChange w:id="496" w:author="hgoerlitz" w:date="2021-04-28T15:21:00Z">
          <w:pPr>
            <w:pStyle w:val="ImageCaption"/>
            <w:spacing w:line="276" w:lineRule="auto"/>
          </w:pPr>
        </w:pPrChange>
      </w:pPr>
      <w:del w:id="497" w:author="hgoerlitz" w:date="2021-04-28T15:20:00Z">
        <w:r w:rsidDel="000A78E7">
          <w:delText xml:space="preserve"> </w:delText>
        </w:r>
      </w:del>
      <w:r>
        <w:t>A</w:t>
      </w:r>
      <w:ins w:id="498" w:author="hgoerlitz" w:date="2021-04-28T15:20:00Z">
        <w:r w:rsidR="000A78E7">
          <w:t>-</w:t>
        </w:r>
      </w:ins>
      <w:del w:id="499" w:author="hgoerlitz" w:date="2021-04-28T15:20:00Z">
        <w:r w:rsidDel="000A78E7">
          <w:delText>-</w:delText>
        </w:r>
      </w:del>
      <w:r>
        <w:t xml:space="preserve">B: </w:t>
      </w:r>
      <w:del w:id="500" w:author="hgoerlitz" w:date="2021-04-28T15:20:00Z">
        <w:r w:rsidDel="000A78E7">
          <w:delText xml:space="preserve">150ms audio snippets </w:delText>
        </w:r>
      </w:del>
      <w:ins w:id="501" w:author="hgoerlitz" w:date="2021-04-28T15:20:00Z">
        <w:r w:rsidR="000A78E7">
          <w:t xml:space="preserve">Examples </w:t>
        </w:r>
      </w:ins>
      <w:del w:id="502" w:author="hgoerlitz" w:date="2021-04-28T15:20:00Z">
        <w:r w:rsidDel="000A78E7">
          <w:delText xml:space="preserve">from </w:delText>
        </w:r>
      </w:del>
      <w:ins w:id="503" w:author="hgoerlitz" w:date="2021-04-28T15:20:00Z">
        <w:r w:rsidR="000A78E7">
          <w:t xml:space="preserve">of </w:t>
        </w:r>
      </w:ins>
      <w:r>
        <w:t xml:space="preserve">a single bat </w:t>
      </w:r>
      <w:del w:id="504" w:author="hgoerlitz" w:date="2021-04-28T15:20:00Z">
        <w:r w:rsidDel="000A78E7">
          <w:delText xml:space="preserve">recording </w:delText>
        </w:r>
      </w:del>
      <w:r>
        <w:t>(A)</w:t>
      </w:r>
      <w:del w:id="505" w:author="hgoerlitz" w:date="2021-04-28T15:20:00Z">
        <w:r w:rsidDel="000A78E7">
          <w:delText>,</w:delText>
        </w:r>
      </w:del>
      <w:r>
        <w:t xml:space="preserve"> and a multi-bat </w:t>
      </w:r>
      <w:ins w:id="506" w:author="hgoerlitz" w:date="2021-04-28T15:21:00Z">
        <w:r w:rsidR="000A78E7">
          <w:t xml:space="preserve">(B) </w:t>
        </w:r>
      </w:ins>
      <w:r>
        <w:t>recording</w:t>
      </w:r>
      <w:ins w:id="507" w:author="hgoerlitz" w:date="2021-04-28T15:25:00Z">
        <w:r w:rsidR="000A78E7">
          <w:t xml:space="preserve"> used for windowed call analysis</w:t>
        </w:r>
      </w:ins>
      <w:del w:id="508" w:author="hgoerlitz" w:date="2021-04-28T15:21:00Z">
        <w:r w:rsidDel="000A78E7">
          <w:delText xml:space="preserve"> (B)</w:delText>
        </w:r>
      </w:del>
      <w:r>
        <w:t xml:space="preserve">. The vertical lines indicate the </w:t>
      </w:r>
      <w:del w:id="509" w:author="hgoerlitz" w:date="2021-04-28T15:25:00Z">
        <w:r w:rsidDel="000A78E7">
          <w:delText xml:space="preserve">start and stop of </w:delText>
        </w:r>
      </w:del>
      <w:ins w:id="510" w:author="hgoerlitz" w:date="2021-04-28T15:25:00Z">
        <w:r w:rsidR="000A78E7">
          <w:t xml:space="preserve">borders between </w:t>
        </w:r>
      </w:ins>
      <w:r>
        <w:t>the 50</w:t>
      </w:r>
      <w:ins w:id="511" w:author="hgoerlitz" w:date="2021-04-28T15:25:00Z">
        <w:r w:rsidR="000A78E7">
          <w:t>-</w:t>
        </w:r>
      </w:ins>
      <w:del w:id="512" w:author="hgoerlitz" w:date="2021-04-28T15:25:00Z">
        <w:r w:rsidDel="000A78E7">
          <w:delText xml:space="preserve"> </w:delText>
        </w:r>
      </w:del>
      <w:r>
        <w:t>ms</w:t>
      </w:r>
      <w:ins w:id="513" w:author="hgoerlitz" w:date="2021-04-28T15:25:00Z">
        <w:r w:rsidR="000A78E7">
          <w:t>-long</w:t>
        </w:r>
      </w:ins>
      <w:r>
        <w:t xml:space="preserve"> windows.</w:t>
      </w:r>
    </w:p>
    <w:p w14:paraId="3F6CD46D" w14:textId="3263DB2F" w:rsidR="00871A93" w:rsidRDefault="004D36E1">
      <w:pPr>
        <w:pStyle w:val="ImageCaption"/>
        <w:spacing w:after="0" w:line="276" w:lineRule="auto"/>
        <w:pPrChange w:id="514" w:author="hgoerlitz" w:date="2021-04-28T15:21:00Z">
          <w:pPr>
            <w:pStyle w:val="ImageCaption"/>
            <w:spacing w:line="276" w:lineRule="auto"/>
          </w:pPr>
        </w:pPrChange>
      </w:pPr>
      <w:del w:id="515" w:author="hgoerlitz" w:date="2021-04-28T15:21:00Z">
        <w:r w:rsidDel="000A78E7">
          <w:delText xml:space="preserve"> </w:delText>
        </w:r>
      </w:del>
      <w:r>
        <w:t xml:space="preserve">C-D: Example of a manually selected </w:t>
      </w:r>
      <w:del w:id="516" w:author="hgoerlitz" w:date="2021-04-28T15:25:00Z">
        <w:r w:rsidDel="000A78E7">
          <w:delText xml:space="preserve">CF-FM </w:delText>
        </w:r>
      </w:del>
      <w:r>
        <w:t>call</w:t>
      </w:r>
      <w:ins w:id="517" w:author="hgoerlitz" w:date="2021-04-28T15:23:00Z">
        <w:r w:rsidR="000A78E7">
          <w:t xml:space="preserve"> used for individual call analysis, showing </w:t>
        </w:r>
      </w:ins>
      <w:del w:id="518" w:author="hgoerlitz" w:date="2021-04-28T15:23:00Z">
        <w:r w:rsidDel="000A78E7">
          <w:delText xml:space="preserve">, with </w:delText>
        </w:r>
      </w:del>
      <w:r>
        <w:t>its spectrogram (C) and waveform (D) representation. The call was automatically segmented into its initial frequency-modulated (</w:t>
      </w:r>
      <w:proofErr w:type="spellStart"/>
      <w:r>
        <w:t>iFM</w:t>
      </w:r>
      <w:proofErr w:type="spellEnd"/>
      <w:r>
        <w:t>), central constant-frequency (CF) and terminal frequency-modulated (</w:t>
      </w:r>
      <w:proofErr w:type="spellStart"/>
      <w:r>
        <w:t>tFM</w:t>
      </w:r>
      <w:proofErr w:type="spellEnd"/>
      <w:r>
        <w:t xml:space="preserve">) components based on frequency change over </w:t>
      </w:r>
      <w:proofErr w:type="gramStart"/>
      <w:r>
        <w:t>time ,</w:t>
      </w:r>
      <w:proofErr w:type="gramEnd"/>
      <w:r>
        <w:t xml:space="preserve"> using the </w:t>
      </w:r>
      <w:proofErr w:type="spellStart"/>
      <w:r>
        <w:t>itsfm</w:t>
      </w:r>
      <w:proofErr w:type="spellEnd"/>
      <w:r>
        <w:t xml:space="preserve"> package. </w:t>
      </w:r>
      <w:commentRangeStart w:id="519"/>
      <w:r>
        <w:t xml:space="preserve">The </w:t>
      </w:r>
      <w:proofErr w:type="spellStart"/>
      <w:r>
        <w:t>itsfm</w:t>
      </w:r>
      <w:proofErr w:type="spellEnd"/>
      <w:r>
        <w:t xml:space="preserve"> package allows accurate segmentation into call components under challenging recording conditions.</w:t>
      </w:r>
      <w:commentRangeEnd w:id="519"/>
      <w:r w:rsidR="000A78E7">
        <w:rPr>
          <w:rStyle w:val="CommentReference"/>
          <w:i w:val="0"/>
        </w:rPr>
        <w:commentReference w:id="519"/>
      </w:r>
    </w:p>
    <w:p w14:paraId="4D1E1FE1" w14:textId="310E0C83" w:rsidR="00871A93" w:rsidRDefault="004D36E1" w:rsidP="00FC3E72">
      <w:pPr>
        <w:pStyle w:val="Heading4"/>
        <w:spacing w:line="276" w:lineRule="auto"/>
      </w:pPr>
      <w:bookmarkStart w:id="520" w:name="windowed-calls-analysis"/>
      <w:del w:id="521" w:author="hgoerlitz" w:date="2021-04-28T16:13:00Z">
        <w:r w:rsidDel="00331176">
          <w:delText>0.3.0</w:delText>
        </w:r>
      </w:del>
      <w:ins w:id="522" w:author="hgoerlitz" w:date="2021-04-28T16:13:00Z">
        <w:r w:rsidR="00331176">
          <w:t>2.5</w:t>
        </w:r>
      </w:ins>
      <w:r>
        <w:t>.2</w:t>
      </w:r>
      <w:r>
        <w:tab/>
        <w:t>Windowed call</w:t>
      </w:r>
      <w:del w:id="523" w:author="hgoerlitz" w:date="2021-05-05T13:56:00Z">
        <w:r w:rsidDel="00226A07">
          <w:delText>s</w:delText>
        </w:r>
      </w:del>
      <w:r>
        <w:t xml:space="preserve"> analysis</w:t>
      </w:r>
      <w:bookmarkEnd w:id="520"/>
    </w:p>
    <w:p w14:paraId="17B9E31E" w14:textId="594431FA" w:rsidR="00871A93" w:rsidDel="00331176" w:rsidRDefault="004D36E1" w:rsidP="00FC3E72">
      <w:pPr>
        <w:pStyle w:val="FirstParagraph"/>
        <w:spacing w:line="276" w:lineRule="auto"/>
        <w:rPr>
          <w:del w:id="524" w:author="hgoerlitz" w:date="2021-04-28T16:11:00Z"/>
        </w:rPr>
      </w:pPr>
      <w:r>
        <w:t>Each flight activity audio was split into consecutive 50</w:t>
      </w:r>
      <w:ins w:id="525" w:author="hgoerlitz" w:date="2021-04-28T16:04:00Z">
        <w:r w:rsidR="008A4D58">
          <w:t>-</w:t>
        </w:r>
      </w:ins>
      <w:del w:id="526" w:author="hgoerlitz" w:date="2021-04-28T16:04:00Z">
        <w:r w:rsidDel="008A4D58">
          <w:delText xml:space="preserve"> </w:delText>
        </w:r>
      </w:del>
      <w:r>
        <w:t>ms</w:t>
      </w:r>
      <w:ins w:id="527" w:author="hgoerlitz" w:date="2021-04-28T16:04:00Z">
        <w:r w:rsidR="008A4D58">
          <w:t>-long</w:t>
        </w:r>
      </w:ins>
      <w:r>
        <w:t xml:space="preserve"> windows (</w:t>
      </w:r>
      <w:del w:id="528" w:author="hgoerlitz" w:date="2021-04-28T15:58:00Z">
        <w:r w:rsidDel="007611FE">
          <w:delText xml:space="preserve">See </w:delText>
        </w:r>
      </w:del>
      <w:r>
        <w:t>Fig</w:t>
      </w:r>
      <w:del w:id="529" w:author="hgoerlitz" w:date="2021-04-28T15:58:00Z">
        <w:r w:rsidDel="007611FE">
          <w:delText>ure</w:delText>
        </w:r>
      </w:del>
      <w:ins w:id="530" w:author="hgoerlitz" w:date="2021-04-28T15:58:00Z">
        <w:r w:rsidR="007611FE">
          <w:t>.</w:t>
        </w:r>
      </w:ins>
      <w:r>
        <w:t xml:space="preserve"> 2</w:t>
      </w:r>
      <w:del w:id="531" w:author="hgoerlitz" w:date="2021-04-28T15:58:00Z">
        <w:r w:rsidDel="007611FE">
          <w:delText xml:space="preserve">, </w:delText>
        </w:r>
      </w:del>
      <w:ins w:id="532" w:author="hgoerlitz" w:date="2021-04-28T15:58:00Z">
        <w:r w:rsidR="007611FE">
          <w:t xml:space="preserve">; </w:t>
        </w:r>
      </w:ins>
      <w:r>
        <w:t xml:space="preserve">SI 0.9.4 for details of window splitting). We chose a window duration of 50 ms as it provided high spectral resolution (20 Hz at 250 kHz sampling rate) that allows to distinguish between multiple CF components that may be contained in the window. Initial observations showed that 50 ms was about </w:t>
      </w:r>
      <w:commentRangeStart w:id="533"/>
      <w:commentRangeStart w:id="534"/>
      <w:r>
        <w:t xml:space="preserve">the longest observed </w:t>
      </w:r>
      <w:commentRangeEnd w:id="533"/>
      <w:r w:rsidR="00075A8C">
        <w:rPr>
          <w:rStyle w:val="CommentReference"/>
        </w:rPr>
        <w:commentReference w:id="533"/>
      </w:r>
      <w:commentRangeEnd w:id="534"/>
      <w:r w:rsidR="007611FE">
        <w:rPr>
          <w:rStyle w:val="CommentReference"/>
        </w:rPr>
        <w:commentReference w:id="534"/>
      </w:r>
      <w:r>
        <w:t>duration of a bat call in our data, and was about twice the length of typical calls.</w:t>
      </w:r>
      <w:ins w:id="535" w:author="hgoerlitz" w:date="2021-04-28T16:11:00Z">
        <w:r w:rsidR="00331176">
          <w:t xml:space="preserve"> </w:t>
        </w:r>
      </w:ins>
    </w:p>
    <w:p w14:paraId="514AAA59" w14:textId="0E224FB3" w:rsidR="00871A93" w:rsidRDefault="004D36E1">
      <w:pPr>
        <w:pStyle w:val="FirstParagraph"/>
        <w:spacing w:line="276" w:lineRule="auto"/>
        <w:pPrChange w:id="536" w:author="hgoerlitz" w:date="2021-04-28T16:11:00Z">
          <w:pPr>
            <w:pStyle w:val="BodyText"/>
            <w:spacing w:line="276" w:lineRule="auto"/>
          </w:pPr>
        </w:pPrChange>
      </w:pPr>
      <w:del w:id="537" w:author="hgoerlitz" w:date="2021-04-28T16:11:00Z">
        <w:r w:rsidDel="00331176">
          <w:delText>Over the course of a flight activity audio</w:delText>
        </w:r>
      </w:del>
      <w:del w:id="538" w:author="hgoerlitz" w:date="2021-04-28T16:03:00Z">
        <w:r w:rsidDel="00973498">
          <w:delText xml:space="preserve"> </w:delText>
        </w:r>
      </w:del>
      <w:del w:id="539" w:author="hgoerlitz" w:date="2021-04-28T16:11:00Z">
        <w:r w:rsidDel="00331176">
          <w:delText xml:space="preserve">, </w:delText>
        </w:r>
        <w:r w:rsidDel="00AC6991">
          <w:delText xml:space="preserve">there may be multiple </w:delText>
        </w:r>
      </w:del>
      <w:ins w:id="540" w:author="hgoerlitz" w:date="2021-04-28T16:11:00Z">
        <w:r w:rsidR="00AC6991">
          <w:t xml:space="preserve">To exclude </w:t>
        </w:r>
      </w:ins>
      <w:r>
        <w:t xml:space="preserve">windows without calls or </w:t>
      </w:r>
      <w:ins w:id="541" w:author="hgoerlitz" w:date="2021-04-28T16:11:00Z">
        <w:r w:rsidR="00331176">
          <w:t xml:space="preserve">with </w:t>
        </w:r>
      </w:ins>
      <w:r>
        <w:t>very faint calls</w:t>
      </w:r>
      <w:ins w:id="542" w:author="hgoerlitz" w:date="2021-04-28T16:11:00Z">
        <w:r w:rsidR="00331176">
          <w:t>,</w:t>
        </w:r>
      </w:ins>
      <w:r>
        <w:t xml:space="preserve"> </w:t>
      </w:r>
      <w:del w:id="543" w:author="hgoerlitz" w:date="2021-04-28T16:11:00Z">
        <w:r w:rsidDel="00331176">
          <w:delText xml:space="preserve">in them. To exclude </w:delText>
        </w:r>
      </w:del>
      <w:del w:id="544" w:author="hgoerlitz" w:date="2021-04-28T16:07:00Z">
        <w:r w:rsidDel="003A0CAE">
          <w:delText xml:space="preserve">those </w:delText>
        </w:r>
      </w:del>
      <w:del w:id="545" w:author="hgoerlitz" w:date="2021-04-28T16:11:00Z">
        <w:r w:rsidDel="00331176">
          <w:delText xml:space="preserve">windows, </w:delText>
        </w:r>
      </w:del>
      <w:del w:id="546" w:author="hgoerlitz" w:date="2021-04-28T16:08:00Z">
        <w:r w:rsidDel="003A0CAE">
          <w:delText xml:space="preserve">we </w:delText>
        </w:r>
      </w:del>
      <w:ins w:id="547" w:author="hgoerlitz" w:date="2021-04-28T16:11:00Z">
        <w:r w:rsidR="00331176">
          <w:t>w</w:t>
        </w:r>
      </w:ins>
      <w:ins w:id="548" w:author="hgoerlitz" w:date="2021-04-28T16:08:00Z">
        <w:r w:rsidR="003A0CAE">
          <w:t xml:space="preserve">e </w:t>
        </w:r>
      </w:ins>
      <w:del w:id="549" w:author="hgoerlitz" w:date="2021-04-28T16:08:00Z">
        <w:r w:rsidDel="003A0CAE">
          <w:delText xml:space="preserve">removed </w:delText>
        </w:r>
      </w:del>
      <w:ins w:id="550" w:author="hgoerlitz" w:date="2021-04-28T16:08:00Z">
        <w:r w:rsidR="003A0CAE">
          <w:t xml:space="preserve">excluded </w:t>
        </w:r>
      </w:ins>
      <w:r>
        <w:t xml:space="preserve">all windows whose RMS level </w:t>
      </w:r>
      <w:del w:id="551" w:author="hgoerlitz" w:date="2021-04-28T16:14:00Z">
        <w:r w:rsidDel="00331176">
          <w:delText xml:space="preserve">were </w:delText>
        </w:r>
      </w:del>
      <w:ins w:id="552" w:author="hgoerlitz" w:date="2021-04-28T16:14:00Z">
        <w:r w:rsidR="00331176">
          <w:t xml:space="preserve">was </w:t>
        </w:r>
      </w:ins>
      <w:del w:id="553" w:author="hgoerlitz" w:date="2021-04-28T16:12:00Z">
        <w:r w:rsidDel="00331176">
          <w:delText xml:space="preserve">not at least </w:delText>
        </w:r>
      </w:del>
      <w:ins w:id="554" w:author="hgoerlitz" w:date="2021-04-28T16:12:00Z">
        <w:r w:rsidR="00331176">
          <w:t xml:space="preserve">less than </w:t>
        </w:r>
      </w:ins>
      <w:r>
        <w:t xml:space="preserve">20 dB above the maximum RMS level of </w:t>
      </w:r>
      <w:ins w:id="555" w:author="hgoerlitz" w:date="2021-04-28T16:15:00Z">
        <w:r w:rsidR="00331176">
          <w:t xml:space="preserve">silent windows </w:t>
        </w:r>
      </w:ins>
      <w:del w:id="556" w:author="hgoerlitz" w:date="2021-04-28T16:15:00Z">
        <w:r w:rsidDel="00331176">
          <w:delText xml:space="preserve">manually annotated audio segments without calls </w:delText>
        </w:r>
      </w:del>
      <w:r>
        <w:t xml:space="preserve">(for details, see SI 0.9.4.1). From the remaining windows </w:t>
      </w:r>
      <w:del w:id="557" w:author="hgoerlitz" w:date="2021-04-28T16:16:00Z">
        <w:r w:rsidDel="00331176">
          <w:delText xml:space="preserve">that contained </w:delText>
        </w:r>
      </w:del>
      <w:ins w:id="558" w:author="hgoerlitz" w:date="2021-05-03T16:31:00Z">
        <w:r w:rsidR="00D65080">
          <w:t>that contained</w:t>
        </w:r>
      </w:ins>
      <w:ins w:id="559" w:author="hgoerlitz" w:date="2021-04-28T16:16:00Z">
        <w:r w:rsidR="00331176">
          <w:t xml:space="preserve"> </w:t>
        </w:r>
      </w:ins>
      <w:r>
        <w:t xml:space="preserve">echolocation calls, we measured each window’s </w:t>
      </w:r>
      <w:commentRangeStart w:id="560"/>
      <w:commentRangeStart w:id="561"/>
      <w:r>
        <w:t xml:space="preserve">received RMS level, dominant frequencies and </w:t>
      </w:r>
      <w:commentRangeStart w:id="562"/>
      <w:r>
        <w:t>FM lower frequencies</w:t>
      </w:r>
      <w:ins w:id="563" w:author="hgoerlitz" w:date="2021-05-03T16:36:00Z">
        <w:r w:rsidR="006136A4">
          <w:t xml:space="preserve">. </w:t>
        </w:r>
      </w:ins>
      <w:commentRangeEnd w:id="562"/>
      <w:ins w:id="564" w:author="hgoerlitz" w:date="2021-05-05T14:15:00Z">
        <w:r w:rsidR="00990B02">
          <w:rPr>
            <w:rStyle w:val="CommentReference"/>
          </w:rPr>
          <w:commentReference w:id="562"/>
        </w:r>
      </w:ins>
      <w:ins w:id="565" w:author="hgoerlitz" w:date="2021-05-03T16:36:00Z">
        <w:r w:rsidR="006136A4">
          <w:t xml:space="preserve">We chose these measurements to complement </w:t>
        </w:r>
      </w:ins>
      <w:del w:id="566" w:author="hgoerlitz" w:date="2021-05-03T16:36:00Z">
        <w:r w:rsidDel="006136A4">
          <w:delText xml:space="preserve">. </w:delText>
        </w:r>
      </w:del>
      <w:moveToRangeStart w:id="567" w:author="hgoerlitz" w:date="2021-05-03T16:34:00Z" w:name="move70952102"/>
      <w:commentRangeEnd w:id="560"/>
      <w:moveTo w:id="568" w:author="hgoerlitz" w:date="2021-05-03T16:34:00Z">
        <w:del w:id="569" w:author="hgoerlitz" w:date="2021-05-03T16:34:00Z">
          <w:r w:rsidR="006136A4" w:rsidDel="006136A4">
            <w:delText xml:space="preserve">We chose the </w:delText>
          </w:r>
        </w:del>
        <w:del w:id="570" w:author="hgoerlitz" w:date="2021-05-03T16:36:00Z">
          <w:r w:rsidR="006136A4" w:rsidDel="006136A4">
            <w:delText xml:space="preserve">measurements in the windowed analysis to be </w:delText>
          </w:r>
        </w:del>
      </w:moveTo>
      <w:ins w:id="571" w:author="hgoerlitz" w:date="2021-05-03T16:36:00Z">
        <w:r w:rsidR="006136A4">
          <w:t xml:space="preserve">the </w:t>
        </w:r>
      </w:ins>
      <w:moveTo w:id="572" w:author="hgoerlitz" w:date="2021-05-03T16:34:00Z">
        <w:r w:rsidR="006136A4">
          <w:lastRenderedPageBreak/>
          <w:t xml:space="preserve">analogous </w:t>
        </w:r>
        <w:del w:id="573" w:author="hgoerlitz" w:date="2021-05-03T16:36:00Z">
          <w:r w:rsidR="006136A4" w:rsidDel="006136A4">
            <w:delText xml:space="preserve">to the </w:delText>
          </w:r>
        </w:del>
        <w:r w:rsidR="006136A4">
          <w:t>measurements in the individual call analyses</w:t>
        </w:r>
        <w:del w:id="574" w:author="hgoerlitz" w:date="2021-05-03T16:36:00Z">
          <w:r w:rsidR="006136A4" w:rsidDel="006136A4">
            <w:delText xml:space="preserve">: </w:delText>
          </w:r>
        </w:del>
        <w:del w:id="575" w:author="hgoerlitz" w:date="2021-05-03T16:45:00Z">
          <w:r w:rsidR="006136A4" w:rsidDel="00C00DE8">
            <w:delText>the dominant frequencies in the windowed analysis complements the CF peak frequency measurements in the individual call analysis, while the lower frequencies and RMS measurements of the FM parts are analogous to the bandwidth and RMS level of the FM parts of the individual call analysis</w:delText>
          </w:r>
        </w:del>
        <w:r w:rsidR="006136A4">
          <w:t>.</w:t>
        </w:r>
      </w:moveTo>
      <w:moveToRangeEnd w:id="567"/>
      <w:del w:id="576" w:author="hgoerlitz" w:date="2021-05-03T16:34:00Z">
        <w:r w:rsidR="00AC0328" w:rsidDel="006136A4">
          <w:rPr>
            <w:rStyle w:val="CommentReference"/>
          </w:rPr>
          <w:commentReference w:id="560"/>
        </w:r>
        <w:commentRangeEnd w:id="561"/>
        <w:r w:rsidR="00C91F84" w:rsidRPr="006136A4" w:rsidDel="006136A4">
          <w:rPr>
            <w:rStyle w:val="CommentReference"/>
          </w:rPr>
          <w:commentReference w:id="561"/>
        </w:r>
      </w:del>
      <w:ins w:id="577" w:author="hgoerlitz" w:date="2021-05-03T16:34:00Z">
        <w:r w:rsidR="006136A4" w:rsidDel="006136A4">
          <w:rPr>
            <w:rStyle w:val="CommentReference"/>
          </w:rPr>
          <w:t xml:space="preserve"> </w:t>
        </w:r>
      </w:ins>
      <w:ins w:id="578" w:author="hgoerlitz" w:date="2021-05-03T16:38:00Z">
        <w:r w:rsidR="006136A4" w:rsidRPr="006136A4">
          <w:rPr>
            <w:rStyle w:val="CommentReference"/>
            <w:sz w:val="24"/>
            <w:szCs w:val="24"/>
          </w:rPr>
          <w:t>The</w:t>
        </w:r>
        <w:r w:rsidR="006136A4">
          <w:rPr>
            <w:rStyle w:val="CommentReference"/>
          </w:rPr>
          <w:t xml:space="preserve"> </w:t>
        </w:r>
      </w:ins>
      <w:del w:id="579" w:author="hgoerlitz" w:date="2021-05-03T16:38:00Z">
        <w:r w:rsidDel="006136A4">
          <w:delText>D</w:delText>
        </w:r>
      </w:del>
      <w:ins w:id="580" w:author="hgoerlitz" w:date="2021-05-03T16:38:00Z">
        <w:r w:rsidR="006136A4">
          <w:t>d</w:t>
        </w:r>
      </w:ins>
      <w:r>
        <w:t xml:space="preserve">ominant </w:t>
      </w:r>
      <w:ins w:id="581" w:author="hgoerlitz" w:date="2021-04-28T16:40:00Z">
        <w:r w:rsidR="00C91F84">
          <w:t xml:space="preserve">frequencies describe the CF frequencies of multiple calls in the same window </w:t>
        </w:r>
      </w:ins>
      <w:del w:id="582" w:author="hgoerlitz" w:date="2021-04-28T16:40:00Z">
        <w:r w:rsidDel="00C91F84">
          <w:delText xml:space="preserve">frequencies </w:delText>
        </w:r>
      </w:del>
      <w:ins w:id="583" w:author="hgoerlitz" w:date="2021-04-28T16:40:00Z">
        <w:r w:rsidR="00C91F84">
          <w:t xml:space="preserve">and </w:t>
        </w:r>
      </w:ins>
      <w:del w:id="584" w:author="hgoerlitz" w:date="2021-04-28T16:37:00Z">
        <w:r w:rsidDel="00C91F84">
          <w:delText xml:space="preserve">are </w:delText>
        </w:r>
      </w:del>
      <w:ins w:id="585" w:author="hgoerlitz" w:date="2021-04-28T16:37:00Z">
        <w:r w:rsidR="00C91F84">
          <w:t xml:space="preserve">were </w:t>
        </w:r>
      </w:ins>
      <w:r>
        <w:t xml:space="preserve">defined as local </w:t>
      </w:r>
      <w:del w:id="586" w:author="hgoerlitz" w:date="2021-04-28T16:41:00Z">
        <w:r w:rsidDel="00C91F84">
          <w:delText xml:space="preserve">frequency </w:delText>
        </w:r>
      </w:del>
      <w:r>
        <w:t xml:space="preserve">peaks </w:t>
      </w:r>
      <w:del w:id="587" w:author="hgoerlitz" w:date="2021-04-28T16:37:00Z">
        <w:r w:rsidDel="00C91F84">
          <w:delText xml:space="preserve">in </w:delText>
        </w:r>
      </w:del>
      <w:ins w:id="588" w:author="hgoerlitz" w:date="2021-04-28T16:37:00Z">
        <w:r w:rsidR="00C91F84">
          <w:t>o</w:t>
        </w:r>
      </w:ins>
      <w:ins w:id="589" w:author="hgoerlitz" w:date="2021-04-28T16:38:00Z">
        <w:r w:rsidR="00C91F84">
          <w:t>f</w:t>
        </w:r>
      </w:ins>
      <w:ins w:id="590" w:author="hgoerlitz" w:date="2021-04-28T16:37:00Z">
        <w:r w:rsidR="00C91F84">
          <w:t xml:space="preserve"> </w:t>
        </w:r>
      </w:ins>
      <w:r>
        <w:t xml:space="preserve">the smoothed </w:t>
      </w:r>
      <w:commentRangeStart w:id="591"/>
      <w:r>
        <w:t xml:space="preserve">power </w:t>
      </w:r>
      <w:commentRangeEnd w:id="591"/>
      <w:r w:rsidR="00C91F84">
        <w:rPr>
          <w:rStyle w:val="CommentReference"/>
        </w:rPr>
        <w:commentReference w:id="591"/>
      </w:r>
      <w:r>
        <w:t xml:space="preserve">spectrum </w:t>
      </w:r>
      <w:ins w:id="592" w:author="hgoerlitz" w:date="2021-04-28T16:39:00Z">
        <w:r w:rsidR="00C91F84">
          <w:t xml:space="preserve">(SMOOTHING INFO: type of smoothing, smoothing factor/frequency range) </w:t>
        </w:r>
      </w:ins>
      <w:del w:id="593" w:author="hgoerlitz" w:date="2021-04-28T16:38:00Z">
        <w:r w:rsidDel="00C91F84">
          <w:delText xml:space="preserve">that </w:delText>
        </w:r>
      </w:del>
      <w:ins w:id="594" w:author="hgoerlitz" w:date="2021-04-28T16:41:00Z">
        <w:r w:rsidR="00C91F84">
          <w:t>with</w:t>
        </w:r>
      </w:ins>
      <w:ins w:id="595" w:author="hgoerlitz" w:date="2021-04-28T16:38:00Z">
        <w:r w:rsidR="00C91F84">
          <w:t xml:space="preserve"> a level of </w:t>
        </w:r>
      </w:ins>
      <w:ins w:id="596" w:author="hgoerlitz" w:date="2021-04-28T16:41:00Z">
        <w:r w:rsidR="00696641">
          <w:t>no</w:t>
        </w:r>
      </w:ins>
      <w:ins w:id="597" w:author="hgoerlitz" w:date="2021-04-28T16:42:00Z">
        <w:r w:rsidR="00696641">
          <w:t xml:space="preserve">t more than </w:t>
        </w:r>
      </w:ins>
      <w:del w:id="598" w:author="hgoerlitz" w:date="2021-04-28T16:38:00Z">
        <w:r w:rsidDel="00C91F84">
          <w:delText xml:space="preserve">are within </w:delText>
        </w:r>
      </w:del>
      <w:r>
        <w:t xml:space="preserve">14 dB </w:t>
      </w:r>
      <w:del w:id="599" w:author="hgoerlitz" w:date="2021-04-28T16:42:00Z">
        <w:r w:rsidDel="00696641">
          <w:delText xml:space="preserve">of the </w:delText>
        </w:r>
      </w:del>
      <w:ins w:id="600" w:author="hgoerlitz" w:date="2021-04-28T16:42:00Z">
        <w:r w:rsidR="00696641">
          <w:t>below the highest peak</w:t>
        </w:r>
      </w:ins>
      <w:del w:id="601" w:author="hgoerlitz" w:date="2021-04-28T16:42:00Z">
        <w:r w:rsidDel="00696641">
          <w:delText>window’s peak frequency (i.e., the frequency with highest energy in the spectrum).</w:delText>
        </w:r>
      </w:del>
      <w:r>
        <w:t xml:space="preserve"> </w:t>
      </w:r>
      <w:del w:id="602" w:author="hgoerlitz" w:date="2021-04-28T16:40:00Z">
        <w:r w:rsidDel="00C91F84">
          <w:delText xml:space="preserve">Dominant frequencies are a measurement of the CF frequencies of multiple calls in the same window </w:delText>
        </w:r>
      </w:del>
      <w:r>
        <w:t>(for details</w:t>
      </w:r>
      <w:ins w:id="603" w:author="hgoerlitz" w:date="2021-05-03T16:32:00Z">
        <w:r w:rsidR="006136A4">
          <w:t>,</w:t>
        </w:r>
      </w:ins>
      <w:r>
        <w:t xml:space="preserve"> </w:t>
      </w:r>
      <w:del w:id="604" w:author="hgoerlitz" w:date="2021-05-03T16:32:00Z">
        <w:r w:rsidDel="006136A4">
          <w:delText xml:space="preserve">of dominant frequency measurement </w:delText>
        </w:r>
      </w:del>
      <w:r>
        <w:t xml:space="preserve">see SI 0.9.4.2). </w:t>
      </w:r>
      <w:ins w:id="605" w:author="hgoerlitz" w:date="2021-05-03T16:42:00Z">
        <w:r w:rsidR="00C00DE8">
          <w:t xml:space="preserve">They complement the </w:t>
        </w:r>
      </w:ins>
      <w:ins w:id="606" w:author="hgoerlitz" w:date="2021-05-03T16:43:00Z">
        <w:r w:rsidR="00C00DE8">
          <w:t xml:space="preserve">CF peak frequency measurement of </w:t>
        </w:r>
      </w:ins>
      <w:ins w:id="607" w:author="hgoerlitz" w:date="2021-05-03T16:42:00Z">
        <w:r w:rsidR="00C00DE8">
          <w:t>individual</w:t>
        </w:r>
      </w:ins>
      <w:ins w:id="608" w:author="hgoerlitz" w:date="2021-05-03T16:43:00Z">
        <w:r w:rsidR="00C00DE8">
          <w:t xml:space="preserve"> </w:t>
        </w:r>
      </w:ins>
      <w:ins w:id="609" w:author="hgoerlitz" w:date="2021-05-03T16:42:00Z">
        <w:r w:rsidR="00C00DE8">
          <w:t>call</w:t>
        </w:r>
      </w:ins>
      <w:ins w:id="610" w:author="hgoerlitz" w:date="2021-05-03T16:43:00Z">
        <w:r w:rsidR="00C00DE8">
          <w:t>s</w:t>
        </w:r>
      </w:ins>
      <w:ins w:id="611" w:author="hgoerlitz" w:date="2021-05-03T16:42:00Z">
        <w:r w:rsidR="00C00DE8">
          <w:t xml:space="preserve">. </w:t>
        </w:r>
      </w:ins>
      <w:r>
        <w:t xml:space="preserve">FM lower frequencies </w:t>
      </w:r>
      <w:ins w:id="612" w:author="hgoerlitz" w:date="2021-05-03T16:43:00Z">
        <w:r w:rsidR="00C00DE8">
          <w:t xml:space="preserve">describe </w:t>
        </w:r>
        <w:r w:rsidR="00C00DE8" w:rsidRPr="00C00DE8">
          <w:rPr>
            <w:highlight w:val="yellow"/>
            <w:rPrChange w:id="613" w:author="hgoerlitz" w:date="2021-05-03T16:43:00Z">
              <w:rPr/>
            </w:rPrChange>
          </w:rPr>
          <w:t>XXX</w:t>
        </w:r>
        <w:r w:rsidR="00C00DE8">
          <w:t xml:space="preserve"> and </w:t>
        </w:r>
      </w:ins>
      <w:r>
        <w:t>were determined by a spectrogram-</w:t>
      </w:r>
      <w:del w:id="614" w:author="hgoerlitz" w:date="2021-05-03T16:33:00Z">
        <w:r w:rsidDel="006136A4">
          <w:delText xml:space="preserve"> </w:delText>
        </w:r>
      </w:del>
      <w:r>
        <w:t xml:space="preserve">based method which identified FM regions and chose the lowest frequency in all FM regions identified in a window (SI 0.9.4.3). </w:t>
      </w:r>
      <w:ins w:id="615" w:author="hgoerlitz" w:date="2021-05-03T16:43:00Z">
        <w:r w:rsidR="00C00DE8">
          <w:t>The</w:t>
        </w:r>
      </w:ins>
      <w:ins w:id="616" w:author="hgoerlitz" w:date="2021-05-03T16:44:00Z">
        <w:r w:rsidR="00C00DE8">
          <w:t xml:space="preserve">y correspond to the lowest frequency of the individual calls (NOT: bandwidth, as was written before!). </w:t>
        </w:r>
      </w:ins>
      <w:commentRangeStart w:id="617"/>
      <w:ins w:id="618" w:author="hgoerlitz" w:date="2021-05-03T16:45:00Z">
        <w:r w:rsidR="00C00DE8">
          <w:t xml:space="preserve">RMS level describes XXX and was defined as XXX. And corresponds to the RMS-level of the </w:t>
        </w:r>
        <w:proofErr w:type="spellStart"/>
        <w:r w:rsidR="00C00DE8">
          <w:t>the</w:t>
        </w:r>
        <w:proofErr w:type="spellEnd"/>
        <w:r w:rsidR="00C00DE8">
          <w:t xml:space="preserve"> FM part of individual calls</w:t>
        </w:r>
      </w:ins>
      <w:commentRangeEnd w:id="617"/>
      <w:ins w:id="619" w:author="hgoerlitz" w:date="2021-05-03T16:46:00Z">
        <w:r w:rsidR="00C00DE8">
          <w:rPr>
            <w:rStyle w:val="CommentReference"/>
          </w:rPr>
          <w:commentReference w:id="617"/>
        </w:r>
      </w:ins>
      <w:ins w:id="620" w:author="hgoerlitz" w:date="2021-05-03T16:45:00Z">
        <w:r w:rsidR="00C00DE8">
          <w:t xml:space="preserve">. </w:t>
        </w:r>
      </w:ins>
      <w:r>
        <w:t>There could be multiple terminal and dominant frequency values for a single window</w:t>
      </w:r>
      <w:commentRangeStart w:id="621"/>
      <w:r>
        <w:t xml:space="preserve">, however only one received RMS level measurement per window. </w:t>
      </w:r>
      <w:commentRangeEnd w:id="621"/>
      <w:r w:rsidR="00CD77CD">
        <w:rPr>
          <w:rStyle w:val="CommentReference"/>
        </w:rPr>
        <w:commentReference w:id="621"/>
      </w:r>
      <w:moveFromRangeStart w:id="622" w:author="hgoerlitz" w:date="2021-05-03T16:34:00Z" w:name="move70952102"/>
      <w:moveFrom w:id="623" w:author="hgoerlitz" w:date="2021-05-03T16:34:00Z">
        <w:r w:rsidDel="006136A4">
          <w:t>We chose the measurements in the windowed analysis to be analogous to the measurements in the individual call analyses: the dominant frequencies in the windowed analysis complements the CF peak frequency measurements in the individual call analysis, while the lower frequencies and RMS measurements of the FM parts are analogous to the bandwidth and RMS level of the FM parts of the individual call analysis.</w:t>
        </w:r>
      </w:moveFrom>
      <w:moveFromRangeEnd w:id="622"/>
    </w:p>
    <w:p w14:paraId="3875F7DE" w14:textId="6C5D8A8B" w:rsidR="00871A93" w:rsidRDefault="004D36E1">
      <w:pPr>
        <w:pStyle w:val="BodyText"/>
        <w:spacing w:line="276" w:lineRule="auto"/>
      </w:pPr>
      <w:del w:id="624" w:author="hgoerlitz" w:date="2021-05-03T16:53:00Z">
        <w:r w:rsidDel="00AA1C2C">
          <w:delText xml:space="preserve">The </w:delText>
        </w:r>
        <w:commentRangeStart w:id="625"/>
        <w:r w:rsidDel="00AA1C2C">
          <w:delText xml:space="preserve">advantage </w:delText>
        </w:r>
        <w:commentRangeEnd w:id="625"/>
        <w:r w:rsidR="00CD77CD" w:rsidDel="00AA1C2C">
          <w:rPr>
            <w:rStyle w:val="CommentReference"/>
          </w:rPr>
          <w:commentReference w:id="625"/>
        </w:r>
        <w:r w:rsidDel="00AA1C2C">
          <w:delText>of the windowed analysis is the possibility to make</w:delText>
        </w:r>
      </w:del>
      <w:ins w:id="626" w:author="hgoerlitz" w:date="2021-05-03T16:53:00Z">
        <w:r w:rsidR="00AA1C2C">
          <w:t xml:space="preserve">We created </w:t>
        </w:r>
      </w:ins>
      <w:del w:id="627" w:author="hgoerlitz" w:date="2021-05-03T16:53:00Z">
        <w:r w:rsidDel="00AA1C2C">
          <w:delText xml:space="preserve"> </w:delText>
        </w:r>
      </w:del>
      <w:r>
        <w:t xml:space="preserve">‘virtual multi-bat’ data (Fawcett et al. 2015; Ratcliffe et al. 2004) </w:t>
      </w:r>
      <w:del w:id="628" w:author="hgoerlitz" w:date="2021-05-03T16:53:00Z">
        <w:r w:rsidDel="00AA1C2C">
          <w:delText xml:space="preserve">by combining observed single bat call measurements or sequences. We created virtual multi-bat audio </w:delText>
        </w:r>
      </w:del>
      <w:r>
        <w:t xml:space="preserve">by combining single bat audio-files that were of similar durations (SI 0.9.4.4). This </w:t>
      </w:r>
      <w:del w:id="629" w:author="hgoerlitz" w:date="2021-05-03T16:54:00Z">
        <w:r w:rsidDel="00AA1C2C">
          <w:delText xml:space="preserve">represents </w:delText>
        </w:r>
      </w:del>
      <w:ins w:id="630" w:author="hgoerlitz" w:date="2021-05-03T16:54:00Z">
        <w:r w:rsidR="00AA1C2C">
          <w:t xml:space="preserve">generated </w:t>
        </w:r>
      </w:ins>
      <w:r>
        <w:t>a ‘null’ dataset of multiple bats that were echolocating</w:t>
      </w:r>
      <w:del w:id="631" w:author="hgoerlitz" w:date="2021-05-03T16:49:00Z">
        <w:r w:rsidDel="00337EC9">
          <w:delText xml:space="preserve">, but not </w:delText>
        </w:r>
      </w:del>
      <w:ins w:id="632" w:author="hgoerlitz" w:date="2021-05-03T16:49:00Z">
        <w:r w:rsidR="00337EC9">
          <w:t xml:space="preserve"> without </w:t>
        </w:r>
      </w:ins>
      <w:del w:id="633" w:author="hgoerlitz" w:date="2021-05-03T16:49:00Z">
        <w:r w:rsidDel="00337EC9">
          <w:delText xml:space="preserve">responding </w:delText>
        </w:r>
      </w:del>
      <w:ins w:id="634" w:author="hgoerlitz" w:date="2021-05-03T16:49:00Z">
        <w:r w:rsidR="00337EC9">
          <w:t>altering their calls in groups</w:t>
        </w:r>
      </w:ins>
      <w:del w:id="635" w:author="hgoerlitz" w:date="2021-05-03T16:49:00Z">
        <w:r w:rsidDel="00337EC9">
          <w:delText>to each other’s presence</w:delText>
        </w:r>
      </w:del>
      <w:r>
        <w:t>. We performed the same window</w:t>
      </w:r>
      <w:ins w:id="636" w:author="hgoerlitz" w:date="2021-05-03T16:54:00Z">
        <w:r w:rsidR="00AA1C2C">
          <w:t>ed</w:t>
        </w:r>
      </w:ins>
      <w:r>
        <w:t xml:space="preserve"> </w:t>
      </w:r>
      <w:del w:id="637" w:author="hgoerlitz" w:date="2021-05-03T16:54:00Z">
        <w:r w:rsidDel="00AA1C2C">
          <w:delText xml:space="preserve">acoustic </w:delText>
        </w:r>
      </w:del>
      <w:ins w:id="638" w:author="hgoerlitz" w:date="2021-05-03T16:54:00Z">
        <w:r w:rsidR="00AA1C2C">
          <w:t xml:space="preserve">call </w:t>
        </w:r>
      </w:ins>
      <w:r>
        <w:t>analysis on the virtual multi-bat audio as described above</w:t>
      </w:r>
      <w:ins w:id="639" w:author="hgoerlitz" w:date="2021-05-03T16:55:00Z">
        <w:r w:rsidR="00AA1C2C">
          <w:t xml:space="preserve"> for the real multi-bat audio</w:t>
        </w:r>
      </w:ins>
      <w:ins w:id="640" w:author="hgoerlitz" w:date="2021-05-03T16:54:00Z">
        <w:r w:rsidR="00AA1C2C">
          <w:t xml:space="preserve">, </w:t>
        </w:r>
      </w:ins>
      <w:ins w:id="641" w:author="hgoerlitz" w:date="2021-05-03T16:55:00Z">
        <w:r w:rsidR="00AA1C2C">
          <w:t xml:space="preserve">to compare real </w:t>
        </w:r>
      </w:ins>
      <w:ins w:id="642" w:author="hgoerlitz" w:date="2021-05-03T16:54:00Z">
        <w:r w:rsidR="00AA1C2C">
          <w:t xml:space="preserve">echolocation </w:t>
        </w:r>
      </w:ins>
      <w:ins w:id="643" w:author="hgoerlitz" w:date="2021-05-03T16:55:00Z">
        <w:r w:rsidR="00AA1C2C">
          <w:t>during group flight during virtual group flight without call alterations.</w:t>
        </w:r>
      </w:ins>
      <w:del w:id="644" w:author="hgoerlitz" w:date="2021-05-03T16:54:00Z">
        <w:r w:rsidDel="00AA1C2C">
          <w:delText>.</w:delText>
        </w:r>
      </w:del>
    </w:p>
    <w:p w14:paraId="20B2C9D4" w14:textId="47FC8E05" w:rsidR="00871A93" w:rsidRDefault="004D36E1" w:rsidP="00FC3E72">
      <w:pPr>
        <w:pStyle w:val="Heading3"/>
        <w:spacing w:line="276" w:lineRule="auto"/>
      </w:pPr>
      <w:bookmarkStart w:id="645" w:name="statistical-analysis"/>
      <w:del w:id="646" w:author="hgoerlitz" w:date="2021-04-28T16:13:00Z">
        <w:r w:rsidDel="00331176">
          <w:delText>0.3.</w:delText>
        </w:r>
      </w:del>
      <w:ins w:id="647" w:author="hgoerlitz" w:date="2021-04-28T16:13:00Z">
        <w:r w:rsidR="00331176">
          <w:t>2.6</w:t>
        </w:r>
      </w:ins>
      <w:del w:id="648" w:author="hgoerlitz" w:date="2021-04-28T16:13:00Z">
        <w:r w:rsidDel="00331176">
          <w:delText>1</w:delText>
        </w:r>
      </w:del>
      <w:r>
        <w:tab/>
        <w:t>Statistical analysis</w:t>
      </w:r>
      <w:bookmarkEnd w:id="645"/>
    </w:p>
    <w:p w14:paraId="05F59D1D" w14:textId="071F9E1E" w:rsidR="00871A93" w:rsidRDefault="004D36E1" w:rsidP="00FC3E72">
      <w:pPr>
        <w:pStyle w:val="FirstParagraph"/>
        <w:spacing w:line="276" w:lineRule="auto"/>
      </w:pPr>
      <w:r>
        <w:t xml:space="preserve">We observed up to four bats flying in the cave at the same time. Especially in the individual call dataset </w:t>
      </w:r>
      <w:commentRangeStart w:id="649"/>
      <w:commentRangeStart w:id="650"/>
      <w:r>
        <w:t>the number of recordings of multi-bat (</w:t>
      </w:r>
      <m:oMath>
        <m:r>
          <w:rPr>
            <w:rFonts w:ascii="Cambria Math" w:hAnsi="Cambria Math"/>
          </w:rPr>
          <m:t>≥</m:t>
        </m:r>
      </m:oMath>
      <w:r>
        <w:t xml:space="preserve"> 2 bats) calls was low (N=177, 40, 7, 2 for group sizes of 1, 2, 3, 4 respectively,)</w:t>
      </w:r>
      <w:ins w:id="651" w:author="hgoerlitz" w:date="2021-05-03T16:56:00Z">
        <w:r w:rsidR="00711B4E" w:rsidRPr="00711B4E">
          <w:t>.</w:t>
        </w:r>
      </w:ins>
      <w:del w:id="652" w:author="hgoerlitz" w:date="2021-05-03T16:56:00Z">
        <w:r w:rsidRPr="00711B4E" w:rsidDel="00711B4E">
          <w:delText>,</w:delText>
        </w:r>
      </w:del>
      <w:r w:rsidRPr="00711B4E">
        <w:t xml:space="preserve"> </w:t>
      </w:r>
      <w:commentRangeEnd w:id="649"/>
      <w:r w:rsidR="00393508" w:rsidRPr="00711B4E">
        <w:rPr>
          <w:rStyle w:val="CommentReference"/>
          <w:sz w:val="24"/>
          <w:szCs w:val="24"/>
          <w:rPrChange w:id="653" w:author="hgoerlitz" w:date="2021-05-03T16:57:00Z">
            <w:rPr>
              <w:rStyle w:val="CommentReference"/>
            </w:rPr>
          </w:rPrChange>
        </w:rPr>
        <w:commentReference w:id="649"/>
      </w:r>
      <w:commentRangeEnd w:id="650"/>
      <w:r w:rsidR="00711B4E" w:rsidRPr="00711B4E">
        <w:rPr>
          <w:rStyle w:val="CommentReference"/>
          <w:sz w:val="24"/>
          <w:szCs w:val="24"/>
          <w:rPrChange w:id="654" w:author="hgoerlitz" w:date="2021-05-03T16:57:00Z">
            <w:rPr>
              <w:rStyle w:val="CommentReference"/>
            </w:rPr>
          </w:rPrChange>
        </w:rPr>
        <w:commentReference w:id="650"/>
      </w:r>
      <w:del w:id="655" w:author="hgoerlitz" w:date="2021-05-03T16:56:00Z">
        <w:r w:rsidRPr="00711B4E" w:rsidDel="00711B4E">
          <w:delText xml:space="preserve">we </w:delText>
        </w:r>
      </w:del>
      <w:ins w:id="656" w:author="hgoerlitz" w:date="2021-05-03T16:56:00Z">
        <w:r w:rsidR="00711B4E" w:rsidRPr="00711B4E">
          <w:rPr>
            <w:rStyle w:val="CommentReference"/>
            <w:sz w:val="24"/>
            <w:szCs w:val="24"/>
            <w:rPrChange w:id="657" w:author="hgoerlitz" w:date="2021-05-03T16:57:00Z">
              <w:rPr>
                <w:rStyle w:val="CommentReference"/>
              </w:rPr>
            </w:rPrChange>
          </w:rPr>
          <w:t>W</w:t>
        </w:r>
        <w:r w:rsidR="00711B4E" w:rsidRPr="00711B4E">
          <w:t>e</w:t>
        </w:r>
        <w:r w:rsidR="00711B4E">
          <w:t xml:space="preserve"> </w:t>
        </w:r>
      </w:ins>
      <w:r>
        <w:t xml:space="preserve">thus combined all </w:t>
      </w:r>
      <w:commentRangeStart w:id="658"/>
      <w:r>
        <w:t xml:space="preserve">annotations </w:t>
      </w:r>
      <w:commentRangeEnd w:id="658"/>
      <w:r w:rsidR="00711B4E">
        <w:rPr>
          <w:rStyle w:val="CommentReference"/>
        </w:rPr>
        <w:commentReference w:id="658"/>
      </w:r>
      <w:r>
        <w:t xml:space="preserve">with </w:t>
      </w:r>
      <m:oMath>
        <m:r>
          <w:rPr>
            <w:rFonts w:ascii="Cambria Math" w:hAnsi="Cambria Math"/>
          </w:rPr>
          <m:t>≥</m:t>
        </m:r>
      </m:oMath>
      <w:r>
        <w:t xml:space="preserve"> 2 bats into a multi-bat class and compared ‘single’ and ‘multi’ bat calls in the individual call analysis. </w:t>
      </w:r>
      <w:commentRangeStart w:id="659"/>
      <w:r>
        <w:t>To maintain consistency with individual call analysis we also performed comparisons of ‘single-bat’, ‘multi-bat’ and ‘virtual-multi-bat’ flight-activity audio in the windowed analysis.</w:t>
      </w:r>
      <w:commentRangeEnd w:id="659"/>
      <w:r w:rsidR="00711B4E">
        <w:rPr>
          <w:rStyle w:val="CommentReference"/>
        </w:rPr>
        <w:commentReference w:id="659"/>
      </w:r>
    </w:p>
    <w:p w14:paraId="3A9925DF" w14:textId="06F76027" w:rsidR="00871A93" w:rsidRDefault="004D36E1" w:rsidP="00FC3E72">
      <w:pPr>
        <w:pStyle w:val="Heading4"/>
        <w:spacing w:line="276" w:lineRule="auto"/>
      </w:pPr>
      <w:bookmarkStart w:id="660" w:name="indcallstatanalysis"/>
      <w:del w:id="661" w:author="hgoerlitz" w:date="2021-04-28T16:13:00Z">
        <w:r w:rsidDel="00331176">
          <w:delText>0.3.1</w:delText>
        </w:r>
      </w:del>
      <w:ins w:id="662" w:author="hgoerlitz" w:date="2021-04-28T16:13:00Z">
        <w:r w:rsidR="00331176">
          <w:t>2.6</w:t>
        </w:r>
      </w:ins>
      <w:r>
        <w:t>.1</w:t>
      </w:r>
      <w:r>
        <w:tab/>
        <w:t>Individual call analysis</w:t>
      </w:r>
      <w:bookmarkEnd w:id="660"/>
    </w:p>
    <w:p w14:paraId="22618C07" w14:textId="77777777" w:rsidR="00E443F1" w:rsidRDefault="004D36E1" w:rsidP="00FC3E72">
      <w:pPr>
        <w:pStyle w:val="FirstParagraph"/>
        <w:spacing w:line="276" w:lineRule="auto"/>
        <w:rPr>
          <w:ins w:id="663" w:author="hgoerlitz" w:date="2021-05-03T17:09:00Z"/>
        </w:rPr>
      </w:pPr>
      <w:r>
        <w:t xml:space="preserve">We </w:t>
      </w:r>
      <w:del w:id="664" w:author="hgoerlitz" w:date="2021-05-03T17:05:00Z">
        <w:r w:rsidDel="0069171C">
          <w:delText xml:space="preserve">ran </w:delText>
        </w:r>
      </w:del>
      <w:ins w:id="665" w:author="hgoerlitz" w:date="2021-05-03T17:05:00Z">
        <w:r w:rsidR="0069171C">
          <w:t xml:space="preserve">fitted </w:t>
        </w:r>
      </w:ins>
      <w:r>
        <w:t xml:space="preserve">linear mixed-models (LMMs) </w:t>
      </w:r>
      <w:ins w:id="666" w:author="hgoerlitz" w:date="2021-05-03T17:05:00Z">
        <w:r w:rsidR="0069171C">
          <w:t xml:space="preserve">to each of our three </w:t>
        </w:r>
      </w:ins>
      <w:ins w:id="667" w:author="hgoerlitz" w:date="2021-05-03T17:06:00Z">
        <w:r w:rsidR="0069171C">
          <w:t xml:space="preserve">response variables, using </w:t>
        </w:r>
      </w:ins>
      <w:del w:id="668" w:author="hgoerlitz" w:date="2021-05-03T17:06:00Z">
        <w:r w:rsidDel="0069171C">
          <w:delText xml:space="preserve">with </w:delText>
        </w:r>
      </w:del>
      <w:r>
        <w:t xml:space="preserve">group size as </w:t>
      </w:r>
      <w:del w:id="669" w:author="hgoerlitz" w:date="2021-05-03T17:06:00Z">
        <w:r w:rsidDel="0069171C">
          <w:delText xml:space="preserve">the </w:delText>
        </w:r>
      </w:del>
      <w:r>
        <w:t xml:space="preserve">predictor </w:t>
      </w:r>
      <w:ins w:id="670" w:author="hgoerlitz" w:date="2021-05-03T17:04:00Z">
        <w:r w:rsidR="001E2610">
          <w:t xml:space="preserve">(categorical: single, multi) </w:t>
        </w:r>
      </w:ins>
      <w:r>
        <w:t xml:space="preserve">and recording hour </w:t>
      </w:r>
      <w:ins w:id="671" w:author="hgoerlitz" w:date="2021-05-03T17:04:00Z">
        <w:r w:rsidR="001E2610">
          <w:t xml:space="preserve">(continuous???) </w:t>
        </w:r>
      </w:ins>
      <w:r>
        <w:t>as random intercept</w:t>
      </w:r>
      <w:del w:id="672" w:author="hgoerlitz" w:date="2021-05-03T17:06:00Z">
        <w:r w:rsidDel="0069171C">
          <w:delText xml:space="preserve"> for all parameters</w:delText>
        </w:r>
      </w:del>
      <w:r>
        <w:t>.</w:t>
      </w:r>
      <w:ins w:id="673" w:author="hgoerlitz" w:date="2021-05-03T17:06:00Z">
        <w:r w:rsidR="0069171C">
          <w:t xml:space="preserve"> [Add details about: distribution</w:t>
        </w:r>
      </w:ins>
      <w:ins w:id="674" w:author="hgoerlitz" w:date="2021-05-03T17:07:00Z">
        <w:r w:rsidR="0069171C">
          <w:t xml:space="preserve"> family</w:t>
        </w:r>
      </w:ins>
      <w:ins w:id="675" w:author="hgoerlitz" w:date="2021-05-03T17:06:00Z">
        <w:r w:rsidR="0069171C">
          <w:t xml:space="preserve">? </w:t>
        </w:r>
      </w:ins>
      <w:ins w:id="676" w:author="hgoerlitz" w:date="2021-05-03T17:07:00Z">
        <w:r w:rsidR="0069171C">
          <w:t xml:space="preserve">Any </w:t>
        </w:r>
      </w:ins>
      <w:ins w:id="677" w:author="hgoerlitz" w:date="2021-05-03T17:06:00Z">
        <w:r w:rsidR="0069171C">
          <w:t>li</w:t>
        </w:r>
      </w:ins>
      <w:ins w:id="678" w:author="hgoerlitz" w:date="2021-05-03T17:07:00Z">
        <w:r w:rsidR="0069171C">
          <w:t>nk-functions?</w:t>
        </w:r>
        <w:r w:rsidR="00E443F1">
          <w:t xml:space="preserve">   What is recording hour? That was not introduced before. Is that hour of night</w:t>
        </w:r>
      </w:ins>
      <w:ins w:id="679" w:author="hgoerlitz" w:date="2021-05-03T17:08:00Z">
        <w:r w:rsidR="00E443F1">
          <w:t>? (if so, why not time used?) Or is a continuous count across all nights?    Should night be included as random</w:t>
        </w:r>
      </w:ins>
      <w:ins w:id="680" w:author="hgoerlitz" w:date="2021-05-03T17:09:00Z">
        <w:r w:rsidR="00E443F1">
          <w:t>?</w:t>
        </w:r>
        <w:r w:rsidR="00E443F1">
          <w:br/>
          <w:t>How was model fit evaluated and confirmed?</w:t>
        </w:r>
      </w:ins>
      <w:ins w:id="681" w:author="hgoerlitz" w:date="2021-05-03T17:06:00Z">
        <w:r w:rsidR="0069171C">
          <w:t>]</w:t>
        </w:r>
      </w:ins>
      <w:r>
        <w:t xml:space="preserve"> </w:t>
      </w:r>
    </w:p>
    <w:p w14:paraId="204EA8AA" w14:textId="30C8CCB2" w:rsidR="00871A93" w:rsidRDefault="004D36E1" w:rsidP="00FC3E72">
      <w:pPr>
        <w:pStyle w:val="FirstParagraph"/>
        <w:spacing w:line="276" w:lineRule="auto"/>
      </w:pPr>
      <w:r>
        <w:t xml:space="preserve">Model coefficients were estimated using a Bayesian approach with non-informative priors using the </w:t>
      </w:r>
      <w:r>
        <w:rPr>
          <w:rStyle w:val="VerbatimChar"/>
        </w:rPr>
        <w:t>sim</w:t>
      </w:r>
      <w:r>
        <w:t xml:space="preserve"> function of the ‘arm’ package (Gelman and </w:t>
      </w:r>
      <w:proofErr w:type="spellStart"/>
      <w:r>
        <w:t>Su</w:t>
      </w:r>
      <w:proofErr w:type="spellEnd"/>
      <w:r>
        <w:t xml:space="preserve"> 2020), and the </w:t>
      </w:r>
      <w:commentRangeStart w:id="682"/>
      <w:r>
        <w:t xml:space="preserve">93% compatibility intervals </w:t>
      </w:r>
      <w:commentRangeEnd w:id="682"/>
      <w:r w:rsidR="00D12169">
        <w:rPr>
          <w:rStyle w:val="CommentReference"/>
        </w:rPr>
        <w:commentReference w:id="682"/>
      </w:r>
      <w:r>
        <w:t xml:space="preserve">were used in reporting. </w:t>
      </w:r>
      <w:commentRangeStart w:id="683"/>
      <w:commentRangeStart w:id="684"/>
      <w:r>
        <w:t xml:space="preserve">The compatibility interval represents the </w:t>
      </w:r>
      <w:r>
        <w:lastRenderedPageBreak/>
        <w:t>most probable range of values the estimate will lie within, given the statistical model and data at hand.</w:t>
      </w:r>
      <w:commentRangeEnd w:id="683"/>
      <w:r w:rsidR="00045D06">
        <w:rPr>
          <w:rStyle w:val="CommentReference"/>
        </w:rPr>
        <w:commentReference w:id="683"/>
      </w:r>
      <w:commentRangeEnd w:id="684"/>
      <w:r w:rsidR="00D12169">
        <w:rPr>
          <w:rStyle w:val="CommentReference"/>
        </w:rPr>
        <w:commentReference w:id="684"/>
      </w:r>
    </w:p>
    <w:p w14:paraId="04A954A2" w14:textId="1797AE7F" w:rsidR="00871A93" w:rsidRDefault="004D36E1" w:rsidP="00FC3E72">
      <w:pPr>
        <w:pStyle w:val="Heading4"/>
        <w:spacing w:line="276" w:lineRule="auto"/>
      </w:pPr>
      <w:bookmarkStart w:id="685" w:name="windowed-call-analysis"/>
      <w:del w:id="686" w:author="hgoerlitz" w:date="2021-04-28T16:13:00Z">
        <w:r w:rsidDel="00331176">
          <w:delText>0.3.1</w:delText>
        </w:r>
      </w:del>
      <w:ins w:id="687" w:author="hgoerlitz" w:date="2021-04-28T16:13:00Z">
        <w:r w:rsidR="00331176">
          <w:t>2.6</w:t>
        </w:r>
      </w:ins>
      <w:r>
        <w:t>.2</w:t>
      </w:r>
      <w:r>
        <w:tab/>
        <w:t>Windowed call analysis</w:t>
      </w:r>
      <w:bookmarkEnd w:id="685"/>
      <w:proofErr w:type="gramStart"/>
      <w:ins w:id="688" w:author="hgoerlitz" w:date="2021-05-03T17:31:00Z">
        <w:r w:rsidR="00804A27">
          <w:t xml:space="preserve">   (</w:t>
        </w:r>
        <w:proofErr w:type="gramEnd"/>
        <w:r w:rsidR="00804A27">
          <w:t>Needs more work</w:t>
        </w:r>
      </w:ins>
      <w:ins w:id="689" w:author="hgoerlitz" w:date="2021-05-05T13:55:00Z">
        <w:r w:rsidR="00226A07">
          <w:t>, see</w:t>
        </w:r>
      </w:ins>
      <w:ins w:id="690" w:author="hgoerlitz" w:date="2021-05-03T17:31:00Z">
        <w:r w:rsidR="00804A27">
          <w:t xml:space="preserve"> some comments below</w:t>
        </w:r>
      </w:ins>
      <w:ins w:id="691" w:author="hgoerlitz" w:date="2021-05-05T13:55:00Z">
        <w:r w:rsidR="00226A07">
          <w:t>. I</w:t>
        </w:r>
      </w:ins>
      <w:ins w:id="692" w:author="hgoerlitz" w:date="2021-05-03T17:32:00Z">
        <w:r w:rsidR="00804A27">
          <w:t>n general, please extent and explain more)</w:t>
        </w:r>
      </w:ins>
    </w:p>
    <w:p w14:paraId="0DEA6D8C" w14:textId="0E20EA3B" w:rsidR="00804A27" w:rsidRDefault="00804A27" w:rsidP="00FC3E72">
      <w:pPr>
        <w:pStyle w:val="FirstParagraph"/>
        <w:spacing w:line="276" w:lineRule="auto"/>
        <w:rPr>
          <w:ins w:id="693" w:author="hgoerlitz" w:date="2021-05-03T17:25:00Z"/>
        </w:rPr>
      </w:pPr>
      <w:ins w:id="694" w:author="hgoerlitz" w:date="2021-05-03T17:24:00Z">
        <w:r>
          <w:t xml:space="preserve">GENERAL EXPLANATION: </w:t>
        </w:r>
      </w:ins>
      <w:ins w:id="695" w:author="hgoerlitz" w:date="2021-05-03T17:25:00Z">
        <w:r>
          <w:t>What is the difference between multiple bat and single bat analysis / what is the problem and/or benefit of this</w:t>
        </w:r>
      </w:ins>
      <w:ins w:id="696" w:author="hgoerlitz" w:date="2021-05-03T17:26:00Z">
        <w:r>
          <w:t xml:space="preserve">, and how does this lead to our decision to analysis not the windows, but to calculate yet another summary parameter (= </w:t>
        </w:r>
        <w:proofErr w:type="spellStart"/>
        <w:r>
          <w:t>dom</w:t>
        </w:r>
        <w:proofErr w:type="spellEnd"/>
        <w:r>
          <w:t xml:space="preserve"> </w:t>
        </w:r>
        <w:proofErr w:type="spellStart"/>
        <w:r>
          <w:t>freq</w:t>
        </w:r>
        <w:proofErr w:type="spellEnd"/>
        <w:r>
          <w:t xml:space="preserve"> range).</w:t>
        </w:r>
      </w:ins>
    </w:p>
    <w:p w14:paraId="5C20F23E" w14:textId="6EDEB105" w:rsidR="00804A27" w:rsidRDefault="00804A27" w:rsidP="00FC3E72">
      <w:pPr>
        <w:pStyle w:val="FirstParagraph"/>
        <w:spacing w:line="276" w:lineRule="auto"/>
        <w:rPr>
          <w:ins w:id="697" w:author="hgoerlitz" w:date="2021-05-03T17:28:00Z"/>
        </w:rPr>
      </w:pPr>
      <w:ins w:id="698" w:author="hgoerlitz" w:date="2021-05-03T17:26:00Z">
        <w:r>
          <w:t>Why do we compare real-single with real-mult</w:t>
        </w:r>
      </w:ins>
      <w:ins w:id="699" w:author="hgoerlitz" w:date="2021-05-03T17:27:00Z">
        <w:r>
          <w:t xml:space="preserve">i-bat, AND with virtual-multi-bat situations (Reasons, advantages, </w:t>
        </w:r>
        <w:proofErr w:type="gramStart"/>
        <w:r>
          <w:t>disadvantages.</w:t>
        </w:r>
        <w:proofErr w:type="gramEnd"/>
        <w:r>
          <w:t xml:space="preserve"> Maybe also why you do NOT do this for single bat analysis).</w:t>
        </w:r>
      </w:ins>
    </w:p>
    <w:p w14:paraId="703A1050" w14:textId="08E4C12E" w:rsidR="00804A27" w:rsidRPr="00804A27" w:rsidRDefault="00804A27">
      <w:pPr>
        <w:pStyle w:val="BodyText"/>
        <w:rPr>
          <w:ins w:id="700" w:author="hgoerlitz" w:date="2021-05-03T17:27:00Z"/>
        </w:rPr>
        <w:pPrChange w:id="701" w:author="hgoerlitz" w:date="2021-05-03T17:28:00Z">
          <w:pPr>
            <w:pStyle w:val="FirstParagraph"/>
            <w:spacing w:line="276" w:lineRule="auto"/>
          </w:pPr>
        </w:pPrChange>
      </w:pPr>
      <w:ins w:id="702" w:author="hgoerlitz" w:date="2021-05-03T17:28:00Z">
        <w:r>
          <w:t xml:space="preserve">To compare these situations, we </w:t>
        </w:r>
        <w:proofErr w:type="spellStart"/>
        <w:r>
          <w:t>cacl</w:t>
        </w:r>
      </w:ins>
      <w:ins w:id="703" w:author="hgoerlitz" w:date="2021-05-03T17:29:00Z">
        <w:r>
          <w:t>uated</w:t>
        </w:r>
      </w:ins>
      <w:proofErr w:type="spellEnd"/>
      <w:ins w:id="704" w:author="hgoerlitz" w:date="2021-05-03T17:32:00Z">
        <w:r w:rsidR="0024616B">
          <w:t xml:space="preserve"> </w:t>
        </w:r>
      </w:ins>
      <w:proofErr w:type="spellStart"/>
      <w:ins w:id="705" w:author="hgoerlitz" w:date="2021-05-03T17:29:00Z">
        <w:r>
          <w:t>dom</w:t>
        </w:r>
        <w:proofErr w:type="spellEnd"/>
        <w:r>
          <w:t xml:space="preserve"> </w:t>
        </w:r>
        <w:proofErr w:type="spellStart"/>
        <w:r>
          <w:t>freq</w:t>
        </w:r>
        <w:proofErr w:type="spellEnd"/>
        <w:r>
          <w:t xml:space="preserve"> range</w:t>
        </w:r>
      </w:ins>
      <w:ins w:id="706" w:author="hgoerlitz" w:date="2021-05-03T17:32:00Z">
        <w:r w:rsidR="0024616B">
          <w:t xml:space="preserve"> across the flight </w:t>
        </w:r>
        <w:proofErr w:type="spellStart"/>
        <w:r w:rsidR="0024616B">
          <w:t>acitivty</w:t>
        </w:r>
        <w:proofErr w:type="spellEnd"/>
        <w:r w:rsidR="0024616B">
          <w:t xml:space="preserve"> </w:t>
        </w:r>
      </w:ins>
      <w:ins w:id="707" w:author="hgoerlitz" w:date="2021-05-03T17:33:00Z">
        <w:r w:rsidR="0024616B">
          <w:t xml:space="preserve">periods for </w:t>
        </w:r>
        <w:proofErr w:type="spellStart"/>
        <w:r w:rsidR="0024616B">
          <w:t>dom</w:t>
        </w:r>
        <w:proofErr w:type="spellEnd"/>
        <w:r w:rsidR="0024616B">
          <w:t xml:space="preserve"> CF frequency, but used the data of all windows for level and low freq</w:t>
        </w:r>
      </w:ins>
      <w:ins w:id="708" w:author="hgoerlitz" w:date="2021-05-05T13:45:00Z">
        <w:r w:rsidR="00E4647C">
          <w:t>. …</w:t>
        </w:r>
      </w:ins>
    </w:p>
    <w:p w14:paraId="15D12888" w14:textId="77777777" w:rsidR="00804A27" w:rsidRPr="00804A27" w:rsidRDefault="00804A27">
      <w:pPr>
        <w:pStyle w:val="BodyText"/>
        <w:rPr>
          <w:ins w:id="709" w:author="hgoerlitz" w:date="2021-05-03T17:22:00Z"/>
        </w:rPr>
        <w:pPrChange w:id="710" w:author="hgoerlitz" w:date="2021-05-03T17:27:00Z">
          <w:pPr>
            <w:pStyle w:val="FirstParagraph"/>
            <w:spacing w:line="276" w:lineRule="auto"/>
          </w:pPr>
        </w:pPrChange>
      </w:pPr>
    </w:p>
    <w:p w14:paraId="72C94EA9" w14:textId="77777777" w:rsidR="00804A27" w:rsidRDefault="00804A27" w:rsidP="00FC3E72">
      <w:pPr>
        <w:pStyle w:val="FirstParagraph"/>
        <w:spacing w:line="276" w:lineRule="auto"/>
        <w:rPr>
          <w:ins w:id="711" w:author="hgoerlitz" w:date="2021-05-03T17:22:00Z"/>
        </w:rPr>
      </w:pPr>
    </w:p>
    <w:p w14:paraId="2170EC88" w14:textId="77777777" w:rsidR="0024616B" w:rsidRDefault="004D36E1" w:rsidP="00FC3E72">
      <w:pPr>
        <w:pStyle w:val="FirstParagraph"/>
        <w:spacing w:line="276" w:lineRule="auto"/>
        <w:rPr>
          <w:ins w:id="712" w:author="hgoerlitz" w:date="2021-05-03T17:34:00Z"/>
        </w:rPr>
      </w:pPr>
      <w:commentRangeStart w:id="713"/>
      <w:commentRangeStart w:id="714"/>
      <w:r>
        <w:t>We first calculated the dominant frequency range (</w:t>
      </w:r>
      <m:oMath>
        <m:r>
          <w:rPr>
            <w:rFonts w:ascii="Cambria Math" w:hAnsi="Cambria Math"/>
          </w:rPr>
          <m:t>ma</m:t>
        </m:r>
        <m:sSub>
          <m:sSubPr>
            <m:ctrlPr>
              <w:rPr>
                <w:rFonts w:ascii="Cambria Math" w:hAnsi="Cambria Math"/>
              </w:rPr>
            </m:ctrlPr>
          </m:sSubPr>
          <m:e>
            <m:r>
              <w:rPr>
                <w:rFonts w:ascii="Cambria Math" w:hAnsi="Cambria Math"/>
              </w:rPr>
              <m:t>x</m:t>
            </m:r>
          </m:e>
          <m:sub>
            <m:r>
              <w:rPr>
                <w:rFonts w:ascii="Cambria Math" w:hAnsi="Cambria Math"/>
              </w:rPr>
              <m:t>dominant frequency</m:t>
            </m:r>
          </m:sub>
        </m:sSub>
        <m:r>
          <w:rPr>
            <w:rFonts w:ascii="Cambria Math" w:hAnsi="Cambria Math"/>
          </w:rPr>
          <m:t>-mi</m:t>
        </m:r>
        <m:sSub>
          <m:sSubPr>
            <m:ctrlPr>
              <w:rPr>
                <w:rFonts w:ascii="Cambria Math" w:hAnsi="Cambria Math"/>
              </w:rPr>
            </m:ctrlPr>
          </m:sSubPr>
          <m:e>
            <m:r>
              <w:rPr>
                <w:rFonts w:ascii="Cambria Math" w:hAnsi="Cambria Math"/>
              </w:rPr>
              <m:t>n</m:t>
            </m:r>
          </m:e>
          <m:sub>
            <m:r>
              <w:rPr>
                <w:rFonts w:ascii="Cambria Math" w:hAnsi="Cambria Math"/>
              </w:rPr>
              <m:t>dominant frequency</m:t>
            </m:r>
          </m:sub>
        </m:sSub>
      </m:oMath>
      <w:r>
        <w:t>) across each flight activity audio</w:t>
      </w:r>
      <w:commentRangeEnd w:id="713"/>
      <w:r w:rsidR="00EE15D2">
        <w:rPr>
          <w:rStyle w:val="CommentReference"/>
        </w:rPr>
        <w:commentReference w:id="713"/>
      </w:r>
      <w:commentRangeEnd w:id="714"/>
      <w:r w:rsidR="00E443F1">
        <w:rPr>
          <w:rStyle w:val="CommentReference"/>
        </w:rPr>
        <w:commentReference w:id="714"/>
      </w:r>
      <w:r>
        <w:t xml:space="preserve">. </w:t>
      </w:r>
    </w:p>
    <w:p w14:paraId="74B5D2EE" w14:textId="77777777" w:rsidR="00461E80" w:rsidRDefault="0024616B" w:rsidP="0024616B">
      <w:pPr>
        <w:pStyle w:val="FirstParagraph"/>
        <w:spacing w:line="276" w:lineRule="auto"/>
        <w:rPr>
          <w:ins w:id="715" w:author="hgoerlitz" w:date="2021-05-03T17:43:00Z"/>
        </w:rPr>
      </w:pPr>
      <w:ins w:id="716" w:author="hgoerlitz" w:date="2021-05-03T17:38:00Z">
        <w:r>
          <w:t xml:space="preserve">The peak frequency </w:t>
        </w:r>
      </w:ins>
      <w:ins w:id="717" w:author="hgoerlitz" w:date="2021-05-03T17:39:00Z">
        <w:r>
          <w:t xml:space="preserve">of flying CF bats that is recorded at a microphone varies </w:t>
        </w:r>
      </w:ins>
      <w:ins w:id="718" w:author="hgoerlitz" w:date="2021-05-03T17:40:00Z">
        <w:r>
          <w:t xml:space="preserve">because of </w:t>
        </w:r>
      </w:ins>
      <w:del w:id="719" w:author="hgoerlitz" w:date="2021-05-03T17:35:00Z">
        <w:r w:rsidR="004D36E1" w:rsidDel="0024616B">
          <w:delText xml:space="preserve">We expect variation in </w:delText>
        </w:r>
      </w:del>
      <w:del w:id="720" w:author="hgoerlitz" w:date="2021-05-03T17:40:00Z">
        <w:r w:rsidR="004D36E1" w:rsidDel="0024616B">
          <w:delText xml:space="preserve">the dominant frequency </w:delText>
        </w:r>
      </w:del>
      <w:del w:id="721" w:author="hgoerlitz" w:date="2021-05-03T17:35:00Z">
        <w:r w:rsidR="004D36E1" w:rsidDel="0024616B">
          <w:delText xml:space="preserve">(and thus a non-zero range of dominant frequency) across a flight activity </w:delText>
        </w:r>
      </w:del>
      <w:del w:id="722" w:author="hgoerlitz" w:date="2021-05-03T17:40:00Z">
        <w:r w:rsidR="004D36E1" w:rsidDel="0024616B">
          <w:delText xml:space="preserve">for two reasons: 1) the effect of </w:delText>
        </w:r>
      </w:del>
      <w:r w:rsidR="004D36E1">
        <w:t xml:space="preserve">the bat’s </w:t>
      </w:r>
      <w:ins w:id="723" w:author="hgoerlitz" w:date="2021-05-03T17:40:00Z">
        <w:r>
          <w:t xml:space="preserve">active </w:t>
        </w:r>
      </w:ins>
      <w:r w:rsidR="004D36E1">
        <w:t xml:space="preserve">Doppler shift compensation </w:t>
      </w:r>
      <w:ins w:id="724" w:author="hgoerlitz" w:date="2021-05-03T17:40:00Z">
        <w:r>
          <w:t xml:space="preserve">(REF) </w:t>
        </w:r>
      </w:ins>
      <w:r w:rsidR="004D36E1">
        <w:t xml:space="preserve">and </w:t>
      </w:r>
      <w:del w:id="725" w:author="hgoerlitz" w:date="2021-05-03T17:40:00Z">
        <w:r w:rsidR="004D36E1" w:rsidDel="0024616B">
          <w:delText xml:space="preserve">2) </w:delText>
        </w:r>
      </w:del>
      <w:ins w:id="726" w:author="hgoerlitz" w:date="2021-05-03T17:40:00Z">
        <w:r>
          <w:t xml:space="preserve">because of </w:t>
        </w:r>
      </w:ins>
      <w:r w:rsidR="004D36E1">
        <w:t>the Doppler shift due to the bat’s motion relative to the microphone</w:t>
      </w:r>
      <w:del w:id="727" w:author="hgoerlitz" w:date="2021-05-03T17:41:00Z">
        <w:r w:rsidR="004D36E1" w:rsidDel="0024616B">
          <w:delText xml:space="preserve"> will cause variation in the dominant frequency</w:delText>
        </w:r>
      </w:del>
      <w:r w:rsidR="004D36E1">
        <w:t xml:space="preserve">. </w:t>
      </w:r>
      <w:del w:id="728" w:author="hgoerlitz" w:date="2021-05-03T17:42:00Z">
        <w:r w:rsidR="004D36E1" w:rsidDel="0024616B">
          <w:delText xml:space="preserve">These two effects will lead to non-zero </w:delText>
        </w:r>
      </w:del>
      <w:ins w:id="729" w:author="hgoerlitz" w:date="2021-05-03T17:42:00Z">
        <w:r>
          <w:t xml:space="preserve">The </w:t>
        </w:r>
      </w:ins>
      <w:r w:rsidR="004D36E1">
        <w:t xml:space="preserve">dominant frequency range </w:t>
      </w:r>
      <w:ins w:id="730" w:author="hgoerlitz" w:date="2021-05-03T17:42:00Z">
        <w:r>
          <w:t xml:space="preserve">will therefore be larger </w:t>
        </w:r>
        <w:r w:rsidR="00461E80">
          <w:t xml:space="preserve">than </w:t>
        </w:r>
        <w:r>
          <w:t xml:space="preserve">Zero </w:t>
        </w:r>
      </w:ins>
      <w:r w:rsidR="004D36E1">
        <w:t>even for single-bat flight activit</w:t>
      </w:r>
      <w:ins w:id="731" w:author="hgoerlitz" w:date="2021-05-03T17:43:00Z">
        <w:r w:rsidR="00461E80">
          <w:t>y periods</w:t>
        </w:r>
      </w:ins>
      <w:del w:id="732" w:author="hgoerlitz" w:date="2021-05-03T17:43:00Z">
        <w:r w:rsidR="004D36E1" w:rsidDel="00461E80">
          <w:delText>ies</w:delText>
        </w:r>
      </w:del>
      <w:r w:rsidR="004D36E1">
        <w:t xml:space="preserve"> (</w:t>
      </w:r>
      <w:ins w:id="733" w:author="hgoerlitz" w:date="2021-05-03T17:42:00Z">
        <w:r w:rsidR="00461E80">
          <w:t xml:space="preserve">WHAT IS IN THIS SI? </w:t>
        </w:r>
      </w:ins>
      <w:r w:rsidR="004D36E1">
        <w:t xml:space="preserve">SI 0.9.5). </w:t>
      </w:r>
    </w:p>
    <w:p w14:paraId="40550118" w14:textId="390B9406" w:rsidR="00461E80" w:rsidRDefault="00461E80" w:rsidP="0024616B">
      <w:pPr>
        <w:pStyle w:val="FirstParagraph"/>
        <w:spacing w:line="276" w:lineRule="auto"/>
        <w:rPr>
          <w:ins w:id="734" w:author="hgoerlitz" w:date="2021-05-03T17:43:00Z"/>
        </w:rPr>
      </w:pPr>
      <w:ins w:id="735" w:author="hgoerlitz" w:date="2021-05-03T17:44:00Z">
        <w:r>
          <w:t xml:space="preserve">Since different bat individuals </w:t>
        </w:r>
      </w:ins>
      <w:ins w:id="736" w:author="hgoerlitz" w:date="2021-05-03T17:45:00Z">
        <w:r>
          <w:t>emit different CF frequencies (REF), we expected an increased dominant frequency range in virtual multi-bat contexts compared to single-bat contexts. Furthermore, if bats in real multi-bat contexts actively alter the</w:t>
        </w:r>
      </w:ins>
      <w:ins w:id="737" w:author="hgoerlitz" w:date="2021-05-03T17:46:00Z">
        <w:r>
          <w:t>ir call frequency, we expected an increase dominant frequency range compared to both single-bat and to virtual multi-bat contexts.</w:t>
        </w:r>
      </w:ins>
    </w:p>
    <w:p w14:paraId="47E0CED8" w14:textId="7E69EA78" w:rsidR="00265B58" w:rsidRPr="00461E80" w:rsidRDefault="004D36E1" w:rsidP="0024616B">
      <w:pPr>
        <w:pStyle w:val="FirstParagraph"/>
        <w:spacing w:line="276" w:lineRule="auto"/>
        <w:rPr>
          <w:ins w:id="738" w:author="hgoerlitz" w:date="2021-05-03T17:12:00Z"/>
          <w:strike/>
          <w:rPrChange w:id="739" w:author="hgoerlitz" w:date="2021-05-03T17:46:00Z">
            <w:rPr>
              <w:ins w:id="740" w:author="hgoerlitz" w:date="2021-05-03T17:12:00Z"/>
            </w:rPr>
          </w:rPrChange>
        </w:rPr>
      </w:pPr>
      <w:r w:rsidRPr="00461E80">
        <w:rPr>
          <w:strike/>
          <w:rPrChange w:id="741" w:author="hgoerlitz" w:date="2021-05-03T17:46:00Z">
            <w:rPr/>
          </w:rPrChange>
        </w:rPr>
        <w:t xml:space="preserve">In multi-bat and virtual-multi-bat situations, we expect </w:t>
      </w:r>
      <w:commentRangeStart w:id="742"/>
      <w:r w:rsidRPr="00461E80">
        <w:rPr>
          <w:strike/>
          <w:rPrChange w:id="743" w:author="hgoerlitz" w:date="2021-05-03T17:46:00Z">
            <w:rPr/>
          </w:rPrChange>
        </w:rPr>
        <w:t xml:space="preserve">an increased dominant frequency range </w:t>
      </w:r>
      <w:commentRangeEnd w:id="742"/>
      <w:r w:rsidR="0077560F" w:rsidRPr="00461E80">
        <w:rPr>
          <w:rStyle w:val="CommentReference"/>
          <w:strike/>
          <w:rPrChange w:id="744" w:author="hgoerlitz" w:date="2021-05-03T17:46:00Z">
            <w:rPr>
              <w:rStyle w:val="CommentReference"/>
            </w:rPr>
          </w:rPrChange>
        </w:rPr>
        <w:commentReference w:id="742"/>
      </w:r>
      <w:r w:rsidRPr="00461E80">
        <w:rPr>
          <w:strike/>
          <w:rPrChange w:id="745" w:author="hgoerlitz" w:date="2021-05-03T17:46:00Z">
            <w:rPr/>
          </w:rPrChange>
        </w:rPr>
        <w:t xml:space="preserve">due to multiple bats calling at different individual frequencies. </w:t>
      </w:r>
    </w:p>
    <w:p w14:paraId="6F207A47" w14:textId="1CF93371" w:rsidR="00871A93" w:rsidRDefault="004D36E1" w:rsidP="00FC3E72">
      <w:pPr>
        <w:pStyle w:val="FirstParagraph"/>
        <w:spacing w:line="276" w:lineRule="auto"/>
      </w:pPr>
      <w:r>
        <w:t xml:space="preserve">The </w:t>
      </w:r>
      <w:ins w:id="746" w:author="hgoerlitz" w:date="2021-05-03T17:47:00Z">
        <w:r w:rsidR="00461E80">
          <w:t xml:space="preserve">test for a </w:t>
        </w:r>
      </w:ins>
      <w:r>
        <w:t xml:space="preserve">difference in dominant frequency range </w:t>
      </w:r>
      <w:del w:id="747" w:author="hgoerlitz" w:date="2021-05-03T17:47:00Z">
        <w:r w:rsidDel="00461E80">
          <w:delText xml:space="preserve">between multi, single and virtual multi-bat audio </w:delText>
        </w:r>
      </w:del>
      <w:ins w:id="748" w:author="hgoerlitz" w:date="2021-05-03T17:47:00Z">
        <w:r w:rsidR="00461E80">
          <w:t>across contexts, we fitted a MODEL TYPE to the dom</w:t>
        </w:r>
      </w:ins>
      <w:ins w:id="749" w:author="hgoerlitz" w:date="2021-05-03T17:48:00Z">
        <w:r w:rsidR="00461E80">
          <w:t xml:space="preserve">inant frequency range as response variable, </w:t>
        </w:r>
      </w:ins>
      <w:del w:id="750" w:author="hgoerlitz" w:date="2021-05-03T17:48:00Z">
        <w:r w:rsidDel="00461E80">
          <w:delText xml:space="preserve">was analysed </w:delText>
        </w:r>
      </w:del>
      <w:r>
        <w:t xml:space="preserve">using </w:t>
      </w:r>
      <w:del w:id="751" w:author="hgoerlitz" w:date="2021-05-03T17:48:00Z">
        <w:r w:rsidDel="00461E80">
          <w:delText xml:space="preserve">a linear model with </w:delText>
        </w:r>
      </w:del>
      <w:r>
        <w:t>group type as predictor.</w:t>
      </w:r>
      <w:ins w:id="752" w:author="hgoerlitz" w:date="2021-05-03T17:48:00Z">
        <w:r w:rsidR="00461E80">
          <w:t xml:space="preserve"> (FURTHER MODEL DETAILS, see above)</w:t>
        </w:r>
      </w:ins>
      <w:r>
        <w:t xml:space="preserve"> Residual analysis showed no correlation with any of the predictors, or any form of auto-correlation, and a simple linear model was thus justified.</w:t>
      </w:r>
    </w:p>
    <w:p w14:paraId="4BFFF52C" w14:textId="77777777" w:rsidR="00871A93" w:rsidRDefault="004D36E1" w:rsidP="00FC3E72">
      <w:pPr>
        <w:pStyle w:val="BodyText"/>
        <w:spacing w:line="276" w:lineRule="auto"/>
      </w:pPr>
      <w:r>
        <w:lastRenderedPageBreak/>
        <w:t xml:space="preserve">To understand the theoretically expected dominant frequency range from single and </w:t>
      </w:r>
      <w:proofErr w:type="spellStart"/>
      <w:r>
        <w:t>multi bat</w:t>
      </w:r>
      <w:proofErr w:type="spellEnd"/>
      <w:r>
        <w:t xml:space="preserve"> flights, (and thus the expected range difference) we also performed simulations quantifying Doppler shift and Doppler shift compensation </w:t>
      </w:r>
      <w:proofErr w:type="spellStart"/>
      <w:r>
        <w:t>parametrised</w:t>
      </w:r>
      <w:proofErr w:type="spellEnd"/>
      <w:r>
        <w:t xml:space="preserve"> by the observed data (SI 0.9.5 for details of simulation and results). Briefly we simulated a Doppler-shift compensating bat emitting frequencies between 100-111 kHz, flying past a microphone at various speeds between 1.5-4.5 m/s. The dominant frequency range was calculated as the absolute difference between the frequency recorded by the microphone at the beginning of the flight and the end of the flight. The dominant frequency range estimates from the simulations informed the interpretation of the observed data.</w:t>
      </w:r>
    </w:p>
    <w:p w14:paraId="356D6ABB" w14:textId="77777777" w:rsidR="00871A93" w:rsidRDefault="004D36E1" w:rsidP="00FC3E72">
      <w:pPr>
        <w:pStyle w:val="BodyText"/>
        <w:spacing w:line="276" w:lineRule="auto"/>
      </w:pPr>
      <w:r>
        <w:t xml:space="preserve">The received level and lowest frequency measurements resulted in </w:t>
      </w:r>
      <w:commentRangeStart w:id="753"/>
      <w:r>
        <w:t>multiple values per flight-activity audio (one value per window)</w:t>
      </w:r>
      <w:commentRangeEnd w:id="753"/>
      <w:r w:rsidR="00804A27">
        <w:rPr>
          <w:rStyle w:val="CommentReference"/>
        </w:rPr>
        <w:commentReference w:id="753"/>
      </w:r>
      <w:r>
        <w:t xml:space="preserve">. </w:t>
      </w:r>
      <w:commentRangeStart w:id="754"/>
      <w:r>
        <w:t>The measurements from one flight-activity audio are potentially correlated</w:t>
      </w:r>
      <w:commentRangeEnd w:id="754"/>
      <w:r w:rsidR="00740B65">
        <w:rPr>
          <w:rStyle w:val="CommentReference"/>
        </w:rPr>
        <w:commentReference w:id="754"/>
      </w:r>
      <w:r>
        <w:t xml:space="preserve">. We estimated the difference between single, multi and virtual-multi bat audio using an LMM with group-type as predictor and </w:t>
      </w:r>
      <w:commentRangeStart w:id="755"/>
      <w:r>
        <w:t xml:space="preserve">flight-activity </w:t>
      </w:r>
      <w:commentRangeEnd w:id="755"/>
      <w:r w:rsidR="00804A27">
        <w:rPr>
          <w:rStyle w:val="CommentReference"/>
        </w:rPr>
        <w:commentReference w:id="755"/>
      </w:r>
      <w:r>
        <w:t>as random intercept.</w:t>
      </w:r>
    </w:p>
    <w:p w14:paraId="41A4684B" w14:textId="77777777" w:rsidR="00871A93" w:rsidRDefault="004D36E1" w:rsidP="00FC3E72">
      <w:pPr>
        <w:pStyle w:val="Heading3"/>
        <w:spacing w:line="276" w:lineRule="auto"/>
      </w:pPr>
      <w:bookmarkStart w:id="756" w:name="software-packages-used-in-this-paper"/>
      <w:r>
        <w:t>0.3.2</w:t>
      </w:r>
      <w:r>
        <w:tab/>
        <w:t>Software packages used in this paper</w:t>
      </w:r>
      <w:bookmarkEnd w:id="756"/>
    </w:p>
    <w:p w14:paraId="5B41CF59" w14:textId="4C71EF72" w:rsidR="00871A93" w:rsidRDefault="004D36E1" w:rsidP="00FC3E72">
      <w:pPr>
        <w:pStyle w:val="FirstParagraph"/>
        <w:spacing w:line="276" w:lineRule="auto"/>
      </w:pPr>
      <w:r>
        <w:t xml:space="preserve">Signal analysis, data manipulation and </w:t>
      </w:r>
      <w:proofErr w:type="spellStart"/>
      <w:r>
        <w:t>visualisation</w:t>
      </w:r>
      <w:proofErr w:type="spellEnd"/>
      <w:r>
        <w:t xml:space="preserve"> were done in Python (Van Rossum and Drake Jr 1995) through its scientific ecosystem: the </w:t>
      </w:r>
      <w:proofErr w:type="spellStart"/>
      <w:r>
        <w:t>scipy</w:t>
      </w:r>
      <w:proofErr w:type="spellEnd"/>
      <w:r>
        <w:t xml:space="preserve">, </w:t>
      </w:r>
      <w:proofErr w:type="spellStart"/>
      <w:r>
        <w:t>numpy</w:t>
      </w:r>
      <w:proofErr w:type="spellEnd"/>
      <w:r>
        <w:t xml:space="preserve">, matplotlib, </w:t>
      </w:r>
      <w:proofErr w:type="spellStart"/>
      <w:r>
        <w:t>soundfile</w:t>
      </w:r>
      <w:proofErr w:type="spellEnd"/>
      <w:r>
        <w:t xml:space="preserve"> and </w:t>
      </w:r>
      <w:proofErr w:type="gramStart"/>
      <w:r>
        <w:t>pandas</w:t>
      </w:r>
      <w:proofErr w:type="gramEnd"/>
      <w:r>
        <w:t xml:space="preserve"> packages (Virtanen et al. 2020; Oliphant 2006; Hunter 2007; Bechtold and Geier 2019; McKinney and others 2010). Reproducible analysis, documentation and presentation were enabled by the </w:t>
      </w:r>
      <w:proofErr w:type="spellStart"/>
      <w:r>
        <w:t>Jupyter</w:t>
      </w:r>
      <w:proofErr w:type="spellEnd"/>
      <w:r>
        <w:t xml:space="preserve"> Notebook and </w:t>
      </w:r>
      <w:proofErr w:type="spellStart"/>
      <w:r>
        <w:t>Rmarkdown</w:t>
      </w:r>
      <w:proofErr w:type="spellEnd"/>
      <w:r>
        <w:t xml:space="preserve"> </w:t>
      </w:r>
      <w:proofErr w:type="gramStart"/>
      <w:r>
        <w:t>projects(</w:t>
      </w:r>
      <w:proofErr w:type="spellStart"/>
      <w:proofErr w:type="gramEnd"/>
      <w:r>
        <w:t>Kluyver</w:t>
      </w:r>
      <w:proofErr w:type="spellEnd"/>
      <w:r>
        <w:t xml:space="preserve"> et al. 2016; </w:t>
      </w:r>
      <w:proofErr w:type="spellStart"/>
      <w:r>
        <w:t>Xie</w:t>
      </w:r>
      <w:proofErr w:type="spellEnd"/>
      <w:r>
        <w:t xml:space="preserve">, Allaire, and </w:t>
      </w:r>
      <w:proofErr w:type="spellStart"/>
      <w:r>
        <w:t>Grolemund</w:t>
      </w:r>
      <w:proofErr w:type="spellEnd"/>
      <w:r>
        <w:t xml:space="preserve"> 2018). Audio </w:t>
      </w:r>
      <w:proofErr w:type="spellStart"/>
      <w:r>
        <w:t>visualisation</w:t>
      </w:r>
      <w:proofErr w:type="spellEnd"/>
      <w:r>
        <w:t>, preliminary measurements and single call annotations were done with Audacity (Audacity-Team 2019). LMMs were run in R (R Core Team 2021) and its statistical ecosystem: the ‘lme4’,</w:t>
      </w:r>
      <w:ins w:id="757" w:author="Neetash Mysuru" w:date="2021-04-16T22:40:00Z">
        <w:r w:rsidR="00DB67CC">
          <w:t xml:space="preserve"> </w:t>
        </w:r>
      </w:ins>
      <w:r>
        <w:t xml:space="preserve">‘arm’ and ‘coda’ packages (Bates et al. 2015; Gelman and </w:t>
      </w:r>
      <w:proofErr w:type="spellStart"/>
      <w:r>
        <w:t>Su</w:t>
      </w:r>
      <w:proofErr w:type="spellEnd"/>
      <w:r>
        <w:t xml:space="preserve"> 2020; Plummer et al. 2006).</w:t>
      </w:r>
    </w:p>
    <w:p w14:paraId="06BC7BD4" w14:textId="4FF13972" w:rsidR="00871A93" w:rsidRDefault="004D36E1" w:rsidP="00FC3E72">
      <w:pPr>
        <w:pStyle w:val="Heading2"/>
        <w:spacing w:line="276" w:lineRule="auto"/>
      </w:pPr>
      <w:bookmarkStart w:id="758" w:name="results"/>
      <w:del w:id="759" w:author="hgoerlitz" w:date="2021-04-28T16:13:00Z">
        <w:r w:rsidDel="00331176">
          <w:delText>0.4</w:delText>
        </w:r>
      </w:del>
      <w:ins w:id="760" w:author="hgoerlitz" w:date="2021-04-28T16:13:00Z">
        <w:r w:rsidR="00331176">
          <w:t>3</w:t>
        </w:r>
      </w:ins>
      <w:r>
        <w:tab/>
        <w:t>Results</w:t>
      </w:r>
      <w:bookmarkEnd w:id="758"/>
    </w:p>
    <w:p w14:paraId="07E7161D" w14:textId="1B8DD615" w:rsidR="00871A93" w:rsidRDefault="004D36E1" w:rsidP="00FC3E72">
      <w:pPr>
        <w:pStyle w:val="FirstParagraph"/>
        <w:spacing w:line="276" w:lineRule="auto"/>
      </w:pPr>
      <w:r>
        <w:t xml:space="preserve">We recorded echolocation and flight </w:t>
      </w:r>
      <w:proofErr w:type="spellStart"/>
      <w:r>
        <w:t>behaviour</w:t>
      </w:r>
      <w:proofErr w:type="spellEnd"/>
      <w:r>
        <w:t xml:space="preserve"> of mixed-species groups of the high-duty cycle bats </w:t>
      </w:r>
      <w:commentRangeStart w:id="761"/>
      <w:r>
        <w:rPr>
          <w:i/>
        </w:rPr>
        <w:t>R</w:t>
      </w:r>
      <w:ins w:id="762" w:author="hgoerlitz" w:date="2021-05-05T13:46:00Z">
        <w:r w:rsidR="00226A07">
          <w:rPr>
            <w:i/>
          </w:rPr>
          <w:t>hinolophus</w:t>
        </w:r>
      </w:ins>
      <w:del w:id="763" w:author="hgoerlitz" w:date="2021-05-05T13:46:00Z">
        <w:r w:rsidDel="00226A07">
          <w:rPr>
            <w:i/>
          </w:rPr>
          <w:delText>.</w:delText>
        </w:r>
      </w:del>
      <w:r>
        <w:rPr>
          <w:i/>
        </w:rPr>
        <w:t xml:space="preserve"> </w:t>
      </w:r>
      <w:commentRangeEnd w:id="761"/>
      <w:r w:rsidR="00226A07">
        <w:rPr>
          <w:rStyle w:val="CommentReference"/>
        </w:rPr>
        <w:commentReference w:id="761"/>
      </w:r>
      <w:proofErr w:type="spellStart"/>
      <w:r>
        <w:rPr>
          <w:i/>
        </w:rPr>
        <w:t>euryale</w:t>
      </w:r>
      <w:proofErr w:type="spellEnd"/>
      <w:r>
        <w:t xml:space="preserve"> and </w:t>
      </w:r>
      <w:r>
        <w:rPr>
          <w:i/>
        </w:rPr>
        <w:t xml:space="preserve">R. </w:t>
      </w:r>
      <w:proofErr w:type="spellStart"/>
      <w:r>
        <w:rPr>
          <w:i/>
        </w:rPr>
        <w:t>mehelyi</w:t>
      </w:r>
      <w:proofErr w:type="spellEnd"/>
      <w:r>
        <w:t xml:space="preserve"> as they flew alone and with other bats in a natural cave. The bats performed various flight </w:t>
      </w:r>
      <w:proofErr w:type="spellStart"/>
      <w:r>
        <w:t>behaviours</w:t>
      </w:r>
      <w:proofErr w:type="spellEnd"/>
      <w:r>
        <w:t xml:space="preserve"> in the cave, such as circling, </w:t>
      </w:r>
      <w:commentRangeStart w:id="764"/>
      <w:r>
        <w:t>approach</w:t>
      </w:r>
      <w:del w:id="765" w:author="hgoerlitz" w:date="2021-05-05T13:48:00Z">
        <w:r w:rsidDel="00226A07">
          <w:delText>es</w:delText>
        </w:r>
      </w:del>
      <w:r>
        <w:t xml:space="preserve"> </w:t>
      </w:r>
      <w:commentRangeEnd w:id="764"/>
      <w:r w:rsidR="00226A07">
        <w:rPr>
          <w:rStyle w:val="CommentReference"/>
        </w:rPr>
        <w:commentReference w:id="764"/>
      </w:r>
      <w:r>
        <w:t>(</w:t>
      </w:r>
      <w:del w:id="766" w:author="hgoerlitz" w:date="2021-05-05T13:50:00Z">
        <w:r w:rsidDel="00226A07">
          <w:delText xml:space="preserve">when </w:delText>
        </w:r>
      </w:del>
      <w:r>
        <w:t xml:space="preserve">two or more bats </w:t>
      </w:r>
      <w:del w:id="767" w:author="hgoerlitz" w:date="2021-05-05T13:50:00Z">
        <w:r w:rsidDel="00226A07">
          <w:delText xml:space="preserve">flew </w:delText>
        </w:r>
      </w:del>
      <w:ins w:id="768" w:author="hgoerlitz" w:date="2021-05-05T13:50:00Z">
        <w:r w:rsidR="00226A07">
          <w:t xml:space="preserve">flying </w:t>
        </w:r>
      </w:ins>
      <w:r>
        <w:t xml:space="preserve">towards each other) and following (one bat </w:t>
      </w:r>
      <w:ins w:id="769" w:author="hgoerlitz" w:date="2021-05-05T13:50:00Z">
        <w:r w:rsidR="00226A07">
          <w:t xml:space="preserve">flying </w:t>
        </w:r>
      </w:ins>
      <w:r>
        <w:t xml:space="preserve">behind another) flights. The duration of continuously observed </w:t>
      </w:r>
      <w:commentRangeStart w:id="770"/>
      <w:r>
        <w:t xml:space="preserve">flight bouts </w:t>
      </w:r>
      <w:commentRangeEnd w:id="770"/>
      <w:r w:rsidR="00226A07">
        <w:rPr>
          <w:rStyle w:val="CommentReference"/>
        </w:rPr>
        <w:commentReference w:id="770"/>
      </w:r>
      <w:r>
        <w:t>varied strongly, ranging from about 0.1 s to 62 s (median: 1.04 s</w:t>
      </w:r>
      <w:del w:id="771" w:author="hgoerlitz" w:date="2021-05-05T13:53:00Z">
        <w:r w:rsidDel="00226A07">
          <w:delText xml:space="preserve"> </w:delText>
        </w:r>
      </w:del>
      <w:r>
        <w:t>, 95%ile range: 0.5-8.54 s).</w:t>
      </w:r>
    </w:p>
    <w:p w14:paraId="4747FC73" w14:textId="2E9AF432" w:rsidR="00871A93" w:rsidRDefault="004D36E1" w:rsidP="00FC3E72">
      <w:pPr>
        <w:pStyle w:val="BodyText"/>
        <w:spacing w:line="276" w:lineRule="auto"/>
        <w:rPr>
          <w:ins w:id="772" w:author="hgoerlitz" w:date="2021-05-05T14:16:00Z"/>
        </w:rPr>
      </w:pPr>
      <w:r>
        <w:t xml:space="preserve">In general, the acoustic parameters of individual calls mostly did not differ between single-bat and multi-bat </w:t>
      </w:r>
      <w:del w:id="773" w:author="hgoerlitz" w:date="2021-05-05T13:53:00Z">
        <w:r w:rsidDel="00226A07">
          <w:delText>conditions</w:delText>
        </w:r>
      </w:del>
      <w:ins w:id="774" w:author="hgoerlitz" w:date="2021-05-05T13:53:00Z">
        <w:r w:rsidR="00226A07">
          <w:t>contexts</w:t>
        </w:r>
      </w:ins>
      <w:r>
        <w:t>. Likewise, the windowed</w:t>
      </w:r>
      <w:commentRangeStart w:id="775"/>
      <w:del w:id="776" w:author="hgoerlitz" w:date="2021-05-05T13:54:00Z">
        <w:r w:rsidDel="00226A07">
          <w:delText>-</w:delText>
        </w:r>
      </w:del>
      <w:ins w:id="777" w:author="hgoerlitz" w:date="2021-05-05T13:54:00Z">
        <w:r w:rsidR="00226A07">
          <w:t xml:space="preserve"> </w:t>
        </w:r>
        <w:commentRangeEnd w:id="775"/>
        <w:r w:rsidR="00226A07">
          <w:rPr>
            <w:rStyle w:val="CommentReference"/>
          </w:rPr>
          <w:commentReference w:id="775"/>
        </w:r>
      </w:ins>
      <w:r>
        <w:t xml:space="preserve">call-analysis revealed no major differences in received level and FM lowest frequency between single-bat and multi-bat and between multi-bat and virtual-multi-bat conditions. </w:t>
      </w:r>
      <w:ins w:id="778" w:author="hgoerlitz" w:date="2021-05-05T14:16:00Z">
        <w:r w:rsidR="00722C6F">
          <w:t>In contrast, t</w:t>
        </w:r>
      </w:ins>
      <w:del w:id="779" w:author="hgoerlitz" w:date="2021-05-05T14:16:00Z">
        <w:r w:rsidDel="00722C6F">
          <w:delText>T</w:delText>
        </w:r>
      </w:del>
      <w:r>
        <w:t>he dominant-</w:t>
      </w:r>
      <w:r>
        <w:lastRenderedPageBreak/>
        <w:t>frequency range of the windowed analysis</w:t>
      </w:r>
      <w:del w:id="780" w:author="hgoerlitz" w:date="2021-05-05T14:16:00Z">
        <w:r w:rsidDel="00722C6F">
          <w:delText>,</w:delText>
        </w:r>
      </w:del>
      <w:r>
        <w:t xml:space="preserve"> </w:t>
      </w:r>
      <w:del w:id="781" w:author="hgoerlitz" w:date="2021-05-05T14:16:00Z">
        <w:r w:rsidDel="00722C6F">
          <w:delText xml:space="preserve">however, </w:delText>
        </w:r>
      </w:del>
      <w:r>
        <w:t>was larger in multi-bat conditions compared to single-bat conditions.</w:t>
      </w:r>
    </w:p>
    <w:p w14:paraId="0996F1D1" w14:textId="77777777" w:rsidR="00722C6F" w:rsidRDefault="00722C6F" w:rsidP="00FC3E72">
      <w:pPr>
        <w:pStyle w:val="BodyText"/>
        <w:spacing w:line="276" w:lineRule="auto"/>
      </w:pPr>
    </w:p>
    <w:p w14:paraId="2FAC9E2C" w14:textId="77777777" w:rsidR="00871A93" w:rsidRDefault="004D36E1" w:rsidP="00FC3E72">
      <w:pPr>
        <w:pStyle w:val="Heading3"/>
        <w:spacing w:line="276" w:lineRule="auto"/>
      </w:pPr>
      <w:bookmarkStart w:id="782" w:name="individual-call-analysis-1"/>
      <w:r>
        <w:t>0.4.1</w:t>
      </w:r>
      <w:r>
        <w:tab/>
        <w:t>Individual call analysis</w:t>
      </w:r>
      <w:bookmarkEnd w:id="782"/>
    </w:p>
    <w:p w14:paraId="6BA4A4A4" w14:textId="2AEFBFC0" w:rsidR="00D4130E" w:rsidRDefault="00465AE9" w:rsidP="00465AE9">
      <w:pPr>
        <w:pStyle w:val="BodyText"/>
        <w:spacing w:line="276" w:lineRule="auto"/>
        <w:rPr>
          <w:ins w:id="783" w:author="hgoerlitz" w:date="2021-05-06T09:43:00Z"/>
        </w:rPr>
      </w:pPr>
      <w:r>
        <w:t>We measured 13 acoustic parameters of the initial and terminal frequency-modulated (</w:t>
      </w:r>
      <w:proofErr w:type="spellStart"/>
      <w:r>
        <w:t>iFM</w:t>
      </w:r>
      <w:proofErr w:type="spellEnd"/>
      <w:r>
        <w:t xml:space="preserve">, </w:t>
      </w:r>
      <w:proofErr w:type="spellStart"/>
      <w:r>
        <w:t>tFM</w:t>
      </w:r>
      <w:proofErr w:type="spellEnd"/>
      <w:r>
        <w:t xml:space="preserve">) and of the central constant-frequency (CF) component of 226 individual horseshoe bat echolocation calls (Figure 3). Most call parameters showed little </w:t>
      </w:r>
      <w:del w:id="784" w:author="hgoerlitz" w:date="2021-05-06T09:42:00Z">
        <w:r w:rsidDel="00D4130E">
          <w:delText xml:space="preserve">or </w:delText>
        </w:r>
      </w:del>
      <w:ins w:id="785" w:author="hgoerlitz" w:date="2021-05-06T09:42:00Z">
        <w:r w:rsidR="00D4130E">
          <w:t xml:space="preserve">to </w:t>
        </w:r>
      </w:ins>
      <w:r>
        <w:t xml:space="preserve">no difference between single-bat and multi-bat </w:t>
      </w:r>
      <w:del w:id="786" w:author="hgoerlitz" w:date="2021-05-06T09:42:00Z">
        <w:r w:rsidDel="00D4130E">
          <w:delText>observations</w:delText>
        </w:r>
      </w:del>
      <w:ins w:id="787" w:author="hgoerlitz" w:date="2021-05-06T09:42:00Z">
        <w:r w:rsidR="00D4130E">
          <w:t>contexts</w:t>
        </w:r>
      </w:ins>
      <w:ins w:id="788" w:author="hgoerlitz" w:date="2021-05-05T14:42:00Z">
        <w:r w:rsidR="008F6B8E">
          <w:t xml:space="preserve">, </w:t>
        </w:r>
        <w:commentRangeStart w:id="789"/>
        <w:r w:rsidR="008F6B8E">
          <w:t xml:space="preserve">as the confidence interval </w:t>
        </w:r>
      </w:ins>
      <w:ins w:id="790" w:author="hgoerlitz" w:date="2021-05-05T14:43:00Z">
        <w:r w:rsidR="008F6B8E">
          <w:t xml:space="preserve">of the difference between contexts </w:t>
        </w:r>
      </w:ins>
      <w:ins w:id="791" w:author="hgoerlitz" w:date="2021-05-06T09:42:00Z">
        <w:r w:rsidR="00D4130E">
          <w:t xml:space="preserve">was close to or </w:t>
        </w:r>
      </w:ins>
      <w:ins w:id="792" w:author="hgoerlitz" w:date="2021-05-05T14:42:00Z">
        <w:r w:rsidR="008F6B8E">
          <w:t>included zero</w:t>
        </w:r>
      </w:ins>
      <w:r>
        <w:t xml:space="preserve"> </w:t>
      </w:r>
      <w:commentRangeEnd w:id="789"/>
      <w:r w:rsidR="008F6B8E">
        <w:rPr>
          <w:rStyle w:val="CommentReference"/>
        </w:rPr>
        <w:commentReference w:id="789"/>
      </w:r>
      <w:r>
        <w:t>(Table 1).</w:t>
      </w:r>
      <w:ins w:id="793" w:author="hgoerlitz" w:date="2021-05-05T14:27:00Z">
        <w:r>
          <w:t xml:space="preserve"> </w:t>
        </w:r>
      </w:ins>
      <w:ins w:id="794" w:author="hgoerlitz" w:date="2021-05-06T09:43:00Z">
        <w:r w:rsidR="00D4130E">
          <w:t xml:space="preserve">Compared to single-bat contexts, the calls in multi-bat contexts </w:t>
        </w:r>
      </w:ins>
      <w:ins w:id="795" w:author="hgoerlitz" w:date="2021-05-06T09:44:00Z">
        <w:r w:rsidR="00D4130E">
          <w:t xml:space="preserve">had slightly shorter CF-components (by 1.4-4.2 ms, 95% comparability interval), slightly lower received levels for all three components (CF, </w:t>
        </w:r>
        <w:proofErr w:type="spellStart"/>
        <w:r w:rsidR="00D4130E">
          <w:t>iFM</w:t>
        </w:r>
        <w:proofErr w:type="spellEnd"/>
        <w:r w:rsidR="00D4130E">
          <w:t xml:space="preserve"> and </w:t>
        </w:r>
      </w:ins>
      <w:proofErr w:type="spellStart"/>
      <w:ins w:id="796" w:author="hgoerlitz" w:date="2021-05-06T09:45:00Z">
        <w:r w:rsidR="00D4130E">
          <w:t>tFM</w:t>
        </w:r>
        <w:proofErr w:type="spellEnd"/>
        <w:r w:rsidR="00D4130E">
          <w:t xml:space="preserve">, </w:t>
        </w:r>
      </w:ins>
      <w:ins w:id="797" w:author="hgoerlitz" w:date="2021-05-06T09:46:00Z">
        <w:r w:rsidR="00D4130E" w:rsidRPr="00D4130E">
          <w:rPr>
            <w:highlight w:val="yellow"/>
            <w:rPrChange w:id="798" w:author="hgoerlitz" w:date="2021-05-06T09:46:00Z">
              <w:rPr/>
            </w:rPrChange>
          </w:rPr>
          <w:t>X</w:t>
        </w:r>
        <w:r w:rsidR="00D4130E">
          <w:t xml:space="preserve"> – </w:t>
        </w:r>
      </w:ins>
      <w:ins w:id="799" w:author="hgoerlitz" w:date="2021-05-06T09:45:00Z">
        <w:r w:rsidR="00D4130E">
          <w:t xml:space="preserve">-4 dB), and slightly broader bandwidth of the </w:t>
        </w:r>
        <w:proofErr w:type="spellStart"/>
        <w:r w:rsidR="00D4130E">
          <w:t>tFM</w:t>
        </w:r>
        <w:proofErr w:type="spellEnd"/>
        <w:r w:rsidR="00D4130E">
          <w:t xml:space="preserve"> component (0.0-2.6 kHz).</w:t>
        </w:r>
      </w:ins>
    </w:p>
    <w:p w14:paraId="5D41B65B" w14:textId="77777777" w:rsidR="00D4130E" w:rsidRPr="00D4130E" w:rsidRDefault="00465AE9" w:rsidP="00465AE9">
      <w:pPr>
        <w:pStyle w:val="BodyText"/>
        <w:spacing w:line="276" w:lineRule="auto"/>
        <w:rPr>
          <w:ins w:id="800" w:author="hgoerlitz" w:date="2021-05-06T09:46:00Z"/>
          <w:strike/>
          <w:rPrChange w:id="801" w:author="hgoerlitz" w:date="2021-05-06T09:47:00Z">
            <w:rPr>
              <w:ins w:id="802" w:author="hgoerlitz" w:date="2021-05-06T09:46:00Z"/>
            </w:rPr>
          </w:rPrChange>
        </w:rPr>
      </w:pPr>
      <w:commentRangeStart w:id="803"/>
      <w:r w:rsidRPr="00D4130E">
        <w:rPr>
          <w:strike/>
          <w:rPrChange w:id="804" w:author="hgoerlitz" w:date="2021-05-06T09:47:00Z">
            <w:rPr/>
          </w:rPrChange>
        </w:rPr>
        <w:t xml:space="preserve">The </w:t>
      </w:r>
      <w:commentRangeEnd w:id="803"/>
      <w:r w:rsidR="00D4130E" w:rsidRPr="00D4130E">
        <w:rPr>
          <w:rStyle w:val="CommentReference"/>
          <w:strike/>
          <w:rPrChange w:id="805" w:author="hgoerlitz" w:date="2021-05-06T09:47:00Z">
            <w:rPr>
              <w:rStyle w:val="CommentReference"/>
            </w:rPr>
          </w:rPrChange>
        </w:rPr>
        <w:commentReference w:id="803"/>
      </w:r>
      <w:r w:rsidRPr="00D4130E">
        <w:rPr>
          <w:strike/>
          <w:rPrChange w:id="806" w:author="hgoerlitz" w:date="2021-05-06T09:47:00Z">
            <w:rPr/>
          </w:rPrChange>
        </w:rPr>
        <w:t>CF component of</w:t>
      </w:r>
      <w:ins w:id="807" w:author="hgoerlitz" w:date="2021-05-05T14:45:00Z">
        <w:r w:rsidR="008F6B8E" w:rsidRPr="00D4130E">
          <w:rPr>
            <w:strike/>
            <w:rPrChange w:id="808" w:author="hgoerlitz" w:date="2021-05-06T09:47:00Z">
              <w:rPr/>
            </w:rPrChange>
          </w:rPr>
          <w:t xml:space="preserve"> calls in</w:t>
        </w:r>
      </w:ins>
      <w:r w:rsidRPr="00D4130E">
        <w:rPr>
          <w:strike/>
          <w:rPrChange w:id="809" w:author="hgoerlitz" w:date="2021-05-06T09:47:00Z">
            <w:rPr/>
          </w:rPrChange>
        </w:rPr>
        <w:t xml:space="preserve"> </w:t>
      </w:r>
      <w:commentRangeStart w:id="810"/>
      <w:r w:rsidRPr="00D4130E">
        <w:rPr>
          <w:strike/>
          <w:rPrChange w:id="811" w:author="hgoerlitz" w:date="2021-05-06T09:47:00Z">
            <w:rPr/>
          </w:rPrChange>
        </w:rPr>
        <w:t xml:space="preserve">multi-bat </w:t>
      </w:r>
      <w:del w:id="812" w:author="hgoerlitz" w:date="2021-05-05T14:45:00Z">
        <w:r w:rsidRPr="00D4130E" w:rsidDel="008F6B8E">
          <w:rPr>
            <w:strike/>
            <w:rPrChange w:id="813" w:author="hgoerlitz" w:date="2021-05-06T09:47:00Z">
              <w:rPr/>
            </w:rPrChange>
          </w:rPr>
          <w:delText xml:space="preserve">calls </w:delText>
        </w:r>
        <w:commentRangeEnd w:id="810"/>
        <w:r w:rsidR="008F6B8E" w:rsidRPr="00D4130E" w:rsidDel="008F6B8E">
          <w:rPr>
            <w:rStyle w:val="CommentReference"/>
            <w:strike/>
            <w:rPrChange w:id="814" w:author="hgoerlitz" w:date="2021-05-06T09:47:00Z">
              <w:rPr>
                <w:rStyle w:val="CommentReference"/>
              </w:rPr>
            </w:rPrChange>
          </w:rPr>
          <w:commentReference w:id="810"/>
        </w:r>
      </w:del>
      <w:ins w:id="815" w:author="hgoerlitz" w:date="2021-05-05T14:45:00Z">
        <w:r w:rsidR="008F6B8E" w:rsidRPr="00D4130E">
          <w:rPr>
            <w:strike/>
            <w:rPrChange w:id="816" w:author="hgoerlitz" w:date="2021-05-06T09:47:00Z">
              <w:rPr/>
            </w:rPrChange>
          </w:rPr>
          <w:t>context</w:t>
        </w:r>
      </w:ins>
      <w:ins w:id="817" w:author="hgoerlitz" w:date="2021-05-05T15:34:00Z">
        <w:r w:rsidR="001B61B2" w:rsidRPr="00D4130E">
          <w:rPr>
            <w:strike/>
            <w:rPrChange w:id="818" w:author="hgoerlitz" w:date="2021-05-06T09:47:00Z">
              <w:rPr/>
            </w:rPrChange>
          </w:rPr>
          <w:t>s</w:t>
        </w:r>
      </w:ins>
      <w:ins w:id="819" w:author="hgoerlitz" w:date="2021-05-05T14:45:00Z">
        <w:r w:rsidR="008F6B8E" w:rsidRPr="00D4130E">
          <w:rPr>
            <w:strike/>
            <w:rPrChange w:id="820" w:author="hgoerlitz" w:date="2021-05-06T09:47:00Z">
              <w:rPr/>
            </w:rPrChange>
          </w:rPr>
          <w:t xml:space="preserve"> </w:t>
        </w:r>
      </w:ins>
      <w:del w:id="821" w:author="hgoerlitz" w:date="2021-05-05T14:44:00Z">
        <w:r w:rsidRPr="00D4130E" w:rsidDel="008F6B8E">
          <w:rPr>
            <w:strike/>
            <w:rPrChange w:id="822" w:author="hgoerlitz" w:date="2021-05-06T09:47:00Z">
              <w:rPr/>
            </w:rPrChange>
          </w:rPr>
          <w:delText xml:space="preserve">showed slight reduction in </w:delText>
        </w:r>
      </w:del>
      <w:ins w:id="823" w:author="hgoerlitz" w:date="2021-05-05T14:44:00Z">
        <w:r w:rsidR="008F6B8E" w:rsidRPr="00D4130E">
          <w:rPr>
            <w:strike/>
            <w:rPrChange w:id="824" w:author="hgoerlitz" w:date="2021-05-06T09:47:00Z">
              <w:rPr/>
            </w:rPrChange>
          </w:rPr>
          <w:t xml:space="preserve">was slightly shorter </w:t>
        </w:r>
      </w:ins>
      <w:ins w:id="825" w:author="hgoerlitz" w:date="2021-05-05T15:34:00Z">
        <w:r w:rsidR="001B61B2" w:rsidRPr="00D4130E">
          <w:rPr>
            <w:strike/>
            <w:rPrChange w:id="826" w:author="hgoerlitz" w:date="2021-05-06T09:47:00Z">
              <w:rPr/>
            </w:rPrChange>
          </w:rPr>
          <w:t>than in single-ba</w:t>
        </w:r>
      </w:ins>
      <w:ins w:id="827" w:author="hgoerlitz" w:date="2021-05-05T15:35:00Z">
        <w:r w:rsidR="001B61B2" w:rsidRPr="00D4130E">
          <w:rPr>
            <w:strike/>
            <w:rPrChange w:id="828" w:author="hgoerlitz" w:date="2021-05-06T09:47:00Z">
              <w:rPr/>
            </w:rPrChange>
          </w:rPr>
          <w:t xml:space="preserve">t contexts, by </w:t>
        </w:r>
      </w:ins>
      <w:commentRangeStart w:id="829"/>
      <w:del w:id="830" w:author="hgoerlitz" w:date="2021-05-05T14:44:00Z">
        <w:r w:rsidRPr="00D4130E" w:rsidDel="008F6B8E">
          <w:rPr>
            <w:strike/>
            <w:rPrChange w:id="831" w:author="hgoerlitz" w:date="2021-05-06T09:47:00Z">
              <w:rPr/>
            </w:rPrChange>
          </w:rPr>
          <w:delText xml:space="preserve">duration between </w:delText>
        </w:r>
      </w:del>
      <w:r w:rsidRPr="00D4130E">
        <w:rPr>
          <w:strike/>
          <w:rPrChange w:id="832" w:author="hgoerlitz" w:date="2021-05-06T09:47:00Z">
            <w:rPr/>
          </w:rPrChange>
        </w:rPr>
        <w:t xml:space="preserve">1.37-4.29 </w:t>
      </w:r>
      <w:commentRangeEnd w:id="829"/>
      <w:r w:rsidR="008F6B8E" w:rsidRPr="00D4130E">
        <w:rPr>
          <w:rStyle w:val="CommentReference"/>
          <w:strike/>
          <w:rPrChange w:id="833" w:author="hgoerlitz" w:date="2021-05-06T09:47:00Z">
            <w:rPr>
              <w:rStyle w:val="CommentReference"/>
            </w:rPr>
          </w:rPrChange>
        </w:rPr>
        <w:commentReference w:id="829"/>
      </w:r>
      <w:r w:rsidRPr="00D4130E">
        <w:rPr>
          <w:strike/>
          <w:rPrChange w:id="834" w:author="hgoerlitz" w:date="2021-05-06T09:47:00Z">
            <w:rPr/>
          </w:rPrChange>
        </w:rPr>
        <w:t>ms</w:t>
      </w:r>
      <w:ins w:id="835" w:author="hgoerlitz" w:date="2021-05-05T15:35:00Z">
        <w:r w:rsidR="001B61B2" w:rsidRPr="00D4130E">
          <w:rPr>
            <w:strike/>
            <w:rPrChange w:id="836" w:author="hgoerlitz" w:date="2021-05-06T09:47:00Z">
              <w:rPr/>
            </w:rPrChange>
          </w:rPr>
          <w:t xml:space="preserve"> (95% comparability interval</w:t>
        </w:r>
      </w:ins>
      <w:ins w:id="837" w:author="hgoerlitz" w:date="2021-05-05T14:44:00Z">
        <w:r w:rsidR="008F6B8E" w:rsidRPr="00D4130E">
          <w:rPr>
            <w:strike/>
            <w:rPrChange w:id="838" w:author="hgoerlitz" w:date="2021-05-06T09:47:00Z">
              <w:rPr/>
            </w:rPrChange>
          </w:rPr>
          <w:t>)</w:t>
        </w:r>
      </w:ins>
      <w:r w:rsidRPr="00D4130E">
        <w:rPr>
          <w:strike/>
          <w:rPrChange w:id="839" w:author="hgoerlitz" w:date="2021-05-06T09:47:00Z">
            <w:rPr/>
          </w:rPrChange>
        </w:rPr>
        <w:t xml:space="preserve">. </w:t>
      </w:r>
      <w:ins w:id="840" w:author="hgoerlitz" w:date="2021-05-05T14:47:00Z">
        <w:r w:rsidR="008F6B8E" w:rsidRPr="00D4130E">
          <w:rPr>
            <w:strike/>
            <w:rPrChange w:id="841" w:author="hgoerlitz" w:date="2021-05-06T09:47:00Z">
              <w:rPr/>
            </w:rPrChange>
          </w:rPr>
          <w:t>The received level of all</w:t>
        </w:r>
      </w:ins>
      <w:del w:id="842" w:author="hgoerlitz" w:date="2021-05-05T14:46:00Z">
        <w:r w:rsidRPr="00D4130E" w:rsidDel="008F6B8E">
          <w:rPr>
            <w:strike/>
            <w:rPrChange w:id="843" w:author="hgoerlitz" w:date="2021-05-06T09:47:00Z">
              <w:rPr/>
            </w:rPrChange>
          </w:rPr>
          <w:delText xml:space="preserve">The </w:delText>
        </w:r>
      </w:del>
      <w:ins w:id="844" w:author="hgoerlitz" w:date="2021-05-05T14:46:00Z">
        <w:r w:rsidR="008F6B8E" w:rsidRPr="00D4130E">
          <w:rPr>
            <w:strike/>
            <w:rPrChange w:id="845" w:author="hgoerlitz" w:date="2021-05-06T09:47:00Z">
              <w:rPr/>
            </w:rPrChange>
          </w:rPr>
          <w:t xml:space="preserve"> three</w:t>
        </w:r>
      </w:ins>
      <w:ins w:id="846" w:author="hgoerlitz" w:date="2021-05-05T14:47:00Z">
        <w:r w:rsidR="008F6B8E" w:rsidRPr="00D4130E">
          <w:rPr>
            <w:strike/>
            <w:rPrChange w:id="847" w:author="hgoerlitz" w:date="2021-05-06T09:47:00Z">
              <w:rPr/>
            </w:rPrChange>
          </w:rPr>
          <w:t xml:space="preserve"> call components (</w:t>
        </w:r>
      </w:ins>
      <w:r w:rsidRPr="00D4130E">
        <w:rPr>
          <w:strike/>
          <w:rPrChange w:id="848" w:author="hgoerlitz" w:date="2021-05-06T09:47:00Z">
            <w:rPr/>
          </w:rPrChange>
        </w:rPr>
        <w:t xml:space="preserve">CF, </w:t>
      </w:r>
      <w:proofErr w:type="spellStart"/>
      <w:r w:rsidRPr="00D4130E">
        <w:rPr>
          <w:strike/>
          <w:rPrChange w:id="849" w:author="hgoerlitz" w:date="2021-05-06T09:47:00Z">
            <w:rPr/>
          </w:rPrChange>
        </w:rPr>
        <w:t>tFM</w:t>
      </w:r>
      <w:proofErr w:type="spellEnd"/>
      <w:r w:rsidRPr="00D4130E">
        <w:rPr>
          <w:strike/>
          <w:rPrChange w:id="850" w:author="hgoerlitz" w:date="2021-05-06T09:47:00Z">
            <w:rPr/>
          </w:rPrChange>
        </w:rPr>
        <w:t xml:space="preserve"> and </w:t>
      </w:r>
      <w:proofErr w:type="spellStart"/>
      <w:r w:rsidRPr="00D4130E">
        <w:rPr>
          <w:strike/>
          <w:rPrChange w:id="851" w:author="hgoerlitz" w:date="2021-05-06T09:47:00Z">
            <w:rPr/>
          </w:rPrChange>
        </w:rPr>
        <w:t>iFM</w:t>
      </w:r>
      <w:proofErr w:type="spellEnd"/>
      <w:ins w:id="852" w:author="hgoerlitz" w:date="2021-05-05T14:47:00Z">
        <w:r w:rsidR="008F6B8E" w:rsidRPr="00D4130E">
          <w:rPr>
            <w:strike/>
            <w:rPrChange w:id="853" w:author="hgoerlitz" w:date="2021-05-06T09:47:00Z">
              <w:rPr/>
            </w:rPrChange>
          </w:rPr>
          <w:t>)</w:t>
        </w:r>
      </w:ins>
      <w:r w:rsidRPr="00D4130E">
        <w:rPr>
          <w:strike/>
          <w:rPrChange w:id="854" w:author="hgoerlitz" w:date="2021-05-06T09:47:00Z">
            <w:rPr/>
          </w:rPrChange>
        </w:rPr>
        <w:t xml:space="preserve"> </w:t>
      </w:r>
      <w:del w:id="855" w:author="hgoerlitz" w:date="2021-05-05T14:47:00Z">
        <w:r w:rsidRPr="00D4130E" w:rsidDel="008F6B8E">
          <w:rPr>
            <w:strike/>
            <w:rPrChange w:id="856" w:author="hgoerlitz" w:date="2021-05-06T09:47:00Z">
              <w:rPr/>
            </w:rPrChange>
          </w:rPr>
          <w:delText xml:space="preserve">components </w:delText>
        </w:r>
      </w:del>
      <w:r w:rsidRPr="00D4130E">
        <w:rPr>
          <w:strike/>
          <w:rPrChange w:id="857" w:author="hgoerlitz" w:date="2021-05-06T09:47:00Z">
            <w:rPr/>
          </w:rPrChange>
        </w:rPr>
        <w:t xml:space="preserve">seemed to </w:t>
      </w:r>
      <w:del w:id="858" w:author="hgoerlitz" w:date="2021-05-05T14:47:00Z">
        <w:r w:rsidRPr="00D4130E" w:rsidDel="008F6B8E">
          <w:rPr>
            <w:strike/>
            <w:rPrChange w:id="859" w:author="hgoerlitz" w:date="2021-05-06T09:47:00Z">
              <w:rPr/>
            </w:rPrChange>
          </w:rPr>
          <w:delText xml:space="preserve">show a slight decrease in amplitude </w:delText>
        </w:r>
      </w:del>
      <w:ins w:id="860" w:author="hgoerlitz" w:date="2021-05-05T14:47:00Z">
        <w:r w:rsidR="008F6B8E" w:rsidRPr="00D4130E">
          <w:rPr>
            <w:strike/>
            <w:rPrChange w:id="861" w:author="hgoerlitz" w:date="2021-05-06T09:47:00Z">
              <w:rPr/>
            </w:rPrChange>
          </w:rPr>
          <w:t xml:space="preserve">be slightly lower by </w:t>
        </w:r>
      </w:ins>
      <w:del w:id="862" w:author="hgoerlitz" w:date="2021-05-05T14:47:00Z">
        <w:r w:rsidRPr="00D4130E" w:rsidDel="008F6B8E">
          <w:rPr>
            <w:strike/>
            <w:rPrChange w:id="863" w:author="hgoerlitz" w:date="2021-05-06T09:47:00Z">
              <w:rPr/>
            </w:rPrChange>
          </w:rPr>
          <w:delText xml:space="preserve">of </w:delText>
        </w:r>
      </w:del>
      <w:r w:rsidRPr="00D4130E">
        <w:rPr>
          <w:strike/>
          <w:rPrChange w:id="864" w:author="hgoerlitz" w:date="2021-05-06T09:47:00Z">
            <w:rPr/>
          </w:rPrChange>
        </w:rPr>
        <w:t>up</w:t>
      </w:r>
      <w:ins w:id="865" w:author="hgoerlitz" w:date="2021-05-05T14:27:00Z">
        <w:r w:rsidRPr="00D4130E">
          <w:rPr>
            <w:strike/>
            <w:rPrChange w:id="866" w:author="hgoerlitz" w:date="2021-05-06T09:47:00Z">
              <w:rPr/>
            </w:rPrChange>
          </w:rPr>
          <w:t xml:space="preserve"> </w:t>
        </w:r>
      </w:ins>
      <w:r w:rsidRPr="00D4130E">
        <w:rPr>
          <w:strike/>
          <w:rPrChange w:id="867" w:author="hgoerlitz" w:date="2021-05-06T09:47:00Z">
            <w:rPr/>
          </w:rPrChange>
        </w:rPr>
        <w:t xml:space="preserve">to </w:t>
      </w:r>
      <w:ins w:id="868" w:author="hgoerlitz" w:date="2021-05-05T15:37:00Z">
        <w:r w:rsidR="001B61B2" w:rsidRPr="00D4130E">
          <w:rPr>
            <w:strike/>
            <w:rPrChange w:id="869" w:author="hgoerlitz" w:date="2021-05-06T09:47:00Z">
              <w:rPr/>
            </w:rPrChange>
          </w:rPr>
          <w:t>-</w:t>
        </w:r>
      </w:ins>
      <w:del w:id="870" w:author="hgoerlitz" w:date="2021-05-05T15:36:00Z">
        <w:r w:rsidRPr="00D4130E" w:rsidDel="001B61B2">
          <w:rPr>
            <w:strike/>
            <w:rPrChange w:id="871" w:author="hgoerlitz" w:date="2021-05-06T09:47:00Z">
              <w:rPr/>
            </w:rPrChange>
          </w:rPr>
          <w:delText>1-</w:delText>
        </w:r>
      </w:del>
      <w:r w:rsidRPr="00D4130E">
        <w:rPr>
          <w:strike/>
          <w:rPrChange w:id="872" w:author="hgoerlitz" w:date="2021-05-06T09:47:00Z">
            <w:rPr/>
          </w:rPrChange>
        </w:rPr>
        <w:t xml:space="preserve">4 dB in multi-bat </w:t>
      </w:r>
      <w:del w:id="873" w:author="hgoerlitz" w:date="2021-05-05T14:47:00Z">
        <w:r w:rsidRPr="00D4130E" w:rsidDel="008F6B8E">
          <w:rPr>
            <w:strike/>
            <w:rPrChange w:id="874" w:author="hgoerlitz" w:date="2021-05-06T09:47:00Z">
              <w:rPr/>
            </w:rPrChange>
          </w:rPr>
          <w:delText>calls</w:delText>
        </w:r>
      </w:del>
      <w:ins w:id="875" w:author="hgoerlitz" w:date="2021-05-05T14:47:00Z">
        <w:r w:rsidR="008F6B8E" w:rsidRPr="00D4130E">
          <w:rPr>
            <w:strike/>
            <w:rPrChange w:id="876" w:author="hgoerlitz" w:date="2021-05-06T09:47:00Z">
              <w:rPr/>
            </w:rPrChange>
          </w:rPr>
          <w:t>contexts compared to single-bat contexts</w:t>
        </w:r>
      </w:ins>
      <w:r w:rsidRPr="00D4130E">
        <w:rPr>
          <w:strike/>
          <w:rPrChange w:id="877" w:author="hgoerlitz" w:date="2021-05-06T09:47:00Z">
            <w:rPr/>
          </w:rPrChange>
        </w:rPr>
        <w:t xml:space="preserve">. </w:t>
      </w:r>
      <w:commentRangeStart w:id="878"/>
      <w:proofErr w:type="spellStart"/>
      <w:r w:rsidRPr="00D4130E">
        <w:rPr>
          <w:strike/>
          <w:rPrChange w:id="879" w:author="hgoerlitz" w:date="2021-05-06T09:47:00Z">
            <w:rPr/>
          </w:rPrChange>
        </w:rPr>
        <w:t>tFM</w:t>
      </w:r>
      <w:proofErr w:type="spellEnd"/>
      <w:r w:rsidRPr="00D4130E">
        <w:rPr>
          <w:strike/>
          <w:rPrChange w:id="880" w:author="hgoerlitz" w:date="2021-05-06T09:47:00Z">
            <w:rPr/>
          </w:rPrChange>
        </w:rPr>
        <w:t xml:space="preserve"> </w:t>
      </w:r>
      <w:commentRangeEnd w:id="878"/>
      <w:r w:rsidR="001B61B2" w:rsidRPr="00D4130E">
        <w:rPr>
          <w:rStyle w:val="CommentReference"/>
          <w:strike/>
          <w:rPrChange w:id="881" w:author="hgoerlitz" w:date="2021-05-06T09:47:00Z">
            <w:rPr>
              <w:rStyle w:val="CommentReference"/>
            </w:rPr>
          </w:rPrChange>
        </w:rPr>
        <w:commentReference w:id="878"/>
      </w:r>
      <w:r w:rsidRPr="00D4130E">
        <w:rPr>
          <w:strike/>
          <w:rPrChange w:id="882" w:author="hgoerlitz" w:date="2021-05-06T09:47:00Z">
            <w:rPr/>
          </w:rPrChange>
        </w:rPr>
        <w:t xml:space="preserve">bandwidth </w:t>
      </w:r>
      <w:del w:id="883" w:author="hgoerlitz" w:date="2021-05-05T15:41:00Z">
        <w:r w:rsidRPr="00D4130E" w:rsidDel="001B61B2">
          <w:rPr>
            <w:strike/>
            <w:rPrChange w:id="884" w:author="hgoerlitz" w:date="2021-05-06T09:47:00Z">
              <w:rPr/>
            </w:rPrChange>
          </w:rPr>
          <w:delText xml:space="preserve">appeared </w:delText>
        </w:r>
      </w:del>
      <w:ins w:id="885" w:author="hgoerlitz" w:date="2021-05-05T15:41:00Z">
        <w:r w:rsidR="001B61B2" w:rsidRPr="00D4130E">
          <w:rPr>
            <w:strike/>
            <w:rPrChange w:id="886" w:author="hgoerlitz" w:date="2021-05-06T09:47:00Z">
              <w:rPr/>
            </w:rPrChange>
          </w:rPr>
          <w:t xml:space="preserve">seemed to be </w:t>
        </w:r>
      </w:ins>
      <w:ins w:id="887" w:author="hgoerlitz" w:date="2021-05-05T15:43:00Z">
        <w:r w:rsidR="001B61B2" w:rsidRPr="00D4130E">
          <w:rPr>
            <w:strike/>
            <w:rPrChange w:id="888" w:author="hgoerlitz" w:date="2021-05-06T09:47:00Z">
              <w:rPr/>
            </w:rPrChange>
          </w:rPr>
          <w:t xml:space="preserve">higher </w:t>
        </w:r>
      </w:ins>
      <w:del w:id="889" w:author="hgoerlitz" w:date="2021-05-05T15:41:00Z">
        <w:r w:rsidRPr="00D4130E" w:rsidDel="001B61B2">
          <w:rPr>
            <w:strike/>
            <w:rPrChange w:id="890" w:author="hgoerlitz" w:date="2021-05-06T09:47:00Z">
              <w:rPr/>
            </w:rPrChange>
          </w:rPr>
          <w:delText xml:space="preserve">to show an increase in multi-bat calls </w:delText>
        </w:r>
      </w:del>
      <w:del w:id="891" w:author="Neetash Mysuru" w:date="2021-04-16T22:49:00Z">
        <w:r w:rsidRPr="00D4130E" w:rsidDel="003624E4">
          <w:rPr>
            <w:strike/>
            <w:rPrChange w:id="892" w:author="hgoerlitz" w:date="2021-05-06T09:47:00Z">
              <w:rPr/>
            </w:rPrChange>
          </w:rPr>
          <w:delText xml:space="preserve">of </w:delText>
        </w:r>
      </w:del>
      <w:del w:id="893" w:author="hgoerlitz" w:date="2021-05-05T15:41:00Z">
        <w:r w:rsidRPr="00D4130E" w:rsidDel="001B61B2">
          <w:rPr>
            <w:strike/>
            <w:rPrChange w:id="894" w:author="hgoerlitz" w:date="2021-05-06T09:47:00Z">
              <w:rPr/>
            </w:rPrChange>
          </w:rPr>
          <w:delText xml:space="preserve">between </w:delText>
        </w:r>
      </w:del>
      <w:ins w:id="895" w:author="hgoerlitz" w:date="2021-05-05T15:41:00Z">
        <w:r w:rsidR="001B61B2" w:rsidRPr="00D4130E">
          <w:rPr>
            <w:strike/>
            <w:rPrChange w:id="896" w:author="hgoerlitz" w:date="2021-05-06T09:47:00Z">
              <w:rPr/>
            </w:rPrChange>
          </w:rPr>
          <w:t xml:space="preserve">by </w:t>
        </w:r>
      </w:ins>
      <w:r w:rsidRPr="00D4130E">
        <w:rPr>
          <w:strike/>
          <w:rPrChange w:id="897" w:author="hgoerlitz" w:date="2021-05-06T09:47:00Z">
            <w:rPr/>
          </w:rPrChange>
        </w:rPr>
        <w:t>0.02-2.58 kHz</w:t>
      </w:r>
      <w:ins w:id="898" w:author="hgoerlitz" w:date="2021-05-05T15:42:00Z">
        <w:r w:rsidR="001B61B2" w:rsidRPr="00D4130E">
          <w:rPr>
            <w:strike/>
            <w:rPrChange w:id="899" w:author="hgoerlitz" w:date="2021-05-06T09:47:00Z">
              <w:rPr/>
            </w:rPrChange>
          </w:rPr>
          <w:t xml:space="preserve"> in in multi-bat contexts compared to single-bat contexts</w:t>
        </w:r>
      </w:ins>
      <w:r w:rsidRPr="00D4130E">
        <w:rPr>
          <w:strike/>
          <w:rPrChange w:id="900" w:author="hgoerlitz" w:date="2021-05-06T09:47:00Z">
            <w:rPr/>
          </w:rPrChange>
        </w:rPr>
        <w:t xml:space="preserve">. </w:t>
      </w:r>
    </w:p>
    <w:p w14:paraId="58B40800" w14:textId="6D58946C" w:rsidR="00465AE9" w:rsidRDefault="00465AE9" w:rsidP="00465AE9">
      <w:pPr>
        <w:pStyle w:val="BodyText"/>
        <w:spacing w:line="276" w:lineRule="auto"/>
      </w:pPr>
      <w:del w:id="901" w:author="hgoerlitz" w:date="2021-05-05T15:39:00Z">
        <w:r w:rsidDel="001B61B2">
          <w:delText>The rest of the parameters show</w:delText>
        </w:r>
      </w:del>
      <w:ins w:id="902" w:author="Neetash Mysuru" w:date="2021-04-16T22:49:00Z">
        <w:del w:id="903" w:author="hgoerlitz" w:date="2021-05-05T15:39:00Z">
          <w:r w:rsidDel="001B61B2">
            <w:delText>n</w:delText>
          </w:r>
        </w:del>
      </w:ins>
      <w:del w:id="904" w:author="hgoerlitz" w:date="2021-05-05T15:39:00Z">
        <w:r w:rsidDel="001B61B2">
          <w:delText xml:space="preserve"> in Table 1 </w:delText>
        </w:r>
      </w:del>
      <w:ins w:id="905" w:author="hgoerlitz" w:date="2021-05-05T15:39:00Z">
        <w:r w:rsidR="001B61B2">
          <w:t xml:space="preserve">All remaining parameters </w:t>
        </w:r>
      </w:ins>
      <w:del w:id="906" w:author="hgoerlitz" w:date="2021-05-05T15:39:00Z">
        <w:r w:rsidDel="001B61B2">
          <w:delText xml:space="preserve">showed much smaller differences </w:delText>
        </w:r>
      </w:del>
      <w:ins w:id="907" w:author="hgoerlitz" w:date="2021-05-05T15:39:00Z">
        <w:r w:rsidR="001B61B2">
          <w:t xml:space="preserve">had smaller differences between </w:t>
        </w:r>
      </w:ins>
      <w:ins w:id="908" w:author="hgoerlitz" w:date="2021-05-06T09:46:00Z">
        <w:r w:rsidR="00D4130E">
          <w:t>single</w:t>
        </w:r>
      </w:ins>
      <w:ins w:id="909" w:author="hgoerlitz" w:date="2021-05-05T15:39:00Z">
        <w:r w:rsidR="001B61B2">
          <w:t xml:space="preserve">- and </w:t>
        </w:r>
      </w:ins>
      <w:ins w:id="910" w:author="hgoerlitz" w:date="2021-05-06T09:46:00Z">
        <w:r w:rsidR="00D4130E">
          <w:t>multi</w:t>
        </w:r>
      </w:ins>
      <w:ins w:id="911" w:author="hgoerlitz" w:date="2021-05-05T15:39:00Z">
        <w:r w:rsidR="001B61B2">
          <w:t>-bat contex</w:t>
        </w:r>
      </w:ins>
      <w:ins w:id="912" w:author="hgoerlitz" w:date="2021-05-05T15:40:00Z">
        <w:r w:rsidR="001B61B2">
          <w:t>ts</w:t>
        </w:r>
      </w:ins>
      <w:ins w:id="913" w:author="hgoerlitz" w:date="2021-05-06T09:47:00Z">
        <w:r w:rsidR="00D4130E">
          <w:t xml:space="preserve">, with the </w:t>
        </w:r>
      </w:ins>
      <w:del w:id="914" w:author="hgoerlitz" w:date="2021-05-05T15:40:00Z">
        <w:r w:rsidDel="001B61B2">
          <w:delText xml:space="preserve">or </w:delText>
        </w:r>
      </w:del>
      <w:del w:id="915" w:author="hgoerlitz" w:date="2021-05-05T15:41:00Z">
        <w:r w:rsidDel="001B61B2">
          <w:delText xml:space="preserve">the </w:delText>
        </w:r>
      </w:del>
      <w:r>
        <w:t>estimate</w:t>
      </w:r>
      <w:ins w:id="916" w:author="hgoerlitz" w:date="2021-05-05T15:40:00Z">
        <w:r w:rsidR="001B61B2">
          <w:t>d</w:t>
        </w:r>
      </w:ins>
      <w:r>
        <w:t xml:space="preserve"> </w:t>
      </w:r>
      <w:del w:id="917" w:author="hgoerlitz" w:date="2021-05-05T15:40:00Z">
        <w:r w:rsidDel="001B61B2">
          <w:delText xml:space="preserve">of </w:delText>
        </w:r>
      </w:del>
      <w:del w:id="918" w:author="hgoerlitz" w:date="2021-05-06T09:48:00Z">
        <w:r w:rsidDel="00D4130E">
          <w:delText xml:space="preserve">mean </w:delText>
        </w:r>
      </w:del>
      <w:r>
        <w:t xml:space="preserve">difference </w:t>
      </w:r>
      <w:ins w:id="919" w:author="hgoerlitz" w:date="2021-05-06T09:48:00Z">
        <w:r w:rsidR="00D4130E">
          <w:t xml:space="preserve">between their means </w:t>
        </w:r>
      </w:ins>
      <w:del w:id="920" w:author="hgoerlitz" w:date="2021-05-06T09:48:00Z">
        <w:r w:rsidDel="00D4130E">
          <w:delText xml:space="preserve">was </w:delText>
        </w:r>
      </w:del>
      <w:del w:id="921" w:author="hgoerlitz" w:date="2021-05-06T09:47:00Z">
        <w:r w:rsidDel="00D4130E">
          <w:delText>centred</w:delText>
        </w:r>
      </w:del>
      <w:ins w:id="922" w:author="hgoerlitz" w:date="2021-05-06T09:47:00Z">
        <w:r w:rsidR="00D4130E">
          <w:t>centered</w:t>
        </w:r>
      </w:ins>
      <w:r>
        <w:t xml:space="preserve"> </w:t>
      </w:r>
      <w:del w:id="923" w:author="hgoerlitz" w:date="2021-05-06T09:47:00Z">
        <w:r w:rsidDel="00D4130E">
          <w:delText xml:space="preserve">around </w:delText>
        </w:r>
      </w:del>
      <w:ins w:id="924" w:author="hgoerlitz" w:date="2021-05-06T09:47:00Z">
        <w:r w:rsidR="00D4130E">
          <w:t xml:space="preserve">on </w:t>
        </w:r>
      </w:ins>
      <w:r>
        <w:t>zero</w:t>
      </w:r>
      <w:ins w:id="925" w:author="hgoerlitz" w:date="2021-05-06T09:48:00Z">
        <w:r w:rsidR="00D4130E">
          <w:t xml:space="preserve"> (Table 1)</w:t>
        </w:r>
      </w:ins>
      <w:r>
        <w:t>.</w:t>
      </w:r>
    </w:p>
    <w:p w14:paraId="1CCF531C" w14:textId="77777777" w:rsidR="00465AE9" w:rsidRDefault="00465AE9" w:rsidP="00FC3E72">
      <w:pPr>
        <w:pStyle w:val="CaptionedFigure"/>
        <w:spacing w:line="276" w:lineRule="auto"/>
      </w:pPr>
    </w:p>
    <w:p w14:paraId="0C3CC206" w14:textId="2744FDF4" w:rsidR="00871A93" w:rsidRDefault="004D36E1" w:rsidP="00FC3E72">
      <w:pPr>
        <w:pStyle w:val="CaptionedFigure"/>
        <w:spacing w:line="276" w:lineRule="auto"/>
      </w:pPr>
      <w:commentRangeStart w:id="926"/>
      <w:commentRangeStart w:id="927"/>
      <w:commentRangeStart w:id="928"/>
      <w:r>
        <w:rPr>
          <w:noProof/>
        </w:rPr>
        <w:drawing>
          <wp:inline distT="0" distB="0" distL="0" distR="0" wp14:anchorId="45E538EA" wp14:editId="05C54985">
            <wp:extent cx="5334000" cy="5334000"/>
            <wp:effectExtent l="0" t="0" r="0" b="0"/>
            <wp:docPr id="3" name="Picture" descr="Figure 3:  Measured acoustic parameters for the constant frequency (CF), initial frequency modulated (iFM) and terminal frequency modulated (tFM) components of individual calls emitted under single-bat and multi-bat conditions. Each column shows the measurements per call component, while each row shows a group of related measurements: A-C) duration D-F) spectral measurements G-I) received level J-K) relative FM-CF ratios L-M) FM component bandwidths. Ncalls_{single}= 177 , N_{multi-bat}= 49 . Raw data points are plotted over box plots showing the median, quartiles and whiskers of 1.5 times the inter-quartile range."/>
            <wp:cNvGraphicFramePr/>
            <a:graphic xmlns:a="http://schemas.openxmlformats.org/drawingml/2006/main">
              <a:graphicData uri="http://schemas.openxmlformats.org/drawingml/2006/picture">
                <pic:pic xmlns:pic="http://schemas.openxmlformats.org/drawingml/2006/picture">
                  <pic:nvPicPr>
                    <pic:cNvPr id="0" name="Picture" descr="../combined_analysis/measurements_and_derivedparams_multipanel.png"/>
                    <pic:cNvPicPr>
                      <a:picLocks noChangeAspect="1" noChangeArrowheads="1"/>
                    </pic:cNvPicPr>
                  </pic:nvPicPr>
                  <pic:blipFill>
                    <a:blip r:embed="rId13"/>
                    <a:stretch>
                      <a:fillRect/>
                    </a:stretch>
                  </pic:blipFill>
                  <pic:spPr bwMode="auto">
                    <a:xfrm>
                      <a:off x="0" y="0"/>
                      <a:ext cx="5334000" cy="5334000"/>
                    </a:xfrm>
                    <a:prstGeom prst="rect">
                      <a:avLst/>
                    </a:prstGeom>
                    <a:noFill/>
                    <a:ln w="9525">
                      <a:noFill/>
                      <a:headEnd/>
                      <a:tailEnd/>
                    </a:ln>
                  </pic:spPr>
                </pic:pic>
              </a:graphicData>
            </a:graphic>
          </wp:inline>
        </w:drawing>
      </w:r>
      <w:commentRangeEnd w:id="926"/>
      <w:commentRangeEnd w:id="927"/>
      <w:commentRangeEnd w:id="928"/>
      <w:r w:rsidR="00DC0BCE">
        <w:rPr>
          <w:rStyle w:val="CommentReference"/>
        </w:rPr>
        <w:commentReference w:id="926"/>
      </w:r>
      <w:r w:rsidR="00A45121">
        <w:rPr>
          <w:rStyle w:val="CommentReference"/>
        </w:rPr>
        <w:commentReference w:id="927"/>
      </w:r>
      <w:r w:rsidR="00722C6F">
        <w:rPr>
          <w:rStyle w:val="CommentReference"/>
        </w:rPr>
        <w:commentReference w:id="928"/>
      </w:r>
    </w:p>
    <w:p w14:paraId="11EC10F6" w14:textId="1D31C072" w:rsidR="00871A93" w:rsidRDefault="004D36E1" w:rsidP="00FC3E72">
      <w:pPr>
        <w:pStyle w:val="ImageCaption"/>
        <w:spacing w:line="276" w:lineRule="auto"/>
      </w:pPr>
      <w:r>
        <w:t>Figure 3:  Measured acoustic parameters for the constant frequency (CF), initial frequency modulated (</w:t>
      </w:r>
      <w:proofErr w:type="spellStart"/>
      <w:r>
        <w:t>iFM</w:t>
      </w:r>
      <w:proofErr w:type="spellEnd"/>
      <w:r>
        <w:t>) and terminal frequency modulated (</w:t>
      </w:r>
      <w:proofErr w:type="spellStart"/>
      <w:r>
        <w:t>tFM</w:t>
      </w:r>
      <w:proofErr w:type="spellEnd"/>
      <w:r>
        <w:t xml:space="preserve">) components of individual calls emitted under single-bat and multi-bat </w:t>
      </w:r>
      <w:commentRangeStart w:id="929"/>
      <w:del w:id="930" w:author="hgoerlitz" w:date="2021-05-05T14:21:00Z">
        <w:r w:rsidDel="00722C6F">
          <w:delText>conditions</w:delText>
        </w:r>
      </w:del>
      <w:ins w:id="931" w:author="hgoerlitz" w:date="2021-05-05T14:21:00Z">
        <w:r w:rsidR="00722C6F">
          <w:t>contexts</w:t>
        </w:r>
        <w:commentRangeEnd w:id="929"/>
        <w:r w:rsidR="00722C6F">
          <w:rPr>
            <w:rStyle w:val="CommentReference"/>
            <w:i w:val="0"/>
          </w:rPr>
          <w:commentReference w:id="929"/>
        </w:r>
      </w:ins>
      <w:r>
        <w:t xml:space="preserve">. Each column shows the measurements per call component, while each row shows a group of related measurements: A-C) duration D-F) spectral measurements G-I) received level J-K) </w:t>
      </w:r>
      <w:commentRangeStart w:id="932"/>
      <w:del w:id="933" w:author="hgoerlitz" w:date="2021-05-05T14:22:00Z">
        <w:r w:rsidDel="00722C6F">
          <w:delText xml:space="preserve">relative </w:delText>
        </w:r>
      </w:del>
      <w:ins w:id="934" w:author="hgoerlitz" w:date="2021-05-05T14:24:00Z">
        <w:r w:rsidR="00722C6F">
          <w:t>level</w:t>
        </w:r>
      </w:ins>
      <w:ins w:id="935" w:author="hgoerlitz" w:date="2021-05-05T14:22:00Z">
        <w:r w:rsidR="00722C6F">
          <w:t xml:space="preserve"> differences</w:t>
        </w:r>
      </w:ins>
      <w:del w:id="936" w:author="hgoerlitz" w:date="2021-05-05T14:22:00Z">
        <w:r w:rsidDel="00722C6F">
          <w:delText>FM-CF ratios</w:delText>
        </w:r>
      </w:del>
      <w:r>
        <w:t xml:space="preserve"> </w:t>
      </w:r>
      <w:commentRangeEnd w:id="932"/>
      <w:r w:rsidR="00722C6F">
        <w:rPr>
          <w:rStyle w:val="CommentReference"/>
          <w:i w:val="0"/>
        </w:rPr>
        <w:commentReference w:id="932"/>
      </w:r>
      <w:r>
        <w:t xml:space="preserve">L-M) FM component bandwidths. </w:t>
      </w:r>
      <w:moveFromRangeStart w:id="937" w:author="hgoerlitz" w:date="2021-05-05T14:23:00Z" w:name="move71117019"/>
      <m:oMath>
        <m:r>
          <w:rPr>
            <w:rFonts w:ascii="Cambria Math" w:hAnsi="Cambria Math"/>
          </w:rPr>
          <m:t>Ncall</m:t>
        </m:r>
        <m:sSub>
          <m:sSubPr>
            <m:ctrlPr>
              <w:rPr>
                <w:rFonts w:ascii="Cambria Math" w:hAnsi="Cambria Math"/>
              </w:rPr>
            </m:ctrlPr>
          </m:sSubPr>
          <m:e>
            <m:r>
              <w:rPr>
                <w:rFonts w:ascii="Cambria Math" w:hAnsi="Cambria Math"/>
              </w:rPr>
              <m:t>s</m:t>
            </m:r>
          </m:e>
          <m:sub>
            <m:r>
              <w:rPr>
                <w:rFonts w:ascii="Cambria Math" w:hAnsi="Cambria Math"/>
              </w:rPr>
              <m:t>single</m:t>
            </m:r>
          </m:sub>
        </m:sSub>
        <m:r>
          <w:rPr>
            <w:rFonts w:ascii="Cambria Math" w:hAnsi="Cambria Math"/>
          </w:rPr>
          <m:t>=</m:t>
        </m:r>
      </m:oMath>
      <w:moveFrom w:id="938" w:author="hgoerlitz" w:date="2021-05-05T14:23:00Z">
        <w:r w:rsidDel="00722C6F">
          <w:t xml:space="preserve"> 177 , </w:t>
        </w:r>
        <m:oMath>
          <m:sSub>
            <m:sSubPr>
              <m:ctrlPr>
                <w:rPr>
                  <w:rFonts w:ascii="Cambria Math" w:hAnsi="Cambria Math"/>
                </w:rPr>
              </m:ctrlPr>
            </m:sSubPr>
            <m:e>
              <m:r>
                <w:rPr>
                  <w:rFonts w:ascii="Cambria Math" w:hAnsi="Cambria Math"/>
                </w:rPr>
                <m:t>N</m:t>
              </m:r>
            </m:e>
            <m:sub>
              <m:r>
                <w:rPr>
                  <w:rFonts w:ascii="Cambria Math" w:hAnsi="Cambria Math"/>
                </w:rPr>
                <m:t>multi-bat</m:t>
              </m:r>
            </m:sub>
          </m:sSub>
        </m:oMath>
        <w:r w:rsidDel="00722C6F">
          <w:t xml:space="preserve">= 49 . </w:t>
        </w:r>
      </w:moveFrom>
      <w:moveFromRangeEnd w:id="937"/>
      <w:r>
        <w:t xml:space="preserve">Raw data points are plotted over box plots showing the median, quartiles and whiskers </w:t>
      </w:r>
      <w:commentRangeStart w:id="939"/>
      <w:r>
        <w:t xml:space="preserve">of </w:t>
      </w:r>
      <w:ins w:id="940" w:author="hgoerlitz" w:date="2021-05-05T14:23:00Z">
        <w:r w:rsidR="00722C6F">
          <w:t xml:space="preserve">up to </w:t>
        </w:r>
      </w:ins>
      <w:r>
        <w:t xml:space="preserve">1.5 </w:t>
      </w:r>
      <w:commentRangeEnd w:id="939"/>
      <w:r w:rsidR="00722C6F">
        <w:rPr>
          <w:rStyle w:val="CommentReference"/>
          <w:i w:val="0"/>
        </w:rPr>
        <w:commentReference w:id="939"/>
      </w:r>
      <w:r>
        <w:t>times the inter-quartile range.</w:t>
      </w:r>
      <m:oMath>
        <m:r>
          <w:ins w:id="941" w:author="hgoerlitz" w:date="2021-05-05T14:23:00Z">
            <w:rPr>
              <w:rFonts w:ascii="Cambria Math" w:hAnsi="Cambria Math"/>
            </w:rPr>
            <m:t xml:space="preserve"> </m:t>
          </w:ins>
        </m:r>
        <w:moveToRangeStart w:id="942" w:author="hgoerlitz" w:date="2021-05-05T14:23:00Z" w:name="move71117019"/>
        <m:r>
          <w:rPr>
            <w:rFonts w:ascii="Cambria Math" w:hAnsi="Cambria Math"/>
          </w:rPr>
          <m:t>N</m:t>
        </m:r>
        <m:r>
          <w:ins w:id="943" w:author="hgoerlitz" w:date="2021-05-05T14:23:00Z">
            <w:rPr>
              <w:rFonts w:ascii="Cambria Math" w:hAnsi="Cambria Math"/>
            </w:rPr>
            <m:t xml:space="preserve"> </m:t>
          </w:ins>
        </m:r>
        <m:r>
          <w:rPr>
            <w:rFonts w:ascii="Cambria Math" w:hAnsi="Cambria Math"/>
          </w:rPr>
          <m:t>call</m:t>
        </m:r>
        <m:sSub>
          <m:sSubPr>
            <m:ctrlPr>
              <w:rPr>
                <w:rFonts w:ascii="Cambria Math" w:hAnsi="Cambria Math"/>
              </w:rPr>
            </m:ctrlPr>
          </m:sSubPr>
          <m:e>
            <m:r>
              <w:rPr>
                <w:rFonts w:ascii="Cambria Math" w:hAnsi="Cambria Math"/>
              </w:rPr>
              <m:t>s</m:t>
            </m:r>
          </m:e>
          <m:sub>
            <m:r>
              <w:rPr>
                <w:rFonts w:ascii="Cambria Math" w:hAnsi="Cambria Math"/>
              </w:rPr>
              <m:t>single</m:t>
            </m:r>
          </m:sub>
        </m:sSub>
        <m:r>
          <w:rPr>
            <w:rFonts w:ascii="Cambria Math" w:hAnsi="Cambria Math"/>
          </w:rPr>
          <m:t>=</m:t>
        </m:r>
      </m:oMath>
      <w:moveTo w:id="944" w:author="hgoerlitz" w:date="2021-05-05T14:23:00Z">
        <w:r w:rsidR="00722C6F">
          <w:t xml:space="preserve"> </w:t>
        </w:r>
        <w:proofErr w:type="gramStart"/>
        <w:r w:rsidR="00722C6F">
          <w:t>177 ,</w:t>
        </w:r>
        <w:proofErr w:type="gramEnd"/>
        <w:r w:rsidR="00722C6F">
          <w:t xml:space="preserve"> </w:t>
        </w:r>
        <m:oMath>
          <m:sSub>
            <m:sSubPr>
              <m:ctrlPr>
                <w:rPr>
                  <w:rFonts w:ascii="Cambria Math" w:hAnsi="Cambria Math"/>
                </w:rPr>
              </m:ctrlPr>
            </m:sSubPr>
            <m:e>
              <m:r>
                <w:rPr>
                  <w:rFonts w:ascii="Cambria Math" w:hAnsi="Cambria Math"/>
                </w:rPr>
                <m:t>N</m:t>
              </m:r>
              <m:r>
                <w:ins w:id="945" w:author="hgoerlitz" w:date="2021-05-05T14:24:00Z">
                  <w:rPr>
                    <w:rFonts w:ascii="Cambria Math" w:hAnsi="Cambria Math"/>
                  </w:rPr>
                  <m:t xml:space="preserve"> calls</m:t>
                </w:ins>
              </m:r>
            </m:e>
            <m:sub>
              <m:r>
                <w:rPr>
                  <w:rFonts w:ascii="Cambria Math" w:hAnsi="Cambria Math"/>
                </w:rPr>
                <m:t>multi-bat</m:t>
              </m:r>
            </m:sub>
          </m:sSub>
        </m:oMath>
        <w:r w:rsidR="00722C6F">
          <w:t>= 49 .</w:t>
        </w:r>
      </w:moveTo>
      <w:moveToRangeEnd w:id="942"/>
    </w:p>
    <w:p w14:paraId="23241FB8" w14:textId="77777777" w:rsidR="00871A93" w:rsidRDefault="004D36E1" w:rsidP="00FC3E72">
      <w:pPr>
        <w:spacing w:line="276" w:lineRule="auto"/>
      </w:pPr>
      <w:r>
        <w:br w:type="page"/>
      </w:r>
    </w:p>
    <w:p w14:paraId="19EF446A" w14:textId="231F0BDA" w:rsidR="000B1C3C" w:rsidRDefault="004D36E1" w:rsidP="00FC3E72">
      <w:pPr>
        <w:pStyle w:val="Compact"/>
        <w:spacing w:line="276" w:lineRule="auto"/>
        <w:rPr>
          <w:ins w:id="946" w:author="hgoerlitz" w:date="2021-05-05T14:55:00Z"/>
        </w:rPr>
      </w:pPr>
      <w:commentRangeStart w:id="947"/>
      <w:r>
        <w:lastRenderedPageBreak/>
        <w:t xml:space="preserve">Table 1: </w:t>
      </w:r>
      <w:bookmarkStart w:id="948" w:name="tab:incalldata"/>
      <w:commentRangeEnd w:id="947"/>
      <w:r w:rsidR="00465AE9">
        <w:rPr>
          <w:rStyle w:val="CommentReference"/>
        </w:rPr>
        <w:commentReference w:id="947"/>
      </w:r>
      <w:ins w:id="949" w:author="hgoerlitz" w:date="2021-05-05T14:54:00Z">
        <w:r w:rsidR="000B1C3C">
          <w:t xml:space="preserve">Range of measured parameters of individual bat calls </w:t>
        </w:r>
      </w:ins>
      <w:ins w:id="950" w:author="hgoerlitz" w:date="2021-05-06T09:48:00Z">
        <w:r w:rsidR="00024B42">
          <w:t xml:space="preserve">in </w:t>
        </w:r>
      </w:ins>
      <w:ins w:id="951" w:author="hgoerlitz" w:date="2021-05-05T14:54:00Z">
        <w:r w:rsidR="000B1C3C">
          <w:t>single</w:t>
        </w:r>
      </w:ins>
      <w:ins w:id="952" w:author="hgoerlitz" w:date="2021-05-05T14:55:00Z">
        <w:r w:rsidR="000B1C3C">
          <w:t>-</w:t>
        </w:r>
      </w:ins>
      <w:ins w:id="953" w:author="hgoerlitz" w:date="2021-05-05T14:54:00Z">
        <w:r w:rsidR="000B1C3C">
          <w:t xml:space="preserve"> and multi-bat context</w:t>
        </w:r>
      </w:ins>
      <w:ins w:id="954" w:author="hgoerlitz" w:date="2021-05-05T14:55:00Z">
        <w:r w:rsidR="000B1C3C">
          <w:t>s and the 95%-compatibility interval (???) (CI) of their means.</w:t>
        </w:r>
      </w:ins>
    </w:p>
    <w:p w14:paraId="7501A955" w14:textId="77777777" w:rsidR="000B1C3C" w:rsidRDefault="000B1C3C" w:rsidP="00FC3E72">
      <w:pPr>
        <w:pStyle w:val="Compact"/>
        <w:spacing w:line="276" w:lineRule="auto"/>
        <w:rPr>
          <w:ins w:id="955" w:author="hgoerlitz" w:date="2021-05-05T14:55:00Z"/>
        </w:rPr>
      </w:pPr>
    </w:p>
    <w:p w14:paraId="3BE19695" w14:textId="0B20664F" w:rsidR="00871A93" w:rsidRPr="000B1C3C" w:rsidRDefault="000B1C3C" w:rsidP="00FC3E72">
      <w:pPr>
        <w:pStyle w:val="Compact"/>
        <w:spacing w:line="276" w:lineRule="auto"/>
        <w:rPr>
          <w:strike/>
          <w:rPrChange w:id="956" w:author="hgoerlitz" w:date="2021-05-05T14:55:00Z">
            <w:rPr/>
          </w:rPrChange>
        </w:rPr>
      </w:pPr>
      <w:ins w:id="957" w:author="hgoerlitz" w:date="2021-05-05T14:55:00Z">
        <w:r w:rsidRPr="000B1C3C">
          <w:rPr>
            <w:strike/>
            <w:rPrChange w:id="958" w:author="hgoerlitz" w:date="2021-05-05T14:55:00Z">
              <w:rPr/>
            </w:rPrChange>
          </w:rPr>
          <w:t xml:space="preserve"> </w:t>
        </w:r>
      </w:ins>
      <w:r w:rsidR="004D36E1" w:rsidRPr="000B1C3C">
        <w:rPr>
          <w:strike/>
          <w:rPrChange w:id="959" w:author="hgoerlitz" w:date="2021-05-05T14:55:00Z">
            <w:rPr/>
          </w:rPrChange>
        </w:rPr>
        <w:t xml:space="preserve">Difference between means and range of values for multi and single bat call parameters. The </w:t>
      </w:r>
      <w:commentRangeStart w:id="960"/>
      <w:r w:rsidR="004D36E1" w:rsidRPr="000B1C3C">
        <w:rPr>
          <w:strike/>
          <w:rPrChange w:id="961" w:author="hgoerlitz" w:date="2021-05-05T14:55:00Z">
            <w:rPr/>
          </w:rPrChange>
        </w:rPr>
        <w:t xml:space="preserve">93% compatibility interval (CI) </w:t>
      </w:r>
      <w:commentRangeEnd w:id="960"/>
      <w:r w:rsidR="00FC44E3" w:rsidRPr="000B1C3C">
        <w:rPr>
          <w:rStyle w:val="CommentReference"/>
          <w:strike/>
          <w:rPrChange w:id="962" w:author="hgoerlitz" w:date="2021-05-05T14:55:00Z">
            <w:rPr>
              <w:rStyle w:val="CommentReference"/>
            </w:rPr>
          </w:rPrChange>
        </w:rPr>
        <w:commentReference w:id="960"/>
      </w:r>
      <w:r w:rsidR="004D36E1" w:rsidRPr="000B1C3C">
        <w:rPr>
          <w:strike/>
          <w:rPrChange w:id="963" w:author="hgoerlitz" w:date="2021-05-05T14:55:00Z">
            <w:rPr/>
          </w:rPrChange>
        </w:rPr>
        <w:t>for the difference of means is reported.</w:t>
      </w:r>
      <w:bookmarkEnd w:id="948"/>
    </w:p>
    <w:tbl>
      <w:tblPr>
        <w:tblStyle w:val="Table"/>
        <w:tblW w:w="0" w:type="auto"/>
        <w:jc w:val="center"/>
        <w:tblLayout w:type="fixed"/>
        <w:tblLook w:val="0420" w:firstRow="1" w:lastRow="0" w:firstColumn="0" w:lastColumn="0" w:noHBand="0" w:noVBand="1"/>
      </w:tblPr>
      <w:tblGrid>
        <w:gridCol w:w="1800"/>
        <w:gridCol w:w="1800"/>
        <w:gridCol w:w="1800"/>
        <w:gridCol w:w="1800"/>
        <w:gridCol w:w="1800"/>
      </w:tblGrid>
      <w:tr w:rsidR="00871A93" w14:paraId="0D5F0399" w14:textId="77777777">
        <w:trPr>
          <w:cantSplit/>
          <w:tblHeader/>
          <w:jc w:val="center"/>
        </w:trPr>
        <w:tc>
          <w:tcPr>
            <w:tcW w:w="180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85AA992" w14:textId="77777777" w:rsidR="00871A93" w:rsidRDefault="004D36E1" w:rsidP="00FC3E72">
            <w:pPr>
              <w:spacing w:before="100" w:after="100" w:line="276" w:lineRule="auto"/>
              <w:ind w:left="100" w:right="100"/>
            </w:pPr>
            <w:r>
              <w:rPr>
                <w:rFonts w:ascii="Arial" w:eastAsia="Arial" w:hAnsi="Arial" w:cs="Arial"/>
                <w:color w:val="000000"/>
                <w:sz w:val="22"/>
                <w:szCs w:val="22"/>
              </w:rPr>
              <w:t>Component</w:t>
            </w:r>
          </w:p>
        </w:tc>
        <w:tc>
          <w:tcPr>
            <w:tcW w:w="180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9281EE8" w14:textId="77777777" w:rsidR="00871A93" w:rsidRDefault="004D36E1" w:rsidP="00FC3E72">
            <w:pPr>
              <w:spacing w:before="100" w:after="100" w:line="276" w:lineRule="auto"/>
              <w:ind w:left="100" w:right="100"/>
            </w:pPr>
            <w:r>
              <w:rPr>
                <w:rFonts w:ascii="Arial" w:eastAsia="Arial" w:hAnsi="Arial" w:cs="Arial"/>
                <w:color w:val="000000"/>
                <w:sz w:val="22"/>
                <w:szCs w:val="22"/>
              </w:rPr>
              <w:t>Measurement</w:t>
            </w:r>
          </w:p>
        </w:tc>
        <w:tc>
          <w:tcPr>
            <w:tcW w:w="180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3366E18" w14:textId="1C73F4B5" w:rsidR="00871A93" w:rsidRDefault="004D36E1" w:rsidP="00FC3E72">
            <w:pPr>
              <w:spacing w:before="100" w:after="100" w:line="276" w:lineRule="auto"/>
              <w:ind w:left="100" w:right="100"/>
            </w:pPr>
            <w:commentRangeStart w:id="964"/>
            <w:r>
              <w:rPr>
                <w:rFonts w:ascii="Arial" w:eastAsia="Arial" w:hAnsi="Arial" w:cs="Arial"/>
                <w:color w:val="000000"/>
                <w:sz w:val="22"/>
                <w:szCs w:val="22"/>
              </w:rPr>
              <w:t>Difference</w:t>
            </w:r>
            <w:ins w:id="965" w:author="Neetash Mysuru" w:date="2021-04-16T22:52:00Z">
              <w:r w:rsidR="00DD1E17">
                <w:rPr>
                  <w:rFonts w:ascii="Arial" w:eastAsia="Arial" w:hAnsi="Arial" w:cs="Arial"/>
                  <w:color w:val="000000"/>
                  <w:sz w:val="22"/>
                  <w:szCs w:val="22"/>
                </w:rPr>
                <w:t xml:space="preserve"> </w:t>
              </w:r>
            </w:ins>
            <w:del w:id="966" w:author="Neetash Mysuru" w:date="2021-04-16T22:52:00Z">
              <w:r w:rsidDel="00DD1E17">
                <w:rPr>
                  <w:rFonts w:ascii="Arial" w:eastAsia="Arial" w:hAnsi="Arial" w:cs="Arial"/>
                  <w:color w:val="000000"/>
                  <w:sz w:val="22"/>
                  <w:szCs w:val="22"/>
                </w:rPr>
                <w:delText>,</w:delText>
              </w:r>
            </w:del>
            <w:r>
              <w:rPr>
                <w:rFonts w:ascii="Arial" w:eastAsia="Arial" w:hAnsi="Arial" w:cs="Arial"/>
                <w:color w:val="000000"/>
                <w:sz w:val="22"/>
                <w:szCs w:val="22"/>
              </w:rPr>
              <w:t>(3.5,96.</w:t>
            </w:r>
            <w:proofErr w:type="gramStart"/>
            <w:r>
              <w:rPr>
                <w:rFonts w:ascii="Arial" w:eastAsia="Arial" w:hAnsi="Arial" w:cs="Arial"/>
                <w:color w:val="000000"/>
                <w:sz w:val="22"/>
                <w:szCs w:val="22"/>
              </w:rPr>
              <w:t>5)%</w:t>
            </w:r>
            <w:proofErr w:type="gramEnd"/>
            <w:r>
              <w:rPr>
                <w:rFonts w:ascii="Arial" w:eastAsia="Arial" w:hAnsi="Arial" w:cs="Arial"/>
                <w:color w:val="000000"/>
                <w:sz w:val="22"/>
                <w:szCs w:val="22"/>
              </w:rPr>
              <w:t>CI</w:t>
            </w:r>
            <w:commentRangeEnd w:id="964"/>
            <w:r w:rsidR="002400E1">
              <w:rPr>
                <w:rStyle w:val="CommentReference"/>
              </w:rPr>
              <w:commentReference w:id="964"/>
            </w:r>
          </w:p>
        </w:tc>
        <w:tc>
          <w:tcPr>
            <w:tcW w:w="180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A2A50F4" w14:textId="77777777" w:rsidR="00871A93" w:rsidRDefault="004D36E1" w:rsidP="00FC3E72">
            <w:pPr>
              <w:spacing w:before="100" w:after="100" w:line="276" w:lineRule="auto"/>
              <w:ind w:left="100" w:right="100"/>
            </w:pPr>
            <w:r>
              <w:rPr>
                <w:rFonts w:ascii="Arial" w:eastAsia="Arial" w:hAnsi="Arial" w:cs="Arial"/>
                <w:color w:val="000000"/>
                <w:sz w:val="22"/>
                <w:szCs w:val="22"/>
              </w:rPr>
              <w:t>Single bat range</w:t>
            </w:r>
          </w:p>
        </w:tc>
        <w:tc>
          <w:tcPr>
            <w:tcW w:w="180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470905D" w14:textId="77777777" w:rsidR="00871A93" w:rsidRDefault="004D36E1" w:rsidP="00FC3E72">
            <w:pPr>
              <w:spacing w:before="100" w:after="100" w:line="276" w:lineRule="auto"/>
              <w:ind w:left="100" w:right="100"/>
            </w:pPr>
            <w:r>
              <w:rPr>
                <w:rFonts w:ascii="Arial" w:eastAsia="Arial" w:hAnsi="Arial" w:cs="Arial"/>
                <w:color w:val="000000"/>
                <w:sz w:val="22"/>
                <w:szCs w:val="22"/>
              </w:rPr>
              <w:t>Multi bat range</w:t>
            </w:r>
          </w:p>
        </w:tc>
      </w:tr>
      <w:tr w:rsidR="00871A93" w14:paraId="3539DB76" w14:textId="77777777">
        <w:trPr>
          <w:cantSplit/>
          <w:jc w:val="center"/>
        </w:trPr>
        <w:tc>
          <w:tcPr>
            <w:tcW w:w="1800" w:type="dxa"/>
            <w:shd w:val="clear" w:color="auto" w:fill="FFFFFF"/>
            <w:tcMar>
              <w:top w:w="0" w:type="dxa"/>
              <w:left w:w="0" w:type="dxa"/>
              <w:bottom w:w="0" w:type="dxa"/>
              <w:right w:w="0" w:type="dxa"/>
            </w:tcMar>
            <w:vAlign w:val="center"/>
          </w:tcPr>
          <w:p w14:paraId="1119C6D2" w14:textId="77777777" w:rsidR="00871A93" w:rsidRDefault="004D36E1" w:rsidP="00FC3E72">
            <w:pPr>
              <w:spacing w:before="100" w:after="100" w:line="276" w:lineRule="auto"/>
              <w:ind w:left="100" w:right="100"/>
            </w:pPr>
            <w:r>
              <w:rPr>
                <w:rFonts w:ascii="Arial" w:eastAsia="Arial" w:hAnsi="Arial" w:cs="Arial"/>
                <w:color w:val="000000"/>
                <w:sz w:val="22"/>
                <w:szCs w:val="22"/>
              </w:rPr>
              <w:t>CF</w:t>
            </w:r>
          </w:p>
        </w:tc>
        <w:tc>
          <w:tcPr>
            <w:tcW w:w="1800" w:type="dxa"/>
            <w:shd w:val="clear" w:color="auto" w:fill="FFFFFF"/>
            <w:tcMar>
              <w:top w:w="0" w:type="dxa"/>
              <w:left w:w="0" w:type="dxa"/>
              <w:bottom w:w="0" w:type="dxa"/>
              <w:right w:w="0" w:type="dxa"/>
            </w:tcMar>
            <w:vAlign w:val="center"/>
          </w:tcPr>
          <w:p w14:paraId="24ED2FA5" w14:textId="77777777" w:rsidR="00871A93" w:rsidRDefault="004D36E1" w:rsidP="00FC3E72">
            <w:pPr>
              <w:spacing w:before="100" w:after="100" w:line="276" w:lineRule="auto"/>
              <w:ind w:left="100" w:right="100"/>
            </w:pPr>
            <w:r>
              <w:rPr>
                <w:rFonts w:ascii="Arial" w:eastAsia="Arial" w:hAnsi="Arial" w:cs="Arial"/>
                <w:color w:val="000000"/>
                <w:sz w:val="22"/>
                <w:szCs w:val="22"/>
              </w:rPr>
              <w:t>Duration, ms</w:t>
            </w:r>
          </w:p>
        </w:tc>
        <w:tc>
          <w:tcPr>
            <w:tcW w:w="1800" w:type="dxa"/>
            <w:shd w:val="clear" w:color="auto" w:fill="FFFFFF"/>
            <w:tcMar>
              <w:top w:w="0" w:type="dxa"/>
              <w:left w:w="0" w:type="dxa"/>
              <w:bottom w:w="0" w:type="dxa"/>
              <w:right w:w="0" w:type="dxa"/>
            </w:tcMar>
            <w:vAlign w:val="center"/>
          </w:tcPr>
          <w:p w14:paraId="3A49A01D" w14:textId="77777777" w:rsidR="00871A93" w:rsidRDefault="004D36E1" w:rsidP="00FC3E72">
            <w:pPr>
              <w:spacing w:before="100" w:after="100" w:line="276" w:lineRule="auto"/>
              <w:ind w:left="100" w:right="100"/>
            </w:pPr>
            <w:r>
              <w:rPr>
                <w:rFonts w:ascii="Arial" w:eastAsia="Arial" w:hAnsi="Arial" w:cs="Arial"/>
                <w:color w:val="000000"/>
                <w:sz w:val="22"/>
                <w:szCs w:val="22"/>
              </w:rPr>
              <w:t>(-4.</w:t>
            </w:r>
            <w:proofErr w:type="gramStart"/>
            <w:r>
              <w:rPr>
                <w:rFonts w:ascii="Arial" w:eastAsia="Arial" w:hAnsi="Arial" w:cs="Arial"/>
                <w:color w:val="000000"/>
                <w:sz w:val="22"/>
                <w:szCs w:val="22"/>
              </w:rPr>
              <w:t>29,-</w:t>
            </w:r>
            <w:proofErr w:type="gramEnd"/>
            <w:r>
              <w:rPr>
                <w:rFonts w:ascii="Arial" w:eastAsia="Arial" w:hAnsi="Arial" w:cs="Arial"/>
                <w:color w:val="000000"/>
                <w:sz w:val="22"/>
                <w:szCs w:val="22"/>
              </w:rPr>
              <w:t>1.37)</w:t>
            </w:r>
          </w:p>
        </w:tc>
        <w:tc>
          <w:tcPr>
            <w:tcW w:w="1800" w:type="dxa"/>
            <w:shd w:val="clear" w:color="auto" w:fill="FFFFFF"/>
            <w:tcMar>
              <w:top w:w="0" w:type="dxa"/>
              <w:left w:w="0" w:type="dxa"/>
              <w:bottom w:w="0" w:type="dxa"/>
              <w:right w:w="0" w:type="dxa"/>
            </w:tcMar>
            <w:vAlign w:val="center"/>
          </w:tcPr>
          <w:p w14:paraId="359043D7" w14:textId="77777777" w:rsidR="00871A93" w:rsidRDefault="004D36E1" w:rsidP="00FC3E72">
            <w:pPr>
              <w:spacing w:before="100" w:after="100" w:line="276" w:lineRule="auto"/>
              <w:ind w:left="100" w:right="100"/>
            </w:pPr>
            <w:r>
              <w:rPr>
                <w:rFonts w:ascii="Arial" w:eastAsia="Arial" w:hAnsi="Arial" w:cs="Arial"/>
                <w:color w:val="000000"/>
                <w:sz w:val="22"/>
                <w:szCs w:val="22"/>
              </w:rPr>
              <w:t>10.</w:t>
            </w:r>
            <w:commentRangeStart w:id="967"/>
            <w:r>
              <w:rPr>
                <w:rFonts w:ascii="Arial" w:eastAsia="Arial" w:hAnsi="Arial" w:cs="Arial"/>
                <w:color w:val="000000"/>
                <w:sz w:val="22"/>
                <w:szCs w:val="22"/>
              </w:rPr>
              <w:t>08</w:t>
            </w:r>
            <w:commentRangeEnd w:id="967"/>
            <w:r w:rsidR="00465AE9">
              <w:rPr>
                <w:rStyle w:val="CommentReference"/>
              </w:rPr>
              <w:commentReference w:id="967"/>
            </w:r>
            <w:r>
              <w:rPr>
                <w:rFonts w:ascii="Arial" w:eastAsia="Arial" w:hAnsi="Arial" w:cs="Arial"/>
                <w:color w:val="000000"/>
                <w:sz w:val="22"/>
                <w:szCs w:val="22"/>
              </w:rPr>
              <w:t>-60.16</w:t>
            </w:r>
          </w:p>
        </w:tc>
        <w:tc>
          <w:tcPr>
            <w:tcW w:w="1800" w:type="dxa"/>
            <w:shd w:val="clear" w:color="auto" w:fill="FFFFFF"/>
            <w:tcMar>
              <w:top w:w="0" w:type="dxa"/>
              <w:left w:w="0" w:type="dxa"/>
              <w:bottom w:w="0" w:type="dxa"/>
              <w:right w:w="0" w:type="dxa"/>
            </w:tcMar>
            <w:vAlign w:val="center"/>
          </w:tcPr>
          <w:p w14:paraId="7A8757A2" w14:textId="77777777" w:rsidR="00871A93" w:rsidRDefault="004D36E1" w:rsidP="00FC3E72">
            <w:pPr>
              <w:spacing w:before="100" w:after="100" w:line="276" w:lineRule="auto"/>
              <w:ind w:left="100" w:right="100"/>
            </w:pPr>
            <w:r>
              <w:rPr>
                <w:rFonts w:ascii="Arial" w:eastAsia="Arial" w:hAnsi="Arial" w:cs="Arial"/>
                <w:color w:val="000000"/>
                <w:sz w:val="22"/>
                <w:szCs w:val="22"/>
              </w:rPr>
              <w:t>10.69-46.84</w:t>
            </w:r>
          </w:p>
        </w:tc>
      </w:tr>
      <w:tr w:rsidR="00871A93" w14:paraId="78AFB0ED" w14:textId="77777777">
        <w:trPr>
          <w:cantSplit/>
          <w:jc w:val="center"/>
        </w:trPr>
        <w:tc>
          <w:tcPr>
            <w:tcW w:w="1800" w:type="dxa"/>
            <w:shd w:val="clear" w:color="auto" w:fill="FFFFFF"/>
            <w:tcMar>
              <w:top w:w="0" w:type="dxa"/>
              <w:left w:w="0" w:type="dxa"/>
              <w:bottom w:w="0" w:type="dxa"/>
              <w:right w:w="0" w:type="dxa"/>
            </w:tcMar>
            <w:vAlign w:val="center"/>
          </w:tcPr>
          <w:p w14:paraId="07A51038" w14:textId="77777777" w:rsidR="00871A93" w:rsidRDefault="004D36E1" w:rsidP="00FC3E72">
            <w:pPr>
              <w:spacing w:before="100" w:after="100" w:line="276" w:lineRule="auto"/>
              <w:ind w:left="100" w:right="100"/>
            </w:pPr>
            <w:proofErr w:type="spellStart"/>
            <w:r>
              <w:rPr>
                <w:rFonts w:ascii="Arial" w:eastAsia="Arial" w:hAnsi="Arial" w:cs="Arial"/>
                <w:color w:val="000000"/>
                <w:sz w:val="22"/>
                <w:szCs w:val="22"/>
              </w:rPr>
              <w:t>tFM</w:t>
            </w:r>
            <w:proofErr w:type="spellEnd"/>
          </w:p>
        </w:tc>
        <w:tc>
          <w:tcPr>
            <w:tcW w:w="1800" w:type="dxa"/>
            <w:shd w:val="clear" w:color="auto" w:fill="FFFFFF"/>
            <w:tcMar>
              <w:top w:w="0" w:type="dxa"/>
              <w:left w:w="0" w:type="dxa"/>
              <w:bottom w:w="0" w:type="dxa"/>
              <w:right w:w="0" w:type="dxa"/>
            </w:tcMar>
            <w:vAlign w:val="center"/>
          </w:tcPr>
          <w:p w14:paraId="626BD95B" w14:textId="77777777" w:rsidR="00871A93" w:rsidRDefault="004D36E1" w:rsidP="00FC3E72">
            <w:pPr>
              <w:spacing w:before="100" w:after="100" w:line="276" w:lineRule="auto"/>
              <w:ind w:left="100" w:right="100"/>
            </w:pPr>
            <w:r>
              <w:rPr>
                <w:rFonts w:ascii="Arial" w:eastAsia="Arial" w:hAnsi="Arial" w:cs="Arial"/>
                <w:color w:val="000000"/>
                <w:sz w:val="22"/>
                <w:szCs w:val="22"/>
              </w:rPr>
              <w:t>Duration, ms</w:t>
            </w:r>
          </w:p>
        </w:tc>
        <w:tc>
          <w:tcPr>
            <w:tcW w:w="1800" w:type="dxa"/>
            <w:shd w:val="clear" w:color="auto" w:fill="FFFFFF"/>
            <w:tcMar>
              <w:top w:w="0" w:type="dxa"/>
              <w:left w:w="0" w:type="dxa"/>
              <w:bottom w:w="0" w:type="dxa"/>
              <w:right w:w="0" w:type="dxa"/>
            </w:tcMar>
            <w:vAlign w:val="center"/>
          </w:tcPr>
          <w:p w14:paraId="5E7E6DEB" w14:textId="77777777" w:rsidR="00871A93" w:rsidRDefault="004D36E1" w:rsidP="00FC3E72">
            <w:pPr>
              <w:spacing w:before="100" w:after="100" w:line="276" w:lineRule="auto"/>
              <w:ind w:left="100" w:right="100"/>
            </w:pPr>
            <w:r>
              <w:rPr>
                <w:rFonts w:ascii="Arial" w:eastAsia="Arial" w:hAnsi="Arial" w:cs="Arial"/>
                <w:color w:val="000000"/>
                <w:sz w:val="22"/>
                <w:szCs w:val="22"/>
              </w:rPr>
              <w:t>(0,0.37)</w:t>
            </w:r>
          </w:p>
        </w:tc>
        <w:tc>
          <w:tcPr>
            <w:tcW w:w="1800" w:type="dxa"/>
            <w:shd w:val="clear" w:color="auto" w:fill="FFFFFF"/>
            <w:tcMar>
              <w:top w:w="0" w:type="dxa"/>
              <w:left w:w="0" w:type="dxa"/>
              <w:bottom w:w="0" w:type="dxa"/>
              <w:right w:w="0" w:type="dxa"/>
            </w:tcMar>
            <w:vAlign w:val="center"/>
          </w:tcPr>
          <w:p w14:paraId="334BC5DC" w14:textId="77777777" w:rsidR="00871A93" w:rsidRDefault="004D36E1" w:rsidP="00FC3E72">
            <w:pPr>
              <w:spacing w:before="100" w:after="100" w:line="276" w:lineRule="auto"/>
              <w:ind w:left="100" w:right="100"/>
            </w:pPr>
            <w:r>
              <w:rPr>
                <w:rFonts w:ascii="Arial" w:eastAsia="Arial" w:hAnsi="Arial" w:cs="Arial"/>
                <w:color w:val="000000"/>
                <w:sz w:val="22"/>
                <w:szCs w:val="22"/>
              </w:rPr>
              <w:t>0.32-4.04</w:t>
            </w:r>
          </w:p>
        </w:tc>
        <w:tc>
          <w:tcPr>
            <w:tcW w:w="1800" w:type="dxa"/>
            <w:shd w:val="clear" w:color="auto" w:fill="FFFFFF"/>
            <w:tcMar>
              <w:top w:w="0" w:type="dxa"/>
              <w:left w:w="0" w:type="dxa"/>
              <w:bottom w:w="0" w:type="dxa"/>
              <w:right w:w="0" w:type="dxa"/>
            </w:tcMar>
            <w:vAlign w:val="center"/>
          </w:tcPr>
          <w:p w14:paraId="7CF25B90" w14:textId="77777777" w:rsidR="00871A93" w:rsidRDefault="004D36E1" w:rsidP="00FC3E72">
            <w:pPr>
              <w:spacing w:before="100" w:after="100" w:line="276" w:lineRule="auto"/>
              <w:ind w:left="100" w:right="100"/>
            </w:pPr>
            <w:r>
              <w:rPr>
                <w:rFonts w:ascii="Arial" w:eastAsia="Arial" w:hAnsi="Arial" w:cs="Arial"/>
                <w:color w:val="000000"/>
                <w:sz w:val="22"/>
                <w:szCs w:val="22"/>
              </w:rPr>
              <w:t>0.72-3.57</w:t>
            </w:r>
          </w:p>
        </w:tc>
      </w:tr>
      <w:tr w:rsidR="00871A93" w14:paraId="50E5CCE5" w14:textId="77777777">
        <w:trPr>
          <w:cantSplit/>
          <w:jc w:val="center"/>
        </w:trPr>
        <w:tc>
          <w:tcPr>
            <w:tcW w:w="1800" w:type="dxa"/>
            <w:shd w:val="clear" w:color="auto" w:fill="FFFFFF"/>
            <w:tcMar>
              <w:top w:w="0" w:type="dxa"/>
              <w:left w:w="0" w:type="dxa"/>
              <w:bottom w:w="0" w:type="dxa"/>
              <w:right w:w="0" w:type="dxa"/>
            </w:tcMar>
            <w:vAlign w:val="center"/>
          </w:tcPr>
          <w:p w14:paraId="072359A1" w14:textId="77777777" w:rsidR="00871A93" w:rsidRDefault="004D36E1" w:rsidP="00FC3E72">
            <w:pPr>
              <w:spacing w:before="100" w:after="100" w:line="276" w:lineRule="auto"/>
              <w:ind w:left="100" w:right="100"/>
            </w:pPr>
            <w:proofErr w:type="spellStart"/>
            <w:r>
              <w:rPr>
                <w:rFonts w:ascii="Arial" w:eastAsia="Arial" w:hAnsi="Arial" w:cs="Arial"/>
                <w:color w:val="000000"/>
                <w:sz w:val="22"/>
                <w:szCs w:val="22"/>
              </w:rPr>
              <w:t>iFM</w:t>
            </w:r>
            <w:proofErr w:type="spellEnd"/>
          </w:p>
        </w:tc>
        <w:tc>
          <w:tcPr>
            <w:tcW w:w="1800" w:type="dxa"/>
            <w:shd w:val="clear" w:color="auto" w:fill="FFFFFF"/>
            <w:tcMar>
              <w:top w:w="0" w:type="dxa"/>
              <w:left w:w="0" w:type="dxa"/>
              <w:bottom w:w="0" w:type="dxa"/>
              <w:right w:w="0" w:type="dxa"/>
            </w:tcMar>
            <w:vAlign w:val="center"/>
          </w:tcPr>
          <w:p w14:paraId="72322DC2" w14:textId="77777777" w:rsidR="00871A93" w:rsidRDefault="004D36E1" w:rsidP="00FC3E72">
            <w:pPr>
              <w:spacing w:before="100" w:after="100" w:line="276" w:lineRule="auto"/>
              <w:ind w:left="100" w:right="100"/>
            </w:pPr>
            <w:r>
              <w:rPr>
                <w:rFonts w:ascii="Arial" w:eastAsia="Arial" w:hAnsi="Arial" w:cs="Arial"/>
                <w:color w:val="000000"/>
                <w:sz w:val="22"/>
                <w:szCs w:val="22"/>
              </w:rPr>
              <w:t>Duration, ms</w:t>
            </w:r>
          </w:p>
        </w:tc>
        <w:tc>
          <w:tcPr>
            <w:tcW w:w="1800" w:type="dxa"/>
            <w:shd w:val="clear" w:color="auto" w:fill="FFFFFF"/>
            <w:tcMar>
              <w:top w:w="0" w:type="dxa"/>
              <w:left w:w="0" w:type="dxa"/>
              <w:bottom w:w="0" w:type="dxa"/>
              <w:right w:w="0" w:type="dxa"/>
            </w:tcMar>
            <w:vAlign w:val="center"/>
          </w:tcPr>
          <w:p w14:paraId="0A125521" w14:textId="77777777" w:rsidR="00871A93" w:rsidRDefault="004D36E1" w:rsidP="00FC3E72">
            <w:pPr>
              <w:spacing w:before="100" w:after="100" w:line="276" w:lineRule="auto"/>
              <w:ind w:left="100" w:right="100"/>
            </w:pPr>
            <w:r>
              <w:rPr>
                <w:rFonts w:ascii="Arial" w:eastAsia="Arial" w:hAnsi="Arial" w:cs="Arial"/>
                <w:color w:val="000000"/>
                <w:sz w:val="22"/>
                <w:szCs w:val="22"/>
              </w:rPr>
              <w:t>(-0.14,0.18)</w:t>
            </w:r>
          </w:p>
        </w:tc>
        <w:tc>
          <w:tcPr>
            <w:tcW w:w="1800" w:type="dxa"/>
            <w:shd w:val="clear" w:color="auto" w:fill="FFFFFF"/>
            <w:tcMar>
              <w:top w:w="0" w:type="dxa"/>
              <w:left w:w="0" w:type="dxa"/>
              <w:bottom w:w="0" w:type="dxa"/>
              <w:right w:w="0" w:type="dxa"/>
            </w:tcMar>
            <w:vAlign w:val="center"/>
          </w:tcPr>
          <w:p w14:paraId="7C588AF5" w14:textId="77777777" w:rsidR="00871A93" w:rsidRDefault="004D36E1" w:rsidP="00FC3E72">
            <w:pPr>
              <w:spacing w:before="100" w:after="100" w:line="276" w:lineRule="auto"/>
              <w:ind w:left="100" w:right="100"/>
            </w:pPr>
            <w:r>
              <w:rPr>
                <w:rFonts w:ascii="Arial" w:eastAsia="Arial" w:hAnsi="Arial" w:cs="Arial"/>
                <w:color w:val="000000"/>
                <w:sz w:val="22"/>
                <w:szCs w:val="22"/>
              </w:rPr>
              <w:t>0.32-2.69</w:t>
            </w:r>
          </w:p>
        </w:tc>
        <w:tc>
          <w:tcPr>
            <w:tcW w:w="1800" w:type="dxa"/>
            <w:shd w:val="clear" w:color="auto" w:fill="FFFFFF"/>
            <w:tcMar>
              <w:top w:w="0" w:type="dxa"/>
              <w:left w:w="0" w:type="dxa"/>
              <w:bottom w:w="0" w:type="dxa"/>
              <w:right w:w="0" w:type="dxa"/>
            </w:tcMar>
            <w:vAlign w:val="center"/>
          </w:tcPr>
          <w:p w14:paraId="6BD7CD24" w14:textId="77777777" w:rsidR="00871A93" w:rsidRDefault="004D36E1" w:rsidP="00FC3E72">
            <w:pPr>
              <w:spacing w:before="100" w:after="100" w:line="276" w:lineRule="auto"/>
              <w:ind w:left="100" w:right="100"/>
            </w:pPr>
            <w:r>
              <w:rPr>
                <w:rFonts w:ascii="Arial" w:eastAsia="Arial" w:hAnsi="Arial" w:cs="Arial"/>
                <w:color w:val="000000"/>
                <w:sz w:val="22"/>
                <w:szCs w:val="22"/>
              </w:rPr>
              <w:t>0.3-2.22</w:t>
            </w:r>
          </w:p>
        </w:tc>
      </w:tr>
      <w:tr w:rsidR="00871A93" w14:paraId="6FE05C59" w14:textId="77777777">
        <w:trPr>
          <w:cantSplit/>
          <w:jc w:val="center"/>
        </w:trPr>
        <w:tc>
          <w:tcPr>
            <w:tcW w:w="1800" w:type="dxa"/>
            <w:shd w:val="clear" w:color="auto" w:fill="FFFFFF"/>
            <w:tcMar>
              <w:top w:w="0" w:type="dxa"/>
              <w:left w:w="0" w:type="dxa"/>
              <w:bottom w:w="0" w:type="dxa"/>
              <w:right w:w="0" w:type="dxa"/>
            </w:tcMar>
            <w:vAlign w:val="center"/>
          </w:tcPr>
          <w:p w14:paraId="1AF25FE9" w14:textId="77777777" w:rsidR="00871A93" w:rsidRDefault="004D36E1" w:rsidP="00FC3E72">
            <w:pPr>
              <w:spacing w:before="100" w:after="100" w:line="276" w:lineRule="auto"/>
              <w:ind w:left="100" w:right="100"/>
            </w:pPr>
            <w:r>
              <w:rPr>
                <w:rFonts w:ascii="Arial" w:eastAsia="Arial" w:hAnsi="Arial" w:cs="Arial"/>
                <w:color w:val="000000"/>
                <w:sz w:val="22"/>
                <w:szCs w:val="22"/>
              </w:rPr>
              <w:t>CF</w:t>
            </w:r>
          </w:p>
        </w:tc>
        <w:tc>
          <w:tcPr>
            <w:tcW w:w="1800" w:type="dxa"/>
            <w:shd w:val="clear" w:color="auto" w:fill="FFFFFF"/>
            <w:tcMar>
              <w:top w:w="0" w:type="dxa"/>
              <w:left w:w="0" w:type="dxa"/>
              <w:bottom w:w="0" w:type="dxa"/>
              <w:right w:w="0" w:type="dxa"/>
            </w:tcMar>
            <w:vAlign w:val="center"/>
          </w:tcPr>
          <w:p w14:paraId="5F5624A4" w14:textId="77777777" w:rsidR="00871A93" w:rsidRDefault="004D36E1" w:rsidP="00FC3E72">
            <w:pPr>
              <w:spacing w:before="100" w:after="100" w:line="276" w:lineRule="auto"/>
              <w:ind w:left="100" w:right="100"/>
            </w:pPr>
            <w:r>
              <w:rPr>
                <w:rFonts w:ascii="Arial" w:eastAsia="Arial" w:hAnsi="Arial" w:cs="Arial"/>
                <w:color w:val="000000"/>
                <w:sz w:val="22"/>
                <w:szCs w:val="22"/>
              </w:rPr>
              <w:t>Peak frequency, kHz</w:t>
            </w:r>
          </w:p>
        </w:tc>
        <w:tc>
          <w:tcPr>
            <w:tcW w:w="1800" w:type="dxa"/>
            <w:shd w:val="clear" w:color="auto" w:fill="FFFFFF"/>
            <w:tcMar>
              <w:top w:w="0" w:type="dxa"/>
              <w:left w:w="0" w:type="dxa"/>
              <w:bottom w:w="0" w:type="dxa"/>
              <w:right w:w="0" w:type="dxa"/>
            </w:tcMar>
            <w:vAlign w:val="center"/>
          </w:tcPr>
          <w:p w14:paraId="06C88DDC" w14:textId="77777777" w:rsidR="00871A93" w:rsidRDefault="004D36E1" w:rsidP="00FC3E72">
            <w:pPr>
              <w:spacing w:before="100" w:after="100" w:line="276" w:lineRule="auto"/>
              <w:ind w:left="100" w:right="100"/>
            </w:pPr>
            <w:r>
              <w:rPr>
                <w:rFonts w:ascii="Arial" w:eastAsia="Arial" w:hAnsi="Arial" w:cs="Arial"/>
                <w:color w:val="000000"/>
                <w:sz w:val="22"/>
                <w:szCs w:val="22"/>
              </w:rPr>
              <w:t>(-0.18,1.01)</w:t>
            </w:r>
          </w:p>
        </w:tc>
        <w:tc>
          <w:tcPr>
            <w:tcW w:w="1800" w:type="dxa"/>
            <w:shd w:val="clear" w:color="auto" w:fill="FFFFFF"/>
            <w:tcMar>
              <w:top w:w="0" w:type="dxa"/>
              <w:left w:w="0" w:type="dxa"/>
              <w:bottom w:w="0" w:type="dxa"/>
              <w:right w:w="0" w:type="dxa"/>
            </w:tcMar>
            <w:vAlign w:val="center"/>
          </w:tcPr>
          <w:p w14:paraId="56F6E213" w14:textId="77777777" w:rsidR="00871A93" w:rsidRDefault="004D36E1" w:rsidP="00FC3E72">
            <w:pPr>
              <w:spacing w:before="100" w:after="100" w:line="276" w:lineRule="auto"/>
              <w:ind w:left="100" w:right="100"/>
            </w:pPr>
            <w:r>
              <w:rPr>
                <w:rFonts w:ascii="Arial" w:eastAsia="Arial" w:hAnsi="Arial" w:cs="Arial"/>
                <w:color w:val="000000"/>
                <w:sz w:val="22"/>
                <w:szCs w:val="22"/>
              </w:rPr>
              <w:t>101.91-112.11</w:t>
            </w:r>
          </w:p>
        </w:tc>
        <w:tc>
          <w:tcPr>
            <w:tcW w:w="1800" w:type="dxa"/>
            <w:shd w:val="clear" w:color="auto" w:fill="FFFFFF"/>
            <w:tcMar>
              <w:top w:w="0" w:type="dxa"/>
              <w:left w:w="0" w:type="dxa"/>
              <w:bottom w:w="0" w:type="dxa"/>
              <w:right w:w="0" w:type="dxa"/>
            </w:tcMar>
            <w:vAlign w:val="center"/>
          </w:tcPr>
          <w:p w14:paraId="584BD2BC" w14:textId="77777777" w:rsidR="00871A93" w:rsidRDefault="004D36E1" w:rsidP="00FC3E72">
            <w:pPr>
              <w:spacing w:before="100" w:after="100" w:line="276" w:lineRule="auto"/>
              <w:ind w:left="100" w:right="100"/>
            </w:pPr>
            <w:r>
              <w:rPr>
                <w:rFonts w:ascii="Arial" w:eastAsia="Arial" w:hAnsi="Arial" w:cs="Arial"/>
                <w:color w:val="000000"/>
                <w:sz w:val="22"/>
                <w:szCs w:val="22"/>
              </w:rPr>
              <w:t>101.9-111.1</w:t>
            </w:r>
          </w:p>
        </w:tc>
      </w:tr>
      <w:tr w:rsidR="00871A93" w14:paraId="44DD7C36" w14:textId="77777777">
        <w:trPr>
          <w:cantSplit/>
          <w:jc w:val="center"/>
        </w:trPr>
        <w:tc>
          <w:tcPr>
            <w:tcW w:w="1800" w:type="dxa"/>
            <w:shd w:val="clear" w:color="auto" w:fill="FFFFFF"/>
            <w:tcMar>
              <w:top w:w="0" w:type="dxa"/>
              <w:left w:w="0" w:type="dxa"/>
              <w:bottom w:w="0" w:type="dxa"/>
              <w:right w:w="0" w:type="dxa"/>
            </w:tcMar>
            <w:vAlign w:val="center"/>
          </w:tcPr>
          <w:p w14:paraId="0D43AB4F" w14:textId="77777777" w:rsidR="00871A93" w:rsidRDefault="004D36E1" w:rsidP="00FC3E72">
            <w:pPr>
              <w:spacing w:before="100" w:after="100" w:line="276" w:lineRule="auto"/>
              <w:ind w:left="100" w:right="100"/>
            </w:pPr>
            <w:proofErr w:type="spellStart"/>
            <w:r>
              <w:rPr>
                <w:rFonts w:ascii="Arial" w:eastAsia="Arial" w:hAnsi="Arial" w:cs="Arial"/>
                <w:color w:val="000000"/>
                <w:sz w:val="22"/>
                <w:szCs w:val="22"/>
              </w:rPr>
              <w:t>tFM</w:t>
            </w:r>
            <w:proofErr w:type="spellEnd"/>
          </w:p>
        </w:tc>
        <w:tc>
          <w:tcPr>
            <w:tcW w:w="1800" w:type="dxa"/>
            <w:shd w:val="clear" w:color="auto" w:fill="FFFFFF"/>
            <w:tcMar>
              <w:top w:w="0" w:type="dxa"/>
              <w:left w:w="0" w:type="dxa"/>
              <w:bottom w:w="0" w:type="dxa"/>
              <w:right w:w="0" w:type="dxa"/>
            </w:tcMar>
            <w:vAlign w:val="center"/>
          </w:tcPr>
          <w:p w14:paraId="780FBB9B" w14:textId="77777777" w:rsidR="00871A93" w:rsidRDefault="004D36E1" w:rsidP="00FC3E72">
            <w:pPr>
              <w:spacing w:before="100" w:after="100" w:line="276" w:lineRule="auto"/>
              <w:ind w:left="100" w:right="100"/>
            </w:pPr>
            <w:r>
              <w:rPr>
                <w:rFonts w:ascii="Arial" w:eastAsia="Arial" w:hAnsi="Arial" w:cs="Arial"/>
                <w:color w:val="000000"/>
                <w:sz w:val="22"/>
                <w:szCs w:val="22"/>
              </w:rPr>
              <w:t>Lower frequency, kHz</w:t>
            </w:r>
          </w:p>
        </w:tc>
        <w:tc>
          <w:tcPr>
            <w:tcW w:w="1800" w:type="dxa"/>
            <w:shd w:val="clear" w:color="auto" w:fill="FFFFFF"/>
            <w:tcMar>
              <w:top w:w="0" w:type="dxa"/>
              <w:left w:w="0" w:type="dxa"/>
              <w:bottom w:w="0" w:type="dxa"/>
              <w:right w:w="0" w:type="dxa"/>
            </w:tcMar>
            <w:vAlign w:val="center"/>
          </w:tcPr>
          <w:p w14:paraId="0E9D1535" w14:textId="77777777" w:rsidR="00871A93" w:rsidRDefault="004D36E1" w:rsidP="00FC3E72">
            <w:pPr>
              <w:spacing w:before="100" w:after="100" w:line="276" w:lineRule="auto"/>
              <w:ind w:left="100" w:right="100"/>
            </w:pPr>
            <w:r>
              <w:rPr>
                <w:rFonts w:ascii="Arial" w:eastAsia="Arial" w:hAnsi="Arial" w:cs="Arial"/>
                <w:color w:val="000000"/>
                <w:sz w:val="22"/>
                <w:szCs w:val="22"/>
              </w:rPr>
              <w:t>(-2.36,0.53)</w:t>
            </w:r>
          </w:p>
        </w:tc>
        <w:tc>
          <w:tcPr>
            <w:tcW w:w="1800" w:type="dxa"/>
            <w:shd w:val="clear" w:color="auto" w:fill="FFFFFF"/>
            <w:tcMar>
              <w:top w:w="0" w:type="dxa"/>
              <w:left w:w="0" w:type="dxa"/>
              <w:bottom w:w="0" w:type="dxa"/>
              <w:right w:w="0" w:type="dxa"/>
            </w:tcMar>
            <w:vAlign w:val="center"/>
          </w:tcPr>
          <w:p w14:paraId="3B435B4F" w14:textId="77777777" w:rsidR="00871A93" w:rsidRDefault="004D36E1" w:rsidP="00FC3E72">
            <w:pPr>
              <w:spacing w:before="100" w:after="100" w:line="276" w:lineRule="auto"/>
              <w:ind w:left="100" w:right="100"/>
            </w:pPr>
            <w:r>
              <w:rPr>
                <w:rFonts w:ascii="Arial" w:eastAsia="Arial" w:hAnsi="Arial" w:cs="Arial"/>
                <w:color w:val="000000"/>
                <w:sz w:val="22"/>
                <w:szCs w:val="22"/>
              </w:rPr>
              <w:t>82.77-108.11</w:t>
            </w:r>
          </w:p>
        </w:tc>
        <w:tc>
          <w:tcPr>
            <w:tcW w:w="1800" w:type="dxa"/>
            <w:shd w:val="clear" w:color="auto" w:fill="FFFFFF"/>
            <w:tcMar>
              <w:top w:w="0" w:type="dxa"/>
              <w:left w:w="0" w:type="dxa"/>
              <w:bottom w:w="0" w:type="dxa"/>
              <w:right w:w="0" w:type="dxa"/>
            </w:tcMar>
            <w:vAlign w:val="center"/>
          </w:tcPr>
          <w:p w14:paraId="2212C35D" w14:textId="77777777" w:rsidR="00871A93" w:rsidRDefault="004D36E1" w:rsidP="00FC3E72">
            <w:pPr>
              <w:spacing w:before="100" w:after="100" w:line="276" w:lineRule="auto"/>
              <w:ind w:left="100" w:right="100"/>
            </w:pPr>
            <w:r>
              <w:rPr>
                <w:rFonts w:ascii="Arial" w:eastAsia="Arial" w:hAnsi="Arial" w:cs="Arial"/>
                <w:color w:val="000000"/>
                <w:sz w:val="22"/>
                <w:szCs w:val="22"/>
              </w:rPr>
              <w:t>84.73-106.1</w:t>
            </w:r>
          </w:p>
        </w:tc>
      </w:tr>
      <w:tr w:rsidR="00871A93" w14:paraId="4506FCC0" w14:textId="77777777">
        <w:trPr>
          <w:cantSplit/>
          <w:jc w:val="center"/>
        </w:trPr>
        <w:tc>
          <w:tcPr>
            <w:tcW w:w="1800" w:type="dxa"/>
            <w:shd w:val="clear" w:color="auto" w:fill="FFFFFF"/>
            <w:tcMar>
              <w:top w:w="0" w:type="dxa"/>
              <w:left w:w="0" w:type="dxa"/>
              <w:bottom w:w="0" w:type="dxa"/>
              <w:right w:w="0" w:type="dxa"/>
            </w:tcMar>
            <w:vAlign w:val="center"/>
          </w:tcPr>
          <w:p w14:paraId="7FF2EAA5" w14:textId="77777777" w:rsidR="00871A93" w:rsidRDefault="004D36E1" w:rsidP="00FC3E72">
            <w:pPr>
              <w:spacing w:before="100" w:after="100" w:line="276" w:lineRule="auto"/>
              <w:ind w:left="100" w:right="100"/>
            </w:pPr>
            <w:proofErr w:type="spellStart"/>
            <w:r>
              <w:rPr>
                <w:rFonts w:ascii="Arial" w:eastAsia="Arial" w:hAnsi="Arial" w:cs="Arial"/>
                <w:color w:val="000000"/>
                <w:sz w:val="22"/>
                <w:szCs w:val="22"/>
              </w:rPr>
              <w:t>iFM</w:t>
            </w:r>
            <w:proofErr w:type="spellEnd"/>
          </w:p>
        </w:tc>
        <w:tc>
          <w:tcPr>
            <w:tcW w:w="1800" w:type="dxa"/>
            <w:shd w:val="clear" w:color="auto" w:fill="FFFFFF"/>
            <w:tcMar>
              <w:top w:w="0" w:type="dxa"/>
              <w:left w:w="0" w:type="dxa"/>
              <w:bottom w:w="0" w:type="dxa"/>
              <w:right w:w="0" w:type="dxa"/>
            </w:tcMar>
            <w:vAlign w:val="center"/>
          </w:tcPr>
          <w:p w14:paraId="2520C3A3" w14:textId="77777777" w:rsidR="00871A93" w:rsidRDefault="004D36E1" w:rsidP="00FC3E72">
            <w:pPr>
              <w:spacing w:before="100" w:after="100" w:line="276" w:lineRule="auto"/>
              <w:ind w:left="100" w:right="100"/>
            </w:pPr>
            <w:r>
              <w:rPr>
                <w:rFonts w:ascii="Arial" w:eastAsia="Arial" w:hAnsi="Arial" w:cs="Arial"/>
                <w:color w:val="000000"/>
                <w:sz w:val="22"/>
                <w:szCs w:val="22"/>
              </w:rPr>
              <w:t>Lower frequency, kHz</w:t>
            </w:r>
          </w:p>
        </w:tc>
        <w:tc>
          <w:tcPr>
            <w:tcW w:w="1800" w:type="dxa"/>
            <w:shd w:val="clear" w:color="auto" w:fill="FFFFFF"/>
            <w:tcMar>
              <w:top w:w="0" w:type="dxa"/>
              <w:left w:w="0" w:type="dxa"/>
              <w:bottom w:w="0" w:type="dxa"/>
              <w:right w:w="0" w:type="dxa"/>
            </w:tcMar>
            <w:vAlign w:val="center"/>
          </w:tcPr>
          <w:p w14:paraId="74FE1C41" w14:textId="77777777" w:rsidR="00871A93" w:rsidRDefault="004D36E1" w:rsidP="00FC3E72">
            <w:pPr>
              <w:spacing w:before="100" w:after="100" w:line="276" w:lineRule="auto"/>
              <w:ind w:left="100" w:right="100"/>
            </w:pPr>
            <w:r>
              <w:rPr>
                <w:rFonts w:ascii="Arial" w:eastAsia="Arial" w:hAnsi="Arial" w:cs="Arial"/>
                <w:color w:val="000000"/>
                <w:sz w:val="22"/>
                <w:szCs w:val="22"/>
              </w:rPr>
              <w:t>(-1.28,1.43)</w:t>
            </w:r>
          </w:p>
        </w:tc>
        <w:tc>
          <w:tcPr>
            <w:tcW w:w="1800" w:type="dxa"/>
            <w:shd w:val="clear" w:color="auto" w:fill="FFFFFF"/>
            <w:tcMar>
              <w:top w:w="0" w:type="dxa"/>
              <w:left w:w="0" w:type="dxa"/>
              <w:bottom w:w="0" w:type="dxa"/>
              <w:right w:w="0" w:type="dxa"/>
            </w:tcMar>
            <w:vAlign w:val="center"/>
          </w:tcPr>
          <w:p w14:paraId="538ED3DC" w14:textId="77777777" w:rsidR="00871A93" w:rsidRDefault="004D36E1" w:rsidP="00FC3E72">
            <w:pPr>
              <w:spacing w:before="100" w:after="100" w:line="276" w:lineRule="auto"/>
              <w:ind w:left="100" w:right="100"/>
            </w:pPr>
            <w:r>
              <w:rPr>
                <w:rFonts w:ascii="Arial" w:eastAsia="Arial" w:hAnsi="Arial" w:cs="Arial"/>
                <w:color w:val="000000"/>
                <w:sz w:val="22"/>
                <w:szCs w:val="22"/>
              </w:rPr>
              <w:t>85.29-108.97</w:t>
            </w:r>
          </w:p>
        </w:tc>
        <w:tc>
          <w:tcPr>
            <w:tcW w:w="1800" w:type="dxa"/>
            <w:shd w:val="clear" w:color="auto" w:fill="FFFFFF"/>
            <w:tcMar>
              <w:top w:w="0" w:type="dxa"/>
              <w:left w:w="0" w:type="dxa"/>
              <w:bottom w:w="0" w:type="dxa"/>
              <w:right w:w="0" w:type="dxa"/>
            </w:tcMar>
            <w:vAlign w:val="center"/>
          </w:tcPr>
          <w:p w14:paraId="29628EA4" w14:textId="77777777" w:rsidR="00871A93" w:rsidRDefault="004D36E1" w:rsidP="00FC3E72">
            <w:pPr>
              <w:spacing w:before="100" w:after="100" w:line="276" w:lineRule="auto"/>
              <w:ind w:left="100" w:right="100"/>
            </w:pPr>
            <w:r>
              <w:rPr>
                <w:rFonts w:ascii="Arial" w:eastAsia="Arial" w:hAnsi="Arial" w:cs="Arial"/>
                <w:color w:val="000000"/>
                <w:sz w:val="22"/>
                <w:szCs w:val="22"/>
              </w:rPr>
              <w:t>90.35-107.14</w:t>
            </w:r>
          </w:p>
        </w:tc>
      </w:tr>
      <w:tr w:rsidR="00871A93" w14:paraId="601BF83E" w14:textId="77777777">
        <w:trPr>
          <w:cantSplit/>
          <w:jc w:val="center"/>
        </w:trPr>
        <w:tc>
          <w:tcPr>
            <w:tcW w:w="1800" w:type="dxa"/>
            <w:shd w:val="clear" w:color="auto" w:fill="FFFFFF"/>
            <w:tcMar>
              <w:top w:w="0" w:type="dxa"/>
              <w:left w:w="0" w:type="dxa"/>
              <w:bottom w:w="0" w:type="dxa"/>
              <w:right w:w="0" w:type="dxa"/>
            </w:tcMar>
            <w:vAlign w:val="center"/>
          </w:tcPr>
          <w:p w14:paraId="381B1D0E" w14:textId="77777777" w:rsidR="00871A93" w:rsidRDefault="004D36E1" w:rsidP="00FC3E72">
            <w:pPr>
              <w:spacing w:before="100" w:after="100" w:line="276" w:lineRule="auto"/>
              <w:ind w:left="100" w:right="100"/>
            </w:pPr>
            <w:r>
              <w:rPr>
                <w:rFonts w:ascii="Arial" w:eastAsia="Arial" w:hAnsi="Arial" w:cs="Arial"/>
                <w:color w:val="000000"/>
                <w:sz w:val="22"/>
                <w:szCs w:val="22"/>
              </w:rPr>
              <w:t>CF</w:t>
            </w:r>
          </w:p>
        </w:tc>
        <w:tc>
          <w:tcPr>
            <w:tcW w:w="1800" w:type="dxa"/>
            <w:shd w:val="clear" w:color="auto" w:fill="FFFFFF"/>
            <w:tcMar>
              <w:top w:w="0" w:type="dxa"/>
              <w:left w:w="0" w:type="dxa"/>
              <w:bottom w:w="0" w:type="dxa"/>
              <w:right w:w="0" w:type="dxa"/>
            </w:tcMar>
            <w:vAlign w:val="center"/>
          </w:tcPr>
          <w:p w14:paraId="03366A9F" w14:textId="77777777" w:rsidR="00871A93" w:rsidRDefault="004D36E1" w:rsidP="00FC3E72">
            <w:pPr>
              <w:spacing w:before="100" w:after="100" w:line="276" w:lineRule="auto"/>
              <w:ind w:left="100" w:right="100"/>
            </w:pPr>
            <w:r>
              <w:rPr>
                <w:rFonts w:ascii="Arial" w:eastAsia="Arial" w:hAnsi="Arial" w:cs="Arial"/>
                <w:color w:val="000000"/>
                <w:sz w:val="22"/>
                <w:szCs w:val="22"/>
              </w:rPr>
              <w:t>Amplitude, dB rms</w:t>
            </w:r>
          </w:p>
        </w:tc>
        <w:tc>
          <w:tcPr>
            <w:tcW w:w="1800" w:type="dxa"/>
            <w:shd w:val="clear" w:color="auto" w:fill="FFFFFF"/>
            <w:tcMar>
              <w:top w:w="0" w:type="dxa"/>
              <w:left w:w="0" w:type="dxa"/>
              <w:bottom w:w="0" w:type="dxa"/>
              <w:right w:w="0" w:type="dxa"/>
            </w:tcMar>
            <w:vAlign w:val="center"/>
          </w:tcPr>
          <w:p w14:paraId="59A502A4" w14:textId="77777777" w:rsidR="00871A93" w:rsidRDefault="004D36E1" w:rsidP="00FC3E72">
            <w:pPr>
              <w:spacing w:before="100" w:after="100" w:line="276" w:lineRule="auto"/>
              <w:ind w:left="100" w:right="100"/>
            </w:pPr>
            <w:r>
              <w:rPr>
                <w:rFonts w:ascii="Arial" w:eastAsia="Arial" w:hAnsi="Arial" w:cs="Arial"/>
                <w:color w:val="000000"/>
                <w:sz w:val="22"/>
                <w:szCs w:val="22"/>
              </w:rPr>
              <w:t>(-3.</w:t>
            </w:r>
            <w:proofErr w:type="gramStart"/>
            <w:r>
              <w:rPr>
                <w:rFonts w:ascii="Arial" w:eastAsia="Arial" w:hAnsi="Arial" w:cs="Arial"/>
                <w:color w:val="000000"/>
                <w:sz w:val="22"/>
                <w:szCs w:val="22"/>
              </w:rPr>
              <w:t>89,-</w:t>
            </w:r>
            <w:proofErr w:type="gramEnd"/>
            <w:r>
              <w:rPr>
                <w:rFonts w:ascii="Arial" w:eastAsia="Arial" w:hAnsi="Arial" w:cs="Arial"/>
                <w:color w:val="000000"/>
                <w:sz w:val="22"/>
                <w:szCs w:val="22"/>
              </w:rPr>
              <w:t>0.31)</w:t>
            </w:r>
          </w:p>
        </w:tc>
        <w:tc>
          <w:tcPr>
            <w:tcW w:w="1800" w:type="dxa"/>
            <w:shd w:val="clear" w:color="auto" w:fill="FFFFFF"/>
            <w:tcMar>
              <w:top w:w="0" w:type="dxa"/>
              <w:left w:w="0" w:type="dxa"/>
              <w:bottom w:w="0" w:type="dxa"/>
              <w:right w:w="0" w:type="dxa"/>
            </w:tcMar>
            <w:vAlign w:val="center"/>
          </w:tcPr>
          <w:p w14:paraId="2A634637" w14:textId="77777777" w:rsidR="00871A93" w:rsidRDefault="004D36E1" w:rsidP="00FC3E72">
            <w:pPr>
              <w:spacing w:before="100" w:after="100" w:line="276" w:lineRule="auto"/>
              <w:ind w:left="100" w:right="100"/>
            </w:pPr>
            <w:r>
              <w:rPr>
                <w:rFonts w:ascii="Arial" w:eastAsia="Arial" w:hAnsi="Arial" w:cs="Arial"/>
                <w:color w:val="000000"/>
                <w:sz w:val="22"/>
                <w:szCs w:val="22"/>
              </w:rPr>
              <w:t>-37.63</w:t>
            </w:r>
            <w:commentRangeStart w:id="968"/>
            <w:r>
              <w:rPr>
                <w:rFonts w:ascii="Arial" w:eastAsia="Arial" w:hAnsi="Arial" w:cs="Arial"/>
                <w:color w:val="000000"/>
                <w:sz w:val="22"/>
                <w:szCs w:val="22"/>
              </w:rPr>
              <w:t>--</w:t>
            </w:r>
            <w:commentRangeEnd w:id="968"/>
            <w:r w:rsidR="00465AE9">
              <w:rPr>
                <w:rStyle w:val="CommentReference"/>
              </w:rPr>
              <w:commentReference w:id="968"/>
            </w:r>
            <w:r>
              <w:rPr>
                <w:rFonts w:ascii="Arial" w:eastAsia="Arial" w:hAnsi="Arial" w:cs="Arial"/>
                <w:color w:val="000000"/>
                <w:sz w:val="22"/>
                <w:szCs w:val="22"/>
              </w:rPr>
              <w:t>6.35</w:t>
            </w:r>
          </w:p>
        </w:tc>
        <w:tc>
          <w:tcPr>
            <w:tcW w:w="1800" w:type="dxa"/>
            <w:shd w:val="clear" w:color="auto" w:fill="FFFFFF"/>
            <w:tcMar>
              <w:top w:w="0" w:type="dxa"/>
              <w:left w:w="0" w:type="dxa"/>
              <w:bottom w:w="0" w:type="dxa"/>
              <w:right w:w="0" w:type="dxa"/>
            </w:tcMar>
            <w:vAlign w:val="center"/>
          </w:tcPr>
          <w:p w14:paraId="3D898765" w14:textId="77777777" w:rsidR="00871A93" w:rsidRDefault="004D36E1" w:rsidP="00FC3E72">
            <w:pPr>
              <w:spacing w:before="100" w:after="100" w:line="276" w:lineRule="auto"/>
              <w:ind w:left="100" w:right="100"/>
            </w:pPr>
            <w:r>
              <w:rPr>
                <w:rFonts w:ascii="Arial" w:eastAsia="Arial" w:hAnsi="Arial" w:cs="Arial"/>
                <w:color w:val="000000"/>
                <w:sz w:val="22"/>
                <w:szCs w:val="22"/>
              </w:rPr>
              <w:t>-37.96--14.4</w:t>
            </w:r>
          </w:p>
        </w:tc>
      </w:tr>
      <w:tr w:rsidR="00871A93" w14:paraId="09CD2505" w14:textId="77777777">
        <w:trPr>
          <w:cantSplit/>
          <w:jc w:val="center"/>
        </w:trPr>
        <w:tc>
          <w:tcPr>
            <w:tcW w:w="1800" w:type="dxa"/>
            <w:shd w:val="clear" w:color="auto" w:fill="FFFFFF"/>
            <w:tcMar>
              <w:top w:w="0" w:type="dxa"/>
              <w:left w:w="0" w:type="dxa"/>
              <w:bottom w:w="0" w:type="dxa"/>
              <w:right w:w="0" w:type="dxa"/>
            </w:tcMar>
            <w:vAlign w:val="center"/>
          </w:tcPr>
          <w:p w14:paraId="2C0F5876" w14:textId="77777777" w:rsidR="00871A93" w:rsidRDefault="004D36E1" w:rsidP="00FC3E72">
            <w:pPr>
              <w:spacing w:before="100" w:after="100" w:line="276" w:lineRule="auto"/>
              <w:ind w:left="100" w:right="100"/>
            </w:pPr>
            <w:proofErr w:type="spellStart"/>
            <w:r>
              <w:rPr>
                <w:rFonts w:ascii="Arial" w:eastAsia="Arial" w:hAnsi="Arial" w:cs="Arial"/>
                <w:color w:val="000000"/>
                <w:sz w:val="22"/>
                <w:szCs w:val="22"/>
              </w:rPr>
              <w:t>tFM</w:t>
            </w:r>
            <w:proofErr w:type="spellEnd"/>
          </w:p>
        </w:tc>
        <w:tc>
          <w:tcPr>
            <w:tcW w:w="1800" w:type="dxa"/>
            <w:shd w:val="clear" w:color="auto" w:fill="FFFFFF"/>
            <w:tcMar>
              <w:top w:w="0" w:type="dxa"/>
              <w:left w:w="0" w:type="dxa"/>
              <w:bottom w:w="0" w:type="dxa"/>
              <w:right w:w="0" w:type="dxa"/>
            </w:tcMar>
            <w:vAlign w:val="center"/>
          </w:tcPr>
          <w:p w14:paraId="63C17CF5" w14:textId="77777777" w:rsidR="00871A93" w:rsidRDefault="004D36E1" w:rsidP="00FC3E72">
            <w:pPr>
              <w:spacing w:before="100" w:after="100" w:line="276" w:lineRule="auto"/>
              <w:ind w:left="100" w:right="100"/>
            </w:pPr>
            <w:r>
              <w:rPr>
                <w:rFonts w:ascii="Arial" w:eastAsia="Arial" w:hAnsi="Arial" w:cs="Arial"/>
                <w:color w:val="000000"/>
                <w:sz w:val="22"/>
                <w:szCs w:val="22"/>
              </w:rPr>
              <w:t>Amplitude, dB rms</w:t>
            </w:r>
          </w:p>
        </w:tc>
        <w:tc>
          <w:tcPr>
            <w:tcW w:w="1800" w:type="dxa"/>
            <w:shd w:val="clear" w:color="auto" w:fill="FFFFFF"/>
            <w:tcMar>
              <w:top w:w="0" w:type="dxa"/>
              <w:left w:w="0" w:type="dxa"/>
              <w:bottom w:w="0" w:type="dxa"/>
              <w:right w:w="0" w:type="dxa"/>
            </w:tcMar>
            <w:vAlign w:val="center"/>
          </w:tcPr>
          <w:p w14:paraId="10E3B7E5" w14:textId="77777777" w:rsidR="00871A93" w:rsidRDefault="004D36E1" w:rsidP="00FC3E72">
            <w:pPr>
              <w:spacing w:before="100" w:after="100" w:line="276" w:lineRule="auto"/>
              <w:ind w:left="100" w:right="100"/>
            </w:pPr>
            <w:r>
              <w:rPr>
                <w:rFonts w:ascii="Arial" w:eastAsia="Arial" w:hAnsi="Arial" w:cs="Arial"/>
                <w:color w:val="000000"/>
                <w:sz w:val="22"/>
                <w:szCs w:val="22"/>
              </w:rPr>
              <w:t>(-4.</w:t>
            </w:r>
            <w:proofErr w:type="gramStart"/>
            <w:r>
              <w:rPr>
                <w:rFonts w:ascii="Arial" w:eastAsia="Arial" w:hAnsi="Arial" w:cs="Arial"/>
                <w:color w:val="000000"/>
                <w:sz w:val="22"/>
                <w:szCs w:val="22"/>
              </w:rPr>
              <w:t>11,-</w:t>
            </w:r>
            <w:proofErr w:type="gramEnd"/>
            <w:r>
              <w:rPr>
                <w:rFonts w:ascii="Arial" w:eastAsia="Arial" w:hAnsi="Arial" w:cs="Arial"/>
                <w:color w:val="000000"/>
                <w:sz w:val="22"/>
                <w:szCs w:val="22"/>
              </w:rPr>
              <w:t>0.3)</w:t>
            </w:r>
          </w:p>
        </w:tc>
        <w:tc>
          <w:tcPr>
            <w:tcW w:w="1800" w:type="dxa"/>
            <w:shd w:val="clear" w:color="auto" w:fill="FFFFFF"/>
            <w:tcMar>
              <w:top w:w="0" w:type="dxa"/>
              <w:left w:w="0" w:type="dxa"/>
              <w:bottom w:w="0" w:type="dxa"/>
              <w:right w:w="0" w:type="dxa"/>
            </w:tcMar>
            <w:vAlign w:val="center"/>
          </w:tcPr>
          <w:p w14:paraId="0B128D75" w14:textId="77777777" w:rsidR="00871A93" w:rsidRDefault="004D36E1" w:rsidP="00FC3E72">
            <w:pPr>
              <w:spacing w:before="100" w:after="100" w:line="276" w:lineRule="auto"/>
              <w:ind w:left="100" w:right="100"/>
            </w:pPr>
            <w:r>
              <w:rPr>
                <w:rFonts w:ascii="Arial" w:eastAsia="Arial" w:hAnsi="Arial" w:cs="Arial"/>
                <w:color w:val="000000"/>
                <w:sz w:val="22"/>
                <w:szCs w:val="22"/>
              </w:rPr>
              <w:t>-46.2--13.53</w:t>
            </w:r>
          </w:p>
        </w:tc>
        <w:tc>
          <w:tcPr>
            <w:tcW w:w="1800" w:type="dxa"/>
            <w:shd w:val="clear" w:color="auto" w:fill="FFFFFF"/>
            <w:tcMar>
              <w:top w:w="0" w:type="dxa"/>
              <w:left w:w="0" w:type="dxa"/>
              <w:bottom w:w="0" w:type="dxa"/>
              <w:right w:w="0" w:type="dxa"/>
            </w:tcMar>
            <w:vAlign w:val="center"/>
          </w:tcPr>
          <w:p w14:paraId="61C97CFF" w14:textId="77777777" w:rsidR="00871A93" w:rsidRDefault="004D36E1" w:rsidP="00FC3E72">
            <w:pPr>
              <w:spacing w:before="100" w:after="100" w:line="276" w:lineRule="auto"/>
              <w:ind w:left="100" w:right="100"/>
            </w:pPr>
            <w:r>
              <w:rPr>
                <w:rFonts w:ascii="Arial" w:eastAsia="Arial" w:hAnsi="Arial" w:cs="Arial"/>
                <w:color w:val="000000"/>
                <w:sz w:val="22"/>
                <w:szCs w:val="22"/>
              </w:rPr>
              <w:t>-44.67--12.4</w:t>
            </w:r>
          </w:p>
        </w:tc>
      </w:tr>
      <w:tr w:rsidR="00871A93" w14:paraId="1AA061A4" w14:textId="77777777">
        <w:trPr>
          <w:cantSplit/>
          <w:jc w:val="center"/>
        </w:trPr>
        <w:tc>
          <w:tcPr>
            <w:tcW w:w="1800" w:type="dxa"/>
            <w:shd w:val="clear" w:color="auto" w:fill="FFFFFF"/>
            <w:tcMar>
              <w:top w:w="0" w:type="dxa"/>
              <w:left w:w="0" w:type="dxa"/>
              <w:bottom w:w="0" w:type="dxa"/>
              <w:right w:w="0" w:type="dxa"/>
            </w:tcMar>
            <w:vAlign w:val="center"/>
          </w:tcPr>
          <w:p w14:paraId="1E11F740" w14:textId="77777777" w:rsidR="00871A93" w:rsidRDefault="004D36E1" w:rsidP="00FC3E72">
            <w:pPr>
              <w:spacing w:before="100" w:after="100" w:line="276" w:lineRule="auto"/>
              <w:ind w:left="100" w:right="100"/>
            </w:pPr>
            <w:proofErr w:type="spellStart"/>
            <w:r>
              <w:rPr>
                <w:rFonts w:ascii="Arial" w:eastAsia="Arial" w:hAnsi="Arial" w:cs="Arial"/>
                <w:color w:val="000000"/>
                <w:sz w:val="22"/>
                <w:szCs w:val="22"/>
              </w:rPr>
              <w:t>iFM</w:t>
            </w:r>
            <w:proofErr w:type="spellEnd"/>
          </w:p>
        </w:tc>
        <w:tc>
          <w:tcPr>
            <w:tcW w:w="1800" w:type="dxa"/>
            <w:shd w:val="clear" w:color="auto" w:fill="FFFFFF"/>
            <w:tcMar>
              <w:top w:w="0" w:type="dxa"/>
              <w:left w:w="0" w:type="dxa"/>
              <w:bottom w:w="0" w:type="dxa"/>
              <w:right w:w="0" w:type="dxa"/>
            </w:tcMar>
            <w:vAlign w:val="center"/>
          </w:tcPr>
          <w:p w14:paraId="32472233" w14:textId="77777777" w:rsidR="00871A93" w:rsidRDefault="004D36E1" w:rsidP="00FC3E72">
            <w:pPr>
              <w:spacing w:before="100" w:after="100" w:line="276" w:lineRule="auto"/>
              <w:ind w:left="100" w:right="100"/>
            </w:pPr>
            <w:r>
              <w:rPr>
                <w:rFonts w:ascii="Arial" w:eastAsia="Arial" w:hAnsi="Arial" w:cs="Arial"/>
                <w:color w:val="000000"/>
                <w:sz w:val="22"/>
                <w:szCs w:val="22"/>
              </w:rPr>
              <w:t>Amplitude, dB rms</w:t>
            </w:r>
          </w:p>
        </w:tc>
        <w:tc>
          <w:tcPr>
            <w:tcW w:w="1800" w:type="dxa"/>
            <w:shd w:val="clear" w:color="auto" w:fill="FFFFFF"/>
            <w:tcMar>
              <w:top w:w="0" w:type="dxa"/>
              <w:left w:w="0" w:type="dxa"/>
              <w:bottom w:w="0" w:type="dxa"/>
              <w:right w:w="0" w:type="dxa"/>
            </w:tcMar>
            <w:vAlign w:val="center"/>
          </w:tcPr>
          <w:p w14:paraId="6DF7D119" w14:textId="77777777" w:rsidR="00871A93" w:rsidRDefault="004D36E1" w:rsidP="00FC3E72">
            <w:pPr>
              <w:spacing w:before="100" w:after="100" w:line="276" w:lineRule="auto"/>
              <w:ind w:left="100" w:right="100"/>
            </w:pPr>
            <w:r>
              <w:rPr>
                <w:rFonts w:ascii="Arial" w:eastAsia="Arial" w:hAnsi="Arial" w:cs="Arial"/>
                <w:color w:val="000000"/>
                <w:sz w:val="22"/>
                <w:szCs w:val="22"/>
              </w:rPr>
              <w:t>(-4.25,0.34)</w:t>
            </w:r>
          </w:p>
        </w:tc>
        <w:tc>
          <w:tcPr>
            <w:tcW w:w="1800" w:type="dxa"/>
            <w:shd w:val="clear" w:color="auto" w:fill="FFFFFF"/>
            <w:tcMar>
              <w:top w:w="0" w:type="dxa"/>
              <w:left w:w="0" w:type="dxa"/>
              <w:bottom w:w="0" w:type="dxa"/>
              <w:right w:w="0" w:type="dxa"/>
            </w:tcMar>
            <w:vAlign w:val="center"/>
          </w:tcPr>
          <w:p w14:paraId="571D8C5D" w14:textId="77777777" w:rsidR="00871A93" w:rsidRDefault="004D36E1" w:rsidP="00FC3E72">
            <w:pPr>
              <w:spacing w:before="100" w:after="100" w:line="276" w:lineRule="auto"/>
              <w:ind w:left="100" w:right="100"/>
            </w:pPr>
            <w:r>
              <w:rPr>
                <w:rFonts w:ascii="Arial" w:eastAsia="Arial" w:hAnsi="Arial" w:cs="Arial"/>
                <w:color w:val="000000"/>
                <w:sz w:val="22"/>
                <w:szCs w:val="22"/>
              </w:rPr>
              <w:t>-50.39--14.7</w:t>
            </w:r>
          </w:p>
        </w:tc>
        <w:tc>
          <w:tcPr>
            <w:tcW w:w="1800" w:type="dxa"/>
            <w:shd w:val="clear" w:color="auto" w:fill="FFFFFF"/>
            <w:tcMar>
              <w:top w:w="0" w:type="dxa"/>
              <w:left w:w="0" w:type="dxa"/>
              <w:bottom w:w="0" w:type="dxa"/>
              <w:right w:w="0" w:type="dxa"/>
            </w:tcMar>
            <w:vAlign w:val="center"/>
          </w:tcPr>
          <w:p w14:paraId="239EB55C" w14:textId="77777777" w:rsidR="00871A93" w:rsidRDefault="004D36E1" w:rsidP="00FC3E72">
            <w:pPr>
              <w:spacing w:before="100" w:after="100" w:line="276" w:lineRule="auto"/>
              <w:ind w:left="100" w:right="100"/>
            </w:pPr>
            <w:r>
              <w:rPr>
                <w:rFonts w:ascii="Arial" w:eastAsia="Arial" w:hAnsi="Arial" w:cs="Arial"/>
                <w:color w:val="000000"/>
                <w:sz w:val="22"/>
                <w:szCs w:val="22"/>
              </w:rPr>
              <w:t>-48.98--17.99</w:t>
            </w:r>
          </w:p>
        </w:tc>
      </w:tr>
      <w:tr w:rsidR="00871A93" w14:paraId="3DEBFD75" w14:textId="77777777">
        <w:trPr>
          <w:cantSplit/>
          <w:jc w:val="center"/>
        </w:trPr>
        <w:tc>
          <w:tcPr>
            <w:tcW w:w="1800" w:type="dxa"/>
            <w:shd w:val="clear" w:color="auto" w:fill="FFFFFF"/>
            <w:tcMar>
              <w:top w:w="0" w:type="dxa"/>
              <w:left w:w="0" w:type="dxa"/>
              <w:bottom w:w="0" w:type="dxa"/>
              <w:right w:w="0" w:type="dxa"/>
            </w:tcMar>
            <w:vAlign w:val="center"/>
          </w:tcPr>
          <w:p w14:paraId="15CE948A" w14:textId="77777777" w:rsidR="00871A93" w:rsidRDefault="004D36E1" w:rsidP="00FC3E72">
            <w:pPr>
              <w:spacing w:before="100" w:after="100" w:line="276" w:lineRule="auto"/>
              <w:ind w:left="100" w:right="100"/>
            </w:pPr>
            <w:proofErr w:type="spellStart"/>
            <w:r>
              <w:rPr>
                <w:rFonts w:ascii="Arial" w:eastAsia="Arial" w:hAnsi="Arial" w:cs="Arial"/>
                <w:color w:val="000000"/>
                <w:sz w:val="22"/>
                <w:szCs w:val="22"/>
              </w:rPr>
              <w:t>tFM</w:t>
            </w:r>
            <w:proofErr w:type="spellEnd"/>
            <w:r>
              <w:rPr>
                <w:rFonts w:ascii="Arial" w:eastAsia="Arial" w:hAnsi="Arial" w:cs="Arial"/>
                <w:color w:val="000000"/>
                <w:sz w:val="22"/>
                <w:szCs w:val="22"/>
              </w:rPr>
              <w:t>-CF</w:t>
            </w:r>
          </w:p>
        </w:tc>
        <w:tc>
          <w:tcPr>
            <w:tcW w:w="1800" w:type="dxa"/>
            <w:shd w:val="clear" w:color="auto" w:fill="FFFFFF"/>
            <w:tcMar>
              <w:top w:w="0" w:type="dxa"/>
              <w:left w:w="0" w:type="dxa"/>
              <w:bottom w:w="0" w:type="dxa"/>
              <w:right w:w="0" w:type="dxa"/>
            </w:tcMar>
            <w:vAlign w:val="center"/>
          </w:tcPr>
          <w:p w14:paraId="3125424F" w14:textId="77777777" w:rsidR="00871A93" w:rsidRDefault="004D36E1" w:rsidP="00FC3E72">
            <w:pPr>
              <w:spacing w:before="100" w:after="100" w:line="276" w:lineRule="auto"/>
              <w:ind w:left="100" w:right="100"/>
            </w:pPr>
            <w:r>
              <w:rPr>
                <w:rFonts w:ascii="Arial" w:eastAsia="Arial" w:hAnsi="Arial" w:cs="Arial"/>
                <w:color w:val="000000"/>
                <w:sz w:val="22"/>
                <w:szCs w:val="22"/>
              </w:rPr>
              <w:t>Ratio, dB</w:t>
            </w:r>
          </w:p>
        </w:tc>
        <w:tc>
          <w:tcPr>
            <w:tcW w:w="1800" w:type="dxa"/>
            <w:shd w:val="clear" w:color="auto" w:fill="FFFFFF"/>
            <w:tcMar>
              <w:top w:w="0" w:type="dxa"/>
              <w:left w:w="0" w:type="dxa"/>
              <w:bottom w:w="0" w:type="dxa"/>
              <w:right w:w="0" w:type="dxa"/>
            </w:tcMar>
            <w:vAlign w:val="center"/>
          </w:tcPr>
          <w:p w14:paraId="7D6D91CF" w14:textId="77777777" w:rsidR="00871A93" w:rsidRDefault="004D36E1" w:rsidP="00FC3E72">
            <w:pPr>
              <w:spacing w:before="100" w:after="100" w:line="276" w:lineRule="auto"/>
              <w:ind w:left="100" w:right="100"/>
            </w:pPr>
            <w:r>
              <w:rPr>
                <w:rFonts w:ascii="Arial" w:eastAsia="Arial" w:hAnsi="Arial" w:cs="Arial"/>
                <w:color w:val="000000"/>
                <w:sz w:val="22"/>
                <w:szCs w:val="22"/>
              </w:rPr>
              <w:t>(-1.22,1.14)</w:t>
            </w:r>
          </w:p>
        </w:tc>
        <w:tc>
          <w:tcPr>
            <w:tcW w:w="1800" w:type="dxa"/>
            <w:shd w:val="clear" w:color="auto" w:fill="FFFFFF"/>
            <w:tcMar>
              <w:top w:w="0" w:type="dxa"/>
              <w:left w:w="0" w:type="dxa"/>
              <w:bottom w:w="0" w:type="dxa"/>
              <w:right w:w="0" w:type="dxa"/>
            </w:tcMar>
            <w:vAlign w:val="center"/>
          </w:tcPr>
          <w:p w14:paraId="6F7FAC7B" w14:textId="77777777" w:rsidR="00871A93" w:rsidRDefault="004D36E1" w:rsidP="00FC3E72">
            <w:pPr>
              <w:spacing w:before="100" w:after="100" w:line="276" w:lineRule="auto"/>
              <w:ind w:left="100" w:right="100"/>
            </w:pPr>
            <w:r>
              <w:rPr>
                <w:rFonts w:ascii="Arial" w:eastAsia="Arial" w:hAnsi="Arial" w:cs="Arial"/>
                <w:color w:val="000000"/>
                <w:sz w:val="22"/>
                <w:szCs w:val="22"/>
              </w:rPr>
              <w:t>-19.92-4.18</w:t>
            </w:r>
          </w:p>
        </w:tc>
        <w:tc>
          <w:tcPr>
            <w:tcW w:w="1800" w:type="dxa"/>
            <w:shd w:val="clear" w:color="auto" w:fill="FFFFFF"/>
            <w:tcMar>
              <w:top w:w="0" w:type="dxa"/>
              <w:left w:w="0" w:type="dxa"/>
              <w:bottom w:w="0" w:type="dxa"/>
              <w:right w:w="0" w:type="dxa"/>
            </w:tcMar>
            <w:vAlign w:val="center"/>
          </w:tcPr>
          <w:p w14:paraId="1008D54F" w14:textId="77777777" w:rsidR="00871A93" w:rsidRDefault="004D36E1" w:rsidP="00FC3E72">
            <w:pPr>
              <w:spacing w:before="100" w:after="100" w:line="276" w:lineRule="auto"/>
              <w:ind w:left="100" w:right="100"/>
            </w:pPr>
            <w:r>
              <w:rPr>
                <w:rFonts w:ascii="Arial" w:eastAsia="Arial" w:hAnsi="Arial" w:cs="Arial"/>
                <w:color w:val="000000"/>
                <w:sz w:val="22"/>
                <w:szCs w:val="22"/>
              </w:rPr>
              <w:t>-14.91-1.99</w:t>
            </w:r>
          </w:p>
        </w:tc>
      </w:tr>
      <w:tr w:rsidR="00871A93" w14:paraId="411C9533" w14:textId="77777777">
        <w:trPr>
          <w:cantSplit/>
          <w:jc w:val="center"/>
        </w:trPr>
        <w:tc>
          <w:tcPr>
            <w:tcW w:w="1800" w:type="dxa"/>
            <w:shd w:val="clear" w:color="auto" w:fill="FFFFFF"/>
            <w:tcMar>
              <w:top w:w="0" w:type="dxa"/>
              <w:left w:w="0" w:type="dxa"/>
              <w:bottom w:w="0" w:type="dxa"/>
              <w:right w:w="0" w:type="dxa"/>
            </w:tcMar>
            <w:vAlign w:val="center"/>
          </w:tcPr>
          <w:p w14:paraId="21674F77" w14:textId="77777777" w:rsidR="00871A93" w:rsidRDefault="004D36E1" w:rsidP="00FC3E72">
            <w:pPr>
              <w:spacing w:before="100" w:after="100" w:line="276" w:lineRule="auto"/>
              <w:ind w:left="100" w:right="100"/>
            </w:pPr>
            <w:proofErr w:type="spellStart"/>
            <w:r>
              <w:rPr>
                <w:rFonts w:ascii="Arial" w:eastAsia="Arial" w:hAnsi="Arial" w:cs="Arial"/>
                <w:color w:val="000000"/>
                <w:sz w:val="22"/>
                <w:szCs w:val="22"/>
              </w:rPr>
              <w:t>iFM</w:t>
            </w:r>
            <w:proofErr w:type="spellEnd"/>
            <w:r>
              <w:rPr>
                <w:rFonts w:ascii="Arial" w:eastAsia="Arial" w:hAnsi="Arial" w:cs="Arial"/>
                <w:color w:val="000000"/>
                <w:sz w:val="22"/>
                <w:szCs w:val="22"/>
              </w:rPr>
              <w:t>-CF</w:t>
            </w:r>
          </w:p>
        </w:tc>
        <w:tc>
          <w:tcPr>
            <w:tcW w:w="1800" w:type="dxa"/>
            <w:shd w:val="clear" w:color="auto" w:fill="FFFFFF"/>
            <w:tcMar>
              <w:top w:w="0" w:type="dxa"/>
              <w:left w:w="0" w:type="dxa"/>
              <w:bottom w:w="0" w:type="dxa"/>
              <w:right w:w="0" w:type="dxa"/>
            </w:tcMar>
            <w:vAlign w:val="center"/>
          </w:tcPr>
          <w:p w14:paraId="13605988" w14:textId="77777777" w:rsidR="00871A93" w:rsidRDefault="004D36E1" w:rsidP="00FC3E72">
            <w:pPr>
              <w:spacing w:before="100" w:after="100" w:line="276" w:lineRule="auto"/>
              <w:ind w:left="100" w:right="100"/>
            </w:pPr>
            <w:r>
              <w:rPr>
                <w:rFonts w:ascii="Arial" w:eastAsia="Arial" w:hAnsi="Arial" w:cs="Arial"/>
                <w:color w:val="000000"/>
                <w:sz w:val="22"/>
                <w:szCs w:val="22"/>
              </w:rPr>
              <w:t>Ratio, dB</w:t>
            </w:r>
          </w:p>
        </w:tc>
        <w:tc>
          <w:tcPr>
            <w:tcW w:w="1800" w:type="dxa"/>
            <w:shd w:val="clear" w:color="auto" w:fill="FFFFFF"/>
            <w:tcMar>
              <w:top w:w="0" w:type="dxa"/>
              <w:left w:w="0" w:type="dxa"/>
              <w:bottom w:w="0" w:type="dxa"/>
              <w:right w:w="0" w:type="dxa"/>
            </w:tcMar>
            <w:vAlign w:val="center"/>
          </w:tcPr>
          <w:p w14:paraId="72576CF4" w14:textId="77777777" w:rsidR="00871A93" w:rsidRDefault="004D36E1" w:rsidP="00FC3E72">
            <w:pPr>
              <w:spacing w:before="100" w:after="100" w:line="276" w:lineRule="auto"/>
              <w:ind w:left="100" w:right="100"/>
            </w:pPr>
            <w:r>
              <w:rPr>
                <w:rFonts w:ascii="Arial" w:eastAsia="Arial" w:hAnsi="Arial" w:cs="Arial"/>
                <w:color w:val="000000"/>
                <w:sz w:val="22"/>
                <w:szCs w:val="22"/>
              </w:rPr>
              <w:t>(-0.35,1.7)</w:t>
            </w:r>
          </w:p>
        </w:tc>
        <w:tc>
          <w:tcPr>
            <w:tcW w:w="1800" w:type="dxa"/>
            <w:shd w:val="clear" w:color="auto" w:fill="FFFFFF"/>
            <w:tcMar>
              <w:top w:w="0" w:type="dxa"/>
              <w:left w:w="0" w:type="dxa"/>
              <w:bottom w:w="0" w:type="dxa"/>
              <w:right w:w="0" w:type="dxa"/>
            </w:tcMar>
            <w:vAlign w:val="center"/>
          </w:tcPr>
          <w:p w14:paraId="1EFBAF79" w14:textId="77777777" w:rsidR="00871A93" w:rsidRDefault="004D36E1" w:rsidP="00FC3E72">
            <w:pPr>
              <w:spacing w:before="100" w:after="100" w:line="276" w:lineRule="auto"/>
              <w:ind w:left="100" w:right="100"/>
            </w:pPr>
            <w:r>
              <w:rPr>
                <w:rFonts w:ascii="Arial" w:eastAsia="Arial" w:hAnsi="Arial" w:cs="Arial"/>
                <w:color w:val="000000"/>
                <w:sz w:val="22"/>
                <w:szCs w:val="22"/>
              </w:rPr>
              <w:t>-18.47-1.62</w:t>
            </w:r>
          </w:p>
        </w:tc>
        <w:tc>
          <w:tcPr>
            <w:tcW w:w="1800" w:type="dxa"/>
            <w:shd w:val="clear" w:color="auto" w:fill="FFFFFF"/>
            <w:tcMar>
              <w:top w:w="0" w:type="dxa"/>
              <w:left w:w="0" w:type="dxa"/>
              <w:bottom w:w="0" w:type="dxa"/>
              <w:right w:w="0" w:type="dxa"/>
            </w:tcMar>
            <w:vAlign w:val="center"/>
          </w:tcPr>
          <w:p w14:paraId="38877EE9" w14:textId="77777777" w:rsidR="00871A93" w:rsidRDefault="004D36E1" w:rsidP="00FC3E72">
            <w:pPr>
              <w:spacing w:before="100" w:after="100" w:line="276" w:lineRule="auto"/>
              <w:ind w:left="100" w:right="100"/>
            </w:pPr>
            <w:r>
              <w:rPr>
                <w:rFonts w:ascii="Arial" w:eastAsia="Arial" w:hAnsi="Arial" w:cs="Arial"/>
                <w:color w:val="000000"/>
                <w:sz w:val="22"/>
                <w:szCs w:val="22"/>
              </w:rPr>
              <w:t>-15.75-1.41</w:t>
            </w:r>
          </w:p>
        </w:tc>
      </w:tr>
      <w:tr w:rsidR="00871A93" w14:paraId="2339EDB7" w14:textId="77777777">
        <w:trPr>
          <w:cantSplit/>
          <w:jc w:val="center"/>
        </w:trPr>
        <w:tc>
          <w:tcPr>
            <w:tcW w:w="1800" w:type="dxa"/>
            <w:shd w:val="clear" w:color="auto" w:fill="FFFFFF"/>
            <w:tcMar>
              <w:top w:w="0" w:type="dxa"/>
              <w:left w:w="0" w:type="dxa"/>
              <w:bottom w:w="0" w:type="dxa"/>
              <w:right w:w="0" w:type="dxa"/>
            </w:tcMar>
            <w:vAlign w:val="center"/>
          </w:tcPr>
          <w:p w14:paraId="0094963B" w14:textId="77777777" w:rsidR="00871A93" w:rsidRDefault="004D36E1" w:rsidP="00FC3E72">
            <w:pPr>
              <w:spacing w:before="100" w:after="100" w:line="276" w:lineRule="auto"/>
              <w:ind w:left="100" w:right="100"/>
            </w:pPr>
            <w:proofErr w:type="spellStart"/>
            <w:r>
              <w:rPr>
                <w:rFonts w:ascii="Arial" w:eastAsia="Arial" w:hAnsi="Arial" w:cs="Arial"/>
                <w:color w:val="000000"/>
                <w:sz w:val="22"/>
                <w:szCs w:val="22"/>
              </w:rPr>
              <w:t>tFM</w:t>
            </w:r>
            <w:proofErr w:type="spellEnd"/>
          </w:p>
        </w:tc>
        <w:tc>
          <w:tcPr>
            <w:tcW w:w="1800" w:type="dxa"/>
            <w:shd w:val="clear" w:color="auto" w:fill="FFFFFF"/>
            <w:tcMar>
              <w:top w:w="0" w:type="dxa"/>
              <w:left w:w="0" w:type="dxa"/>
              <w:bottom w:w="0" w:type="dxa"/>
              <w:right w:w="0" w:type="dxa"/>
            </w:tcMar>
            <w:vAlign w:val="center"/>
          </w:tcPr>
          <w:p w14:paraId="5F53FA99" w14:textId="77777777" w:rsidR="00871A93" w:rsidRDefault="004D36E1" w:rsidP="00FC3E72">
            <w:pPr>
              <w:spacing w:before="100" w:after="100" w:line="276" w:lineRule="auto"/>
              <w:ind w:left="100" w:right="100"/>
            </w:pPr>
            <w:r>
              <w:rPr>
                <w:rFonts w:ascii="Arial" w:eastAsia="Arial" w:hAnsi="Arial" w:cs="Arial"/>
                <w:color w:val="000000"/>
                <w:sz w:val="22"/>
                <w:szCs w:val="22"/>
              </w:rPr>
              <w:t>Bandwidth</w:t>
            </w:r>
          </w:p>
        </w:tc>
        <w:tc>
          <w:tcPr>
            <w:tcW w:w="1800" w:type="dxa"/>
            <w:shd w:val="clear" w:color="auto" w:fill="FFFFFF"/>
            <w:tcMar>
              <w:top w:w="0" w:type="dxa"/>
              <w:left w:w="0" w:type="dxa"/>
              <w:bottom w:w="0" w:type="dxa"/>
              <w:right w:w="0" w:type="dxa"/>
            </w:tcMar>
            <w:vAlign w:val="center"/>
          </w:tcPr>
          <w:p w14:paraId="33C19D05" w14:textId="77777777" w:rsidR="00871A93" w:rsidRDefault="004D36E1" w:rsidP="00FC3E72">
            <w:pPr>
              <w:spacing w:before="100" w:after="100" w:line="276" w:lineRule="auto"/>
              <w:ind w:left="100" w:right="100"/>
            </w:pPr>
            <w:r>
              <w:rPr>
                <w:rFonts w:ascii="Arial" w:eastAsia="Arial" w:hAnsi="Arial" w:cs="Arial"/>
                <w:color w:val="000000"/>
                <w:sz w:val="22"/>
                <w:szCs w:val="22"/>
              </w:rPr>
              <w:t>(0.02,2.58)</w:t>
            </w:r>
          </w:p>
        </w:tc>
        <w:tc>
          <w:tcPr>
            <w:tcW w:w="1800" w:type="dxa"/>
            <w:shd w:val="clear" w:color="auto" w:fill="FFFFFF"/>
            <w:tcMar>
              <w:top w:w="0" w:type="dxa"/>
              <w:left w:w="0" w:type="dxa"/>
              <w:bottom w:w="0" w:type="dxa"/>
              <w:right w:w="0" w:type="dxa"/>
            </w:tcMar>
            <w:vAlign w:val="center"/>
          </w:tcPr>
          <w:p w14:paraId="25B19B2A" w14:textId="77777777" w:rsidR="00871A93" w:rsidRDefault="004D36E1" w:rsidP="00FC3E72">
            <w:pPr>
              <w:spacing w:before="100" w:after="100" w:line="276" w:lineRule="auto"/>
              <w:ind w:left="100" w:right="100"/>
            </w:pPr>
            <w:r>
              <w:rPr>
                <w:rFonts w:ascii="Arial" w:eastAsia="Arial" w:hAnsi="Arial" w:cs="Arial"/>
                <w:color w:val="000000"/>
                <w:sz w:val="22"/>
                <w:szCs w:val="22"/>
              </w:rPr>
              <w:t>3.85-22.45</w:t>
            </w:r>
          </w:p>
        </w:tc>
        <w:tc>
          <w:tcPr>
            <w:tcW w:w="1800" w:type="dxa"/>
            <w:shd w:val="clear" w:color="auto" w:fill="FFFFFF"/>
            <w:tcMar>
              <w:top w:w="0" w:type="dxa"/>
              <w:left w:w="0" w:type="dxa"/>
              <w:bottom w:w="0" w:type="dxa"/>
              <w:right w:w="0" w:type="dxa"/>
            </w:tcMar>
            <w:vAlign w:val="center"/>
          </w:tcPr>
          <w:p w14:paraId="299A65A3" w14:textId="77777777" w:rsidR="00871A93" w:rsidRDefault="004D36E1" w:rsidP="00FC3E72">
            <w:pPr>
              <w:spacing w:before="100" w:after="100" w:line="276" w:lineRule="auto"/>
              <w:ind w:left="100" w:right="100"/>
            </w:pPr>
            <w:r>
              <w:rPr>
                <w:rFonts w:ascii="Arial" w:eastAsia="Arial" w:hAnsi="Arial" w:cs="Arial"/>
                <w:color w:val="000000"/>
                <w:sz w:val="22"/>
                <w:szCs w:val="22"/>
              </w:rPr>
              <w:t>3.81-20.98</w:t>
            </w:r>
          </w:p>
        </w:tc>
      </w:tr>
      <w:tr w:rsidR="00871A93" w14:paraId="18ED774F" w14:textId="77777777">
        <w:trPr>
          <w:cantSplit/>
          <w:jc w:val="center"/>
        </w:trPr>
        <w:tc>
          <w:tcPr>
            <w:tcW w:w="1800" w:type="dxa"/>
            <w:tcBorders>
              <w:bottom w:val="single" w:sz="16" w:space="0" w:color="666666"/>
            </w:tcBorders>
            <w:shd w:val="clear" w:color="auto" w:fill="FFFFFF"/>
            <w:tcMar>
              <w:top w:w="0" w:type="dxa"/>
              <w:left w:w="0" w:type="dxa"/>
              <w:bottom w:w="0" w:type="dxa"/>
              <w:right w:w="0" w:type="dxa"/>
            </w:tcMar>
            <w:vAlign w:val="center"/>
          </w:tcPr>
          <w:p w14:paraId="0061549C" w14:textId="77777777" w:rsidR="00871A93" w:rsidRDefault="004D36E1" w:rsidP="00FC3E72">
            <w:pPr>
              <w:spacing w:before="100" w:after="100" w:line="276" w:lineRule="auto"/>
              <w:ind w:left="100" w:right="100"/>
            </w:pPr>
            <w:proofErr w:type="spellStart"/>
            <w:r>
              <w:rPr>
                <w:rFonts w:ascii="Arial" w:eastAsia="Arial" w:hAnsi="Arial" w:cs="Arial"/>
                <w:color w:val="000000"/>
                <w:sz w:val="22"/>
                <w:szCs w:val="22"/>
              </w:rPr>
              <w:t>iFM</w:t>
            </w:r>
            <w:proofErr w:type="spellEnd"/>
          </w:p>
        </w:tc>
        <w:tc>
          <w:tcPr>
            <w:tcW w:w="1800" w:type="dxa"/>
            <w:tcBorders>
              <w:bottom w:val="single" w:sz="16" w:space="0" w:color="666666"/>
            </w:tcBorders>
            <w:shd w:val="clear" w:color="auto" w:fill="FFFFFF"/>
            <w:tcMar>
              <w:top w:w="0" w:type="dxa"/>
              <w:left w:w="0" w:type="dxa"/>
              <w:bottom w:w="0" w:type="dxa"/>
              <w:right w:w="0" w:type="dxa"/>
            </w:tcMar>
            <w:vAlign w:val="center"/>
          </w:tcPr>
          <w:p w14:paraId="30F790F5" w14:textId="77777777" w:rsidR="00871A93" w:rsidRDefault="004D36E1" w:rsidP="00FC3E72">
            <w:pPr>
              <w:spacing w:before="100" w:after="100" w:line="276" w:lineRule="auto"/>
              <w:ind w:left="100" w:right="100"/>
            </w:pPr>
            <w:r>
              <w:rPr>
                <w:rFonts w:ascii="Arial" w:eastAsia="Arial" w:hAnsi="Arial" w:cs="Arial"/>
                <w:color w:val="000000"/>
                <w:sz w:val="22"/>
                <w:szCs w:val="22"/>
              </w:rPr>
              <w:t>Bandwidth</w:t>
            </w:r>
          </w:p>
        </w:tc>
        <w:tc>
          <w:tcPr>
            <w:tcW w:w="1800" w:type="dxa"/>
            <w:tcBorders>
              <w:bottom w:val="single" w:sz="16" w:space="0" w:color="666666"/>
            </w:tcBorders>
            <w:shd w:val="clear" w:color="auto" w:fill="FFFFFF"/>
            <w:tcMar>
              <w:top w:w="0" w:type="dxa"/>
              <w:left w:w="0" w:type="dxa"/>
              <w:bottom w:w="0" w:type="dxa"/>
              <w:right w:w="0" w:type="dxa"/>
            </w:tcMar>
            <w:vAlign w:val="center"/>
          </w:tcPr>
          <w:p w14:paraId="2480C7E5" w14:textId="77777777" w:rsidR="00871A93" w:rsidRDefault="004D36E1" w:rsidP="00FC3E72">
            <w:pPr>
              <w:spacing w:before="100" w:after="100" w:line="276" w:lineRule="auto"/>
              <w:ind w:left="100" w:right="100"/>
            </w:pPr>
            <w:r>
              <w:rPr>
                <w:rFonts w:ascii="Arial" w:eastAsia="Arial" w:hAnsi="Arial" w:cs="Arial"/>
                <w:color w:val="000000"/>
                <w:sz w:val="22"/>
                <w:szCs w:val="22"/>
              </w:rPr>
              <w:t>(-0.85,1.48)</w:t>
            </w:r>
          </w:p>
        </w:tc>
        <w:tc>
          <w:tcPr>
            <w:tcW w:w="1800" w:type="dxa"/>
            <w:tcBorders>
              <w:bottom w:val="single" w:sz="16" w:space="0" w:color="666666"/>
            </w:tcBorders>
            <w:shd w:val="clear" w:color="auto" w:fill="FFFFFF"/>
            <w:tcMar>
              <w:top w:w="0" w:type="dxa"/>
              <w:left w:w="0" w:type="dxa"/>
              <w:bottom w:w="0" w:type="dxa"/>
              <w:right w:w="0" w:type="dxa"/>
            </w:tcMar>
            <w:vAlign w:val="center"/>
          </w:tcPr>
          <w:p w14:paraId="7B816997" w14:textId="77777777" w:rsidR="00871A93" w:rsidRDefault="004D36E1" w:rsidP="00FC3E72">
            <w:pPr>
              <w:spacing w:before="100" w:after="100" w:line="276" w:lineRule="auto"/>
              <w:ind w:left="100" w:right="100"/>
            </w:pPr>
            <w:r>
              <w:rPr>
                <w:rFonts w:ascii="Arial" w:eastAsia="Arial" w:hAnsi="Arial" w:cs="Arial"/>
                <w:color w:val="000000"/>
                <w:sz w:val="22"/>
                <w:szCs w:val="22"/>
              </w:rPr>
              <w:t>2.94-17.98</w:t>
            </w:r>
          </w:p>
        </w:tc>
        <w:tc>
          <w:tcPr>
            <w:tcW w:w="1800" w:type="dxa"/>
            <w:tcBorders>
              <w:bottom w:val="single" w:sz="16" w:space="0" w:color="666666"/>
            </w:tcBorders>
            <w:shd w:val="clear" w:color="auto" w:fill="FFFFFF"/>
            <w:tcMar>
              <w:top w:w="0" w:type="dxa"/>
              <w:left w:w="0" w:type="dxa"/>
              <w:bottom w:w="0" w:type="dxa"/>
              <w:right w:w="0" w:type="dxa"/>
            </w:tcMar>
            <w:vAlign w:val="center"/>
          </w:tcPr>
          <w:p w14:paraId="2EBCB80C" w14:textId="77777777" w:rsidR="00871A93" w:rsidRDefault="004D36E1" w:rsidP="00FC3E72">
            <w:pPr>
              <w:spacing w:before="100" w:after="100" w:line="276" w:lineRule="auto"/>
              <w:ind w:left="100" w:right="100"/>
            </w:pPr>
            <w:r>
              <w:rPr>
                <w:rFonts w:ascii="Arial" w:eastAsia="Arial" w:hAnsi="Arial" w:cs="Arial"/>
                <w:color w:val="000000"/>
                <w:sz w:val="22"/>
                <w:szCs w:val="22"/>
              </w:rPr>
              <w:t>3.49-17.97</w:t>
            </w:r>
          </w:p>
        </w:tc>
      </w:tr>
    </w:tbl>
    <w:p w14:paraId="3E8CB741" w14:textId="629D49F7" w:rsidR="00465AE9" w:rsidRDefault="00465AE9" w:rsidP="00FC3E72">
      <w:pPr>
        <w:spacing w:line="276" w:lineRule="auto"/>
      </w:pPr>
    </w:p>
    <w:p w14:paraId="472B8629" w14:textId="6BC6AF47" w:rsidR="00465AE9" w:rsidRDefault="00465AE9" w:rsidP="00FC3E72">
      <w:pPr>
        <w:spacing w:line="276" w:lineRule="auto"/>
      </w:pPr>
    </w:p>
    <w:p w14:paraId="403F3592" w14:textId="53F708C4" w:rsidR="00465AE9" w:rsidRDefault="00465AE9" w:rsidP="00FC3E72">
      <w:pPr>
        <w:spacing w:line="276" w:lineRule="auto"/>
      </w:pPr>
    </w:p>
    <w:p w14:paraId="4718222A" w14:textId="03E392BB" w:rsidR="00465AE9" w:rsidRDefault="00465AE9" w:rsidP="00FC3E72">
      <w:pPr>
        <w:spacing w:line="276" w:lineRule="auto"/>
      </w:pPr>
    </w:p>
    <w:p w14:paraId="4C80D1DF" w14:textId="77777777" w:rsidR="00465AE9" w:rsidRDefault="00465AE9" w:rsidP="00FC3E72">
      <w:pPr>
        <w:spacing w:line="276" w:lineRule="auto"/>
      </w:pPr>
    </w:p>
    <w:tbl>
      <w:tblPr>
        <w:tblStyle w:val="Table"/>
        <w:tblW w:w="0" w:type="auto"/>
        <w:jc w:val="center"/>
        <w:tblLayout w:type="fixed"/>
        <w:tblLook w:val="0420" w:firstRow="1" w:lastRow="0" w:firstColumn="0" w:lastColumn="0" w:noHBand="0" w:noVBand="1"/>
      </w:tblPr>
      <w:tblGrid>
        <w:gridCol w:w="1800"/>
        <w:gridCol w:w="1800"/>
        <w:gridCol w:w="1800"/>
        <w:gridCol w:w="1800"/>
        <w:gridCol w:w="1800"/>
      </w:tblGrid>
      <w:tr w:rsidR="008F6B8E" w:rsidRPr="00465AE9" w14:paraId="05DDAB58" w14:textId="5A3F38BA" w:rsidTr="008F6B8E">
        <w:trPr>
          <w:cantSplit/>
          <w:tblHeader/>
          <w:jc w:val="center"/>
        </w:trPr>
        <w:tc>
          <w:tcPr>
            <w:tcW w:w="1800" w:type="dxa"/>
            <w:tcBorders>
              <w:top w:val="single" w:sz="12" w:space="0" w:color="auto"/>
              <w:bottom w:val="single" w:sz="4" w:space="0" w:color="auto"/>
            </w:tcBorders>
            <w:shd w:val="clear" w:color="auto" w:fill="FFFFFF"/>
            <w:tcMar>
              <w:top w:w="57" w:type="dxa"/>
              <w:left w:w="57" w:type="dxa"/>
              <w:bottom w:w="57" w:type="dxa"/>
              <w:right w:w="57" w:type="dxa"/>
            </w:tcMar>
            <w:vAlign w:val="center"/>
          </w:tcPr>
          <w:p w14:paraId="13A8A803" w14:textId="3750A30D" w:rsidR="008F6B8E" w:rsidRPr="00465AE9" w:rsidRDefault="008F6B8E" w:rsidP="00465AE9">
            <w:pPr>
              <w:spacing w:after="0" w:line="276" w:lineRule="auto"/>
              <w:ind w:left="100" w:right="100"/>
              <w:rPr>
                <w:rFonts w:ascii="Arial" w:eastAsia="Arial" w:hAnsi="Arial" w:cs="Arial"/>
                <w:b/>
                <w:color w:val="000000"/>
                <w:sz w:val="20"/>
                <w:szCs w:val="20"/>
              </w:rPr>
            </w:pPr>
            <w:r w:rsidRPr="00465AE9">
              <w:rPr>
                <w:rFonts w:ascii="Arial" w:eastAsia="Arial" w:hAnsi="Arial" w:cs="Arial"/>
                <w:b/>
                <w:color w:val="000000"/>
                <w:sz w:val="20"/>
                <w:szCs w:val="20"/>
              </w:rPr>
              <w:t>Measurement</w:t>
            </w:r>
          </w:p>
        </w:tc>
        <w:tc>
          <w:tcPr>
            <w:tcW w:w="1800" w:type="dxa"/>
            <w:tcBorders>
              <w:top w:val="single" w:sz="12" w:space="0" w:color="auto"/>
              <w:bottom w:val="single" w:sz="4" w:space="0" w:color="auto"/>
            </w:tcBorders>
            <w:shd w:val="clear" w:color="auto" w:fill="FFFFFF"/>
            <w:tcMar>
              <w:top w:w="57" w:type="dxa"/>
              <w:left w:w="57" w:type="dxa"/>
              <w:bottom w:w="57" w:type="dxa"/>
              <w:right w:w="57" w:type="dxa"/>
            </w:tcMar>
            <w:vAlign w:val="center"/>
          </w:tcPr>
          <w:p w14:paraId="375F20EA" w14:textId="0A1CF326" w:rsidR="008F6B8E" w:rsidRPr="00465AE9" w:rsidRDefault="008F6B8E" w:rsidP="00465AE9">
            <w:pPr>
              <w:spacing w:after="0" w:line="276" w:lineRule="auto"/>
              <w:ind w:left="100" w:right="100"/>
              <w:rPr>
                <w:b/>
                <w:sz w:val="20"/>
                <w:szCs w:val="20"/>
              </w:rPr>
            </w:pPr>
            <w:r w:rsidRPr="00465AE9">
              <w:rPr>
                <w:rFonts w:ascii="Arial" w:eastAsia="Arial" w:hAnsi="Arial" w:cs="Arial"/>
                <w:b/>
                <w:color w:val="000000"/>
                <w:sz w:val="20"/>
                <w:szCs w:val="20"/>
              </w:rPr>
              <w:t>Component</w:t>
            </w:r>
          </w:p>
        </w:tc>
        <w:tc>
          <w:tcPr>
            <w:tcW w:w="3600" w:type="dxa"/>
            <w:gridSpan w:val="2"/>
            <w:tcBorders>
              <w:top w:val="single" w:sz="12" w:space="0" w:color="auto"/>
              <w:bottom w:val="single" w:sz="4" w:space="0" w:color="auto"/>
            </w:tcBorders>
            <w:shd w:val="clear" w:color="auto" w:fill="FFFFFF"/>
            <w:tcMar>
              <w:top w:w="57" w:type="dxa"/>
              <w:left w:w="57" w:type="dxa"/>
              <w:bottom w:w="57" w:type="dxa"/>
              <w:right w:w="57" w:type="dxa"/>
            </w:tcMar>
            <w:vAlign w:val="center"/>
          </w:tcPr>
          <w:p w14:paraId="7D21699D" w14:textId="1EB0DE91" w:rsidR="008F6B8E" w:rsidRPr="00465AE9" w:rsidRDefault="008F6B8E" w:rsidP="008F6B8E">
            <w:pPr>
              <w:spacing w:after="0" w:line="276" w:lineRule="auto"/>
              <w:ind w:left="100" w:right="100"/>
              <w:jc w:val="center"/>
              <w:rPr>
                <w:b/>
                <w:sz w:val="20"/>
                <w:szCs w:val="20"/>
              </w:rPr>
            </w:pPr>
            <w:r>
              <w:rPr>
                <w:rFonts w:ascii="Arial" w:eastAsia="Arial" w:hAnsi="Arial" w:cs="Arial"/>
                <w:b/>
                <w:color w:val="000000"/>
                <w:sz w:val="20"/>
                <w:szCs w:val="20"/>
              </w:rPr>
              <w:t>Data range</w:t>
            </w:r>
          </w:p>
        </w:tc>
        <w:tc>
          <w:tcPr>
            <w:tcW w:w="1800" w:type="dxa"/>
            <w:tcBorders>
              <w:top w:val="single" w:sz="12" w:space="0" w:color="auto"/>
              <w:bottom w:val="single" w:sz="4" w:space="0" w:color="auto"/>
            </w:tcBorders>
            <w:shd w:val="clear" w:color="auto" w:fill="FFFFFF"/>
            <w:tcMar>
              <w:top w:w="57" w:type="dxa"/>
              <w:left w:w="57" w:type="dxa"/>
              <w:bottom w:w="57" w:type="dxa"/>
              <w:right w:w="57" w:type="dxa"/>
            </w:tcMar>
            <w:vAlign w:val="center"/>
          </w:tcPr>
          <w:p w14:paraId="46701F7F" w14:textId="2DC77944" w:rsidR="008F6B8E" w:rsidRPr="00465AE9" w:rsidRDefault="008F6B8E" w:rsidP="00465AE9">
            <w:pPr>
              <w:spacing w:after="0" w:line="276" w:lineRule="auto"/>
              <w:ind w:left="100" w:right="100"/>
              <w:rPr>
                <w:rFonts w:ascii="Arial" w:eastAsia="Arial" w:hAnsi="Arial" w:cs="Arial"/>
                <w:b/>
                <w:color w:val="000000"/>
                <w:sz w:val="20"/>
                <w:szCs w:val="20"/>
              </w:rPr>
            </w:pPr>
            <w:r w:rsidRPr="00465AE9">
              <w:rPr>
                <w:rFonts w:ascii="Arial" w:eastAsia="Arial" w:hAnsi="Arial" w:cs="Arial"/>
                <w:b/>
                <w:color w:val="000000"/>
                <w:sz w:val="20"/>
                <w:szCs w:val="20"/>
              </w:rPr>
              <w:t>Difference</w:t>
            </w:r>
            <w:r w:rsidR="008C4F68">
              <w:rPr>
                <w:rFonts w:ascii="Arial" w:eastAsia="Arial" w:hAnsi="Arial" w:cs="Arial"/>
                <w:b/>
                <w:color w:val="000000"/>
                <w:sz w:val="20"/>
                <w:szCs w:val="20"/>
              </w:rPr>
              <w:t xml:space="preserve"> (</w:t>
            </w:r>
            <w:r w:rsidR="008C4F68" w:rsidRPr="008C4F68">
              <w:rPr>
                <w:rFonts w:ascii="Arial" w:eastAsia="Arial" w:hAnsi="Arial" w:cs="Arial"/>
                <w:b/>
                <w:color w:val="000000"/>
                <w:sz w:val="20"/>
                <w:szCs w:val="20"/>
                <w:highlight w:val="yellow"/>
              </w:rPr>
              <w:t>multi – single</w:t>
            </w:r>
            <w:r w:rsidR="008C4F68">
              <w:rPr>
                <w:rFonts w:ascii="Arial" w:eastAsia="Arial" w:hAnsi="Arial" w:cs="Arial"/>
                <w:b/>
                <w:color w:val="000000"/>
                <w:sz w:val="20"/>
                <w:szCs w:val="20"/>
              </w:rPr>
              <w:t xml:space="preserve">???, </w:t>
            </w:r>
            <w:commentRangeStart w:id="969"/>
            <w:r w:rsidRPr="00465AE9">
              <w:rPr>
                <w:rFonts w:ascii="Arial" w:eastAsia="Arial" w:hAnsi="Arial" w:cs="Arial"/>
                <w:b/>
                <w:color w:val="000000"/>
                <w:sz w:val="20"/>
                <w:szCs w:val="20"/>
              </w:rPr>
              <w:t>3.5 –</w:t>
            </w:r>
            <w:r>
              <w:rPr>
                <w:rFonts w:ascii="Arial" w:eastAsia="Arial" w:hAnsi="Arial" w:cs="Arial"/>
                <w:b/>
                <w:color w:val="000000"/>
                <w:sz w:val="20"/>
                <w:szCs w:val="20"/>
              </w:rPr>
              <w:t xml:space="preserve"> </w:t>
            </w:r>
            <w:r w:rsidRPr="00465AE9">
              <w:rPr>
                <w:rFonts w:ascii="Arial" w:eastAsia="Arial" w:hAnsi="Arial" w:cs="Arial"/>
                <w:b/>
                <w:color w:val="000000"/>
                <w:sz w:val="20"/>
                <w:szCs w:val="20"/>
              </w:rPr>
              <w:t>96.5% CI</w:t>
            </w:r>
            <w:r>
              <w:rPr>
                <w:rFonts w:ascii="Arial" w:eastAsia="Arial" w:hAnsi="Arial" w:cs="Arial"/>
                <w:b/>
                <w:color w:val="000000"/>
                <w:sz w:val="20"/>
                <w:szCs w:val="20"/>
              </w:rPr>
              <w:t>)</w:t>
            </w:r>
            <w:commentRangeEnd w:id="969"/>
            <w:r w:rsidR="00EF2E81">
              <w:rPr>
                <w:rStyle w:val="CommentReference"/>
              </w:rPr>
              <w:commentReference w:id="969"/>
            </w:r>
          </w:p>
        </w:tc>
      </w:tr>
      <w:tr w:rsidR="008F6B8E" w:rsidRPr="00465AE9" w14:paraId="2E3875EC" w14:textId="77777777" w:rsidTr="008F6B8E">
        <w:trPr>
          <w:cantSplit/>
          <w:tblHeader/>
          <w:jc w:val="center"/>
        </w:trPr>
        <w:tc>
          <w:tcPr>
            <w:tcW w:w="1800" w:type="dxa"/>
            <w:tcBorders>
              <w:top w:val="single" w:sz="4" w:space="0" w:color="auto"/>
              <w:bottom w:val="single" w:sz="12" w:space="0" w:color="auto"/>
            </w:tcBorders>
            <w:shd w:val="clear" w:color="auto" w:fill="FFFFFF"/>
            <w:tcMar>
              <w:top w:w="57" w:type="dxa"/>
              <w:left w:w="57" w:type="dxa"/>
              <w:bottom w:w="57" w:type="dxa"/>
              <w:right w:w="57" w:type="dxa"/>
            </w:tcMar>
            <w:vAlign w:val="center"/>
          </w:tcPr>
          <w:p w14:paraId="0DA5FC46" w14:textId="77777777" w:rsidR="008F6B8E" w:rsidRPr="00465AE9" w:rsidRDefault="008F6B8E" w:rsidP="00465AE9">
            <w:pPr>
              <w:spacing w:after="0" w:line="276" w:lineRule="auto"/>
              <w:ind w:left="100" w:right="100"/>
              <w:rPr>
                <w:rFonts w:ascii="Arial" w:eastAsia="Arial" w:hAnsi="Arial" w:cs="Arial"/>
                <w:b/>
                <w:color w:val="000000"/>
                <w:sz w:val="20"/>
                <w:szCs w:val="20"/>
              </w:rPr>
            </w:pPr>
          </w:p>
        </w:tc>
        <w:tc>
          <w:tcPr>
            <w:tcW w:w="1800" w:type="dxa"/>
            <w:tcBorders>
              <w:top w:val="single" w:sz="4" w:space="0" w:color="auto"/>
              <w:bottom w:val="single" w:sz="12" w:space="0" w:color="auto"/>
            </w:tcBorders>
            <w:shd w:val="clear" w:color="auto" w:fill="FFFFFF"/>
            <w:tcMar>
              <w:top w:w="57" w:type="dxa"/>
              <w:left w:w="57" w:type="dxa"/>
              <w:bottom w:w="57" w:type="dxa"/>
              <w:right w:w="57" w:type="dxa"/>
            </w:tcMar>
            <w:vAlign w:val="center"/>
          </w:tcPr>
          <w:p w14:paraId="33CBB2B7" w14:textId="77777777" w:rsidR="008F6B8E" w:rsidRPr="00465AE9" w:rsidRDefault="008F6B8E" w:rsidP="00465AE9">
            <w:pPr>
              <w:spacing w:after="0" w:line="276" w:lineRule="auto"/>
              <w:ind w:left="100" w:right="100"/>
              <w:rPr>
                <w:rFonts w:ascii="Arial" w:eastAsia="Arial" w:hAnsi="Arial" w:cs="Arial"/>
                <w:b/>
                <w:color w:val="000000"/>
                <w:sz w:val="20"/>
                <w:szCs w:val="20"/>
              </w:rPr>
            </w:pPr>
          </w:p>
        </w:tc>
        <w:tc>
          <w:tcPr>
            <w:tcW w:w="1800" w:type="dxa"/>
            <w:tcBorders>
              <w:top w:val="single" w:sz="4" w:space="0" w:color="auto"/>
              <w:bottom w:val="single" w:sz="12" w:space="0" w:color="auto"/>
            </w:tcBorders>
            <w:shd w:val="clear" w:color="auto" w:fill="FFFFFF"/>
            <w:tcMar>
              <w:top w:w="57" w:type="dxa"/>
              <w:left w:w="57" w:type="dxa"/>
              <w:bottom w:w="57" w:type="dxa"/>
              <w:right w:w="57" w:type="dxa"/>
            </w:tcMar>
            <w:vAlign w:val="center"/>
          </w:tcPr>
          <w:p w14:paraId="2893F38B" w14:textId="5479A94C" w:rsidR="008F6B8E" w:rsidRPr="00465AE9" w:rsidRDefault="008F6B8E" w:rsidP="00465AE9">
            <w:pPr>
              <w:spacing w:after="0" w:line="276" w:lineRule="auto"/>
              <w:ind w:left="100" w:right="100"/>
              <w:rPr>
                <w:rFonts w:ascii="Arial" w:eastAsia="Arial" w:hAnsi="Arial" w:cs="Arial"/>
                <w:b/>
                <w:color w:val="000000"/>
                <w:sz w:val="20"/>
                <w:szCs w:val="20"/>
              </w:rPr>
            </w:pPr>
            <w:r>
              <w:rPr>
                <w:rFonts w:ascii="Arial" w:eastAsia="Arial" w:hAnsi="Arial" w:cs="Arial"/>
                <w:b/>
                <w:color w:val="000000"/>
                <w:sz w:val="20"/>
                <w:szCs w:val="20"/>
              </w:rPr>
              <w:t>Single bat</w:t>
            </w:r>
          </w:p>
        </w:tc>
        <w:tc>
          <w:tcPr>
            <w:tcW w:w="1800" w:type="dxa"/>
            <w:tcBorders>
              <w:top w:val="single" w:sz="4" w:space="0" w:color="auto"/>
              <w:bottom w:val="single" w:sz="12" w:space="0" w:color="auto"/>
            </w:tcBorders>
            <w:shd w:val="clear" w:color="auto" w:fill="FFFFFF"/>
            <w:tcMar>
              <w:top w:w="57" w:type="dxa"/>
              <w:left w:w="57" w:type="dxa"/>
              <w:bottom w:w="57" w:type="dxa"/>
              <w:right w:w="57" w:type="dxa"/>
            </w:tcMar>
            <w:vAlign w:val="center"/>
          </w:tcPr>
          <w:p w14:paraId="4EF2E5E6" w14:textId="1DB4BCB7" w:rsidR="008F6B8E" w:rsidRPr="00465AE9" w:rsidRDefault="008F6B8E" w:rsidP="00465AE9">
            <w:pPr>
              <w:spacing w:after="0" w:line="276" w:lineRule="auto"/>
              <w:ind w:left="100" w:right="100"/>
              <w:rPr>
                <w:rFonts w:ascii="Arial" w:eastAsia="Arial" w:hAnsi="Arial" w:cs="Arial"/>
                <w:b/>
                <w:color w:val="000000"/>
                <w:sz w:val="20"/>
                <w:szCs w:val="20"/>
              </w:rPr>
            </w:pPr>
            <w:r>
              <w:rPr>
                <w:rFonts w:ascii="Arial" w:eastAsia="Arial" w:hAnsi="Arial" w:cs="Arial"/>
                <w:b/>
                <w:color w:val="000000"/>
                <w:sz w:val="20"/>
                <w:szCs w:val="20"/>
              </w:rPr>
              <w:t>Multi bat</w:t>
            </w:r>
          </w:p>
        </w:tc>
        <w:tc>
          <w:tcPr>
            <w:tcW w:w="1800" w:type="dxa"/>
            <w:tcBorders>
              <w:top w:val="single" w:sz="4" w:space="0" w:color="auto"/>
              <w:bottom w:val="single" w:sz="12" w:space="0" w:color="auto"/>
            </w:tcBorders>
            <w:shd w:val="clear" w:color="auto" w:fill="FFFFFF"/>
            <w:tcMar>
              <w:top w:w="57" w:type="dxa"/>
              <w:left w:w="57" w:type="dxa"/>
              <w:bottom w:w="57" w:type="dxa"/>
              <w:right w:w="57" w:type="dxa"/>
            </w:tcMar>
            <w:vAlign w:val="center"/>
          </w:tcPr>
          <w:p w14:paraId="576A908E" w14:textId="77777777" w:rsidR="008F6B8E" w:rsidRPr="00465AE9" w:rsidRDefault="008F6B8E" w:rsidP="00465AE9">
            <w:pPr>
              <w:spacing w:after="0" w:line="276" w:lineRule="auto"/>
              <w:ind w:left="100" w:right="100"/>
              <w:rPr>
                <w:rFonts w:ascii="Arial" w:eastAsia="Arial" w:hAnsi="Arial" w:cs="Arial"/>
                <w:b/>
                <w:color w:val="000000"/>
                <w:sz w:val="20"/>
                <w:szCs w:val="20"/>
              </w:rPr>
            </w:pPr>
          </w:p>
        </w:tc>
      </w:tr>
      <w:tr w:rsidR="008F6B8E" w:rsidRPr="00465AE9" w14:paraId="7588AB41" w14:textId="56752281" w:rsidTr="00FA4D8F">
        <w:trPr>
          <w:cantSplit/>
          <w:jc w:val="center"/>
        </w:trPr>
        <w:tc>
          <w:tcPr>
            <w:tcW w:w="1800" w:type="dxa"/>
            <w:vMerge w:val="restart"/>
            <w:tcBorders>
              <w:top w:val="single" w:sz="12" w:space="0" w:color="auto"/>
            </w:tcBorders>
            <w:shd w:val="clear" w:color="auto" w:fill="FFFFFF"/>
            <w:tcMar>
              <w:top w:w="57" w:type="dxa"/>
              <w:left w:w="57" w:type="dxa"/>
              <w:bottom w:w="57" w:type="dxa"/>
              <w:right w:w="57" w:type="dxa"/>
            </w:tcMar>
          </w:tcPr>
          <w:p w14:paraId="307F65A3" w14:textId="57AB5869" w:rsidR="008F6B8E" w:rsidRPr="00465AE9" w:rsidRDefault="008F6B8E" w:rsidP="00FA4D8F">
            <w:pPr>
              <w:spacing w:after="0" w:line="276" w:lineRule="auto"/>
              <w:ind w:left="100" w:right="100"/>
              <w:rPr>
                <w:rFonts w:ascii="Arial" w:eastAsia="Arial" w:hAnsi="Arial" w:cs="Arial"/>
                <w:b/>
                <w:color w:val="000000"/>
                <w:sz w:val="20"/>
                <w:szCs w:val="20"/>
              </w:rPr>
            </w:pPr>
            <w:r w:rsidRPr="00465AE9">
              <w:rPr>
                <w:rFonts w:ascii="Arial" w:eastAsia="Arial" w:hAnsi="Arial" w:cs="Arial"/>
                <w:b/>
                <w:color w:val="000000"/>
                <w:sz w:val="20"/>
                <w:szCs w:val="20"/>
              </w:rPr>
              <w:t>Duration (ms)</w:t>
            </w:r>
          </w:p>
        </w:tc>
        <w:tc>
          <w:tcPr>
            <w:tcW w:w="1800" w:type="dxa"/>
            <w:tcBorders>
              <w:top w:val="single" w:sz="12" w:space="0" w:color="auto"/>
            </w:tcBorders>
            <w:shd w:val="clear" w:color="auto" w:fill="FFFFFF"/>
            <w:tcMar>
              <w:top w:w="57" w:type="dxa"/>
              <w:left w:w="57" w:type="dxa"/>
              <w:bottom w:w="57" w:type="dxa"/>
              <w:right w:w="57" w:type="dxa"/>
            </w:tcMar>
            <w:vAlign w:val="center"/>
          </w:tcPr>
          <w:p w14:paraId="2402F376" w14:textId="48423F33"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CF</w:t>
            </w:r>
          </w:p>
        </w:tc>
        <w:tc>
          <w:tcPr>
            <w:tcW w:w="1800" w:type="dxa"/>
            <w:tcBorders>
              <w:top w:val="single" w:sz="12" w:space="0" w:color="auto"/>
            </w:tcBorders>
            <w:shd w:val="clear" w:color="auto" w:fill="FFFFFF"/>
            <w:tcMar>
              <w:top w:w="57" w:type="dxa"/>
              <w:left w:w="57" w:type="dxa"/>
              <w:bottom w:w="57" w:type="dxa"/>
              <w:right w:w="57" w:type="dxa"/>
            </w:tcMar>
            <w:vAlign w:val="center"/>
          </w:tcPr>
          <w:p w14:paraId="2C7CAF46" w14:textId="680AC76B"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10.</w:t>
            </w:r>
            <w:ins w:id="970" w:author="hgoerlitz" w:date="2021-05-05T14:51:00Z">
              <w:r w:rsidR="007F4399">
                <w:rPr>
                  <w:rFonts w:ascii="Arial" w:eastAsia="Arial" w:hAnsi="Arial" w:cs="Arial"/>
                  <w:color w:val="000000"/>
                  <w:sz w:val="20"/>
                  <w:szCs w:val="20"/>
                </w:rPr>
                <w:t xml:space="preserve">1 </w:t>
              </w:r>
            </w:ins>
            <w:del w:id="971" w:author="hgoerlitz" w:date="2021-05-05T14:51:00Z">
              <w:r w:rsidRPr="00465AE9" w:rsidDel="007F4399">
                <w:rPr>
                  <w:rFonts w:ascii="Arial" w:eastAsia="Arial" w:hAnsi="Arial" w:cs="Arial"/>
                  <w:color w:val="000000"/>
                  <w:sz w:val="20"/>
                  <w:szCs w:val="20"/>
                </w:rPr>
                <w:delText>08</w:delText>
              </w:r>
            </w:del>
            <w:r w:rsidRPr="00465AE9">
              <w:rPr>
                <w:rFonts w:ascii="Arial" w:eastAsia="Arial" w:hAnsi="Arial" w:cs="Arial"/>
                <w:color w:val="000000"/>
                <w:sz w:val="20"/>
                <w:szCs w:val="20"/>
              </w:rPr>
              <w:t>-</w:t>
            </w:r>
            <w:ins w:id="972" w:author="hgoerlitz" w:date="2021-05-05T14:51:00Z">
              <w:r w:rsidR="007F4399">
                <w:rPr>
                  <w:rFonts w:ascii="Arial" w:eastAsia="Arial" w:hAnsi="Arial" w:cs="Arial"/>
                  <w:color w:val="000000"/>
                  <w:sz w:val="20"/>
                  <w:szCs w:val="20"/>
                </w:rPr>
                <w:t xml:space="preserve"> </w:t>
              </w:r>
            </w:ins>
            <w:r w:rsidRPr="00465AE9">
              <w:rPr>
                <w:rFonts w:ascii="Arial" w:eastAsia="Arial" w:hAnsi="Arial" w:cs="Arial"/>
                <w:color w:val="000000"/>
                <w:sz w:val="20"/>
                <w:szCs w:val="20"/>
              </w:rPr>
              <w:t>60.</w:t>
            </w:r>
            <w:del w:id="973" w:author="hgoerlitz" w:date="2021-05-05T14:51:00Z">
              <w:r w:rsidRPr="00465AE9" w:rsidDel="007F4399">
                <w:rPr>
                  <w:rFonts w:ascii="Arial" w:eastAsia="Arial" w:hAnsi="Arial" w:cs="Arial"/>
                  <w:color w:val="000000"/>
                  <w:sz w:val="20"/>
                  <w:szCs w:val="20"/>
                </w:rPr>
                <w:delText>1</w:delText>
              </w:r>
            </w:del>
            <w:ins w:id="974" w:author="hgoerlitz" w:date="2021-05-05T14:51:00Z">
              <w:r w:rsidR="007F4399">
                <w:rPr>
                  <w:rFonts w:ascii="Arial" w:eastAsia="Arial" w:hAnsi="Arial" w:cs="Arial"/>
                  <w:color w:val="000000"/>
                  <w:sz w:val="20"/>
                  <w:szCs w:val="20"/>
                </w:rPr>
                <w:t>2</w:t>
              </w:r>
            </w:ins>
            <w:del w:id="975" w:author="hgoerlitz" w:date="2021-05-05T14:51:00Z">
              <w:r w:rsidRPr="00465AE9" w:rsidDel="007F4399">
                <w:rPr>
                  <w:rFonts w:ascii="Arial" w:eastAsia="Arial" w:hAnsi="Arial" w:cs="Arial"/>
                  <w:color w:val="000000"/>
                  <w:sz w:val="20"/>
                  <w:szCs w:val="20"/>
                </w:rPr>
                <w:delText>6</w:delText>
              </w:r>
            </w:del>
          </w:p>
        </w:tc>
        <w:tc>
          <w:tcPr>
            <w:tcW w:w="1800" w:type="dxa"/>
            <w:tcBorders>
              <w:top w:val="single" w:sz="12" w:space="0" w:color="auto"/>
            </w:tcBorders>
            <w:shd w:val="clear" w:color="auto" w:fill="FFFFFF"/>
            <w:tcMar>
              <w:top w:w="57" w:type="dxa"/>
              <w:left w:w="57" w:type="dxa"/>
              <w:bottom w:w="57" w:type="dxa"/>
              <w:right w:w="57" w:type="dxa"/>
            </w:tcMar>
            <w:vAlign w:val="center"/>
          </w:tcPr>
          <w:p w14:paraId="465CE9F8" w14:textId="32F90AD1"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10.</w:t>
            </w:r>
            <w:del w:id="976" w:author="hgoerlitz" w:date="2021-05-05T14:51:00Z">
              <w:r w:rsidRPr="00465AE9" w:rsidDel="007F4399">
                <w:rPr>
                  <w:rFonts w:ascii="Arial" w:eastAsia="Arial" w:hAnsi="Arial" w:cs="Arial"/>
                  <w:color w:val="000000"/>
                  <w:sz w:val="20"/>
                  <w:szCs w:val="20"/>
                </w:rPr>
                <w:delText>69</w:delText>
              </w:r>
            </w:del>
            <w:ins w:id="977" w:author="hgoerlitz" w:date="2021-05-05T14:51:00Z">
              <w:r w:rsidR="007F4399">
                <w:rPr>
                  <w:rFonts w:ascii="Arial" w:eastAsia="Arial" w:hAnsi="Arial" w:cs="Arial"/>
                  <w:color w:val="000000"/>
                  <w:sz w:val="20"/>
                  <w:szCs w:val="20"/>
                </w:rPr>
                <w:t xml:space="preserve">7 </w:t>
              </w:r>
            </w:ins>
            <w:r w:rsidRPr="00465AE9">
              <w:rPr>
                <w:rFonts w:ascii="Arial" w:eastAsia="Arial" w:hAnsi="Arial" w:cs="Arial"/>
                <w:color w:val="000000"/>
                <w:sz w:val="20"/>
                <w:szCs w:val="20"/>
              </w:rPr>
              <w:t>-</w:t>
            </w:r>
            <w:ins w:id="978" w:author="hgoerlitz" w:date="2021-05-05T14:51:00Z">
              <w:r w:rsidR="007F4399">
                <w:rPr>
                  <w:rFonts w:ascii="Arial" w:eastAsia="Arial" w:hAnsi="Arial" w:cs="Arial"/>
                  <w:color w:val="000000"/>
                  <w:sz w:val="20"/>
                  <w:szCs w:val="20"/>
                </w:rPr>
                <w:t xml:space="preserve"> </w:t>
              </w:r>
            </w:ins>
            <w:r w:rsidRPr="00465AE9">
              <w:rPr>
                <w:rFonts w:ascii="Arial" w:eastAsia="Arial" w:hAnsi="Arial" w:cs="Arial"/>
                <w:color w:val="000000"/>
                <w:sz w:val="20"/>
                <w:szCs w:val="20"/>
              </w:rPr>
              <w:t>46.8</w:t>
            </w:r>
            <w:del w:id="979" w:author="hgoerlitz" w:date="2021-05-05T14:51:00Z">
              <w:r w:rsidRPr="00465AE9" w:rsidDel="007F4399">
                <w:rPr>
                  <w:rFonts w:ascii="Arial" w:eastAsia="Arial" w:hAnsi="Arial" w:cs="Arial"/>
                  <w:color w:val="000000"/>
                  <w:sz w:val="20"/>
                  <w:szCs w:val="20"/>
                </w:rPr>
                <w:delText>4</w:delText>
              </w:r>
            </w:del>
          </w:p>
        </w:tc>
        <w:tc>
          <w:tcPr>
            <w:tcW w:w="1800" w:type="dxa"/>
            <w:tcBorders>
              <w:top w:val="single" w:sz="12" w:space="0" w:color="auto"/>
            </w:tcBorders>
            <w:shd w:val="clear" w:color="auto" w:fill="FFFFFF"/>
            <w:tcMar>
              <w:top w:w="57" w:type="dxa"/>
              <w:left w:w="57" w:type="dxa"/>
              <w:bottom w:w="57" w:type="dxa"/>
              <w:right w:w="57" w:type="dxa"/>
            </w:tcMar>
            <w:vAlign w:val="center"/>
          </w:tcPr>
          <w:p w14:paraId="66B980C2" w14:textId="62E22320" w:rsidR="008F6B8E" w:rsidRPr="00465AE9" w:rsidRDefault="008F6B8E" w:rsidP="00465AE9">
            <w:pPr>
              <w:spacing w:after="0" w:line="276" w:lineRule="auto"/>
              <w:ind w:left="100" w:right="100"/>
              <w:rPr>
                <w:rFonts w:ascii="Arial" w:eastAsia="Arial" w:hAnsi="Arial" w:cs="Arial"/>
                <w:color w:val="000000"/>
                <w:sz w:val="20"/>
                <w:szCs w:val="20"/>
              </w:rPr>
            </w:pPr>
            <w:del w:id="980" w:author="hgoerlitz" w:date="2021-05-05T14:52:00Z">
              <w:r w:rsidRPr="00465AE9" w:rsidDel="007F4399">
                <w:rPr>
                  <w:rFonts w:ascii="Arial" w:eastAsia="Arial" w:hAnsi="Arial" w:cs="Arial"/>
                  <w:color w:val="000000"/>
                  <w:sz w:val="20"/>
                  <w:szCs w:val="20"/>
                </w:rPr>
                <w:delText>(</w:delText>
              </w:r>
            </w:del>
            <w:r w:rsidRPr="00465AE9">
              <w:rPr>
                <w:rFonts w:ascii="Arial" w:eastAsia="Arial" w:hAnsi="Arial" w:cs="Arial"/>
                <w:color w:val="000000"/>
                <w:sz w:val="20"/>
                <w:szCs w:val="20"/>
              </w:rPr>
              <w:t>-4.</w:t>
            </w:r>
            <w:del w:id="981" w:author="hgoerlitz" w:date="2021-05-05T14:53:00Z">
              <w:r w:rsidRPr="00465AE9" w:rsidDel="007F4399">
                <w:rPr>
                  <w:rFonts w:ascii="Arial" w:eastAsia="Arial" w:hAnsi="Arial" w:cs="Arial"/>
                  <w:color w:val="000000"/>
                  <w:sz w:val="20"/>
                  <w:szCs w:val="20"/>
                </w:rPr>
                <w:delText>29</w:delText>
              </w:r>
            </w:del>
            <w:ins w:id="982" w:author="hgoerlitz" w:date="2021-05-05T14:53:00Z">
              <w:r w:rsidR="007F4399">
                <w:rPr>
                  <w:rFonts w:ascii="Arial" w:eastAsia="Arial" w:hAnsi="Arial" w:cs="Arial"/>
                  <w:color w:val="000000"/>
                  <w:sz w:val="20"/>
                  <w:szCs w:val="20"/>
                </w:rPr>
                <w:t>3</w:t>
              </w:r>
            </w:ins>
            <w:ins w:id="983" w:author="hgoerlitz" w:date="2021-05-05T14:52:00Z">
              <w:r w:rsidR="007F4399">
                <w:rPr>
                  <w:rFonts w:ascii="Arial" w:eastAsia="Arial" w:hAnsi="Arial" w:cs="Arial"/>
                  <w:color w:val="000000"/>
                  <w:sz w:val="20"/>
                  <w:szCs w:val="20"/>
                </w:rPr>
                <w:t xml:space="preserve"> –</w:t>
              </w:r>
            </w:ins>
            <w:del w:id="984" w:author="hgoerlitz" w:date="2021-05-05T14:52:00Z">
              <w:r w:rsidRPr="00465AE9" w:rsidDel="007F4399">
                <w:rPr>
                  <w:rFonts w:ascii="Arial" w:eastAsia="Arial" w:hAnsi="Arial" w:cs="Arial"/>
                  <w:color w:val="000000"/>
                  <w:sz w:val="20"/>
                  <w:szCs w:val="20"/>
                </w:rPr>
                <w:delText>,</w:delText>
              </w:r>
            </w:del>
            <w:ins w:id="985" w:author="hgoerlitz" w:date="2021-05-05T14:48:00Z">
              <w:r w:rsidR="00FA4D8F">
                <w:rPr>
                  <w:rFonts w:ascii="Arial" w:eastAsia="Arial" w:hAnsi="Arial" w:cs="Arial"/>
                  <w:color w:val="000000"/>
                  <w:sz w:val="20"/>
                  <w:szCs w:val="20"/>
                </w:rPr>
                <w:t xml:space="preserve"> </w:t>
              </w:r>
            </w:ins>
            <w:r w:rsidRPr="00465AE9">
              <w:rPr>
                <w:rFonts w:ascii="Arial" w:eastAsia="Arial" w:hAnsi="Arial" w:cs="Arial"/>
                <w:color w:val="000000"/>
                <w:sz w:val="20"/>
                <w:szCs w:val="20"/>
              </w:rPr>
              <w:t>-1.</w:t>
            </w:r>
            <w:del w:id="986" w:author="hgoerlitz" w:date="2021-05-05T14:53:00Z">
              <w:r w:rsidRPr="00465AE9" w:rsidDel="007F4399">
                <w:rPr>
                  <w:rFonts w:ascii="Arial" w:eastAsia="Arial" w:hAnsi="Arial" w:cs="Arial"/>
                  <w:color w:val="000000"/>
                  <w:sz w:val="20"/>
                  <w:szCs w:val="20"/>
                </w:rPr>
                <w:delText>37</w:delText>
              </w:r>
            </w:del>
            <w:ins w:id="987" w:author="hgoerlitz" w:date="2021-05-05T14:53:00Z">
              <w:r w:rsidR="007F4399">
                <w:rPr>
                  <w:rFonts w:ascii="Arial" w:eastAsia="Arial" w:hAnsi="Arial" w:cs="Arial"/>
                  <w:color w:val="000000"/>
                  <w:sz w:val="20"/>
                  <w:szCs w:val="20"/>
                </w:rPr>
                <w:t>4</w:t>
              </w:r>
            </w:ins>
            <w:del w:id="988" w:author="hgoerlitz" w:date="2021-05-05T14:52:00Z">
              <w:r w:rsidRPr="00465AE9" w:rsidDel="007F4399">
                <w:rPr>
                  <w:rFonts w:ascii="Arial" w:eastAsia="Arial" w:hAnsi="Arial" w:cs="Arial"/>
                  <w:color w:val="000000"/>
                  <w:sz w:val="20"/>
                  <w:szCs w:val="20"/>
                </w:rPr>
                <w:delText>)</w:delText>
              </w:r>
            </w:del>
          </w:p>
        </w:tc>
      </w:tr>
      <w:tr w:rsidR="008F6B8E" w:rsidRPr="00465AE9" w14:paraId="55BCD3BE" w14:textId="758D80C5" w:rsidTr="00FA4D8F">
        <w:trPr>
          <w:cantSplit/>
          <w:jc w:val="center"/>
        </w:trPr>
        <w:tc>
          <w:tcPr>
            <w:tcW w:w="1800" w:type="dxa"/>
            <w:vMerge/>
            <w:shd w:val="clear" w:color="auto" w:fill="FFFFFF"/>
            <w:tcMar>
              <w:top w:w="57" w:type="dxa"/>
              <w:left w:w="57" w:type="dxa"/>
              <w:bottom w:w="57" w:type="dxa"/>
              <w:right w:w="57" w:type="dxa"/>
            </w:tcMar>
          </w:tcPr>
          <w:p w14:paraId="7D89F971" w14:textId="3713A6FF" w:rsidR="008F6B8E" w:rsidRPr="00465AE9" w:rsidRDefault="008F6B8E" w:rsidP="00FA4D8F">
            <w:pPr>
              <w:spacing w:after="0" w:line="276" w:lineRule="auto"/>
              <w:ind w:left="100" w:right="100"/>
              <w:rPr>
                <w:rFonts w:ascii="Arial" w:eastAsia="Arial" w:hAnsi="Arial" w:cs="Arial"/>
                <w:b/>
                <w:color w:val="000000"/>
                <w:sz w:val="20"/>
                <w:szCs w:val="20"/>
              </w:rPr>
            </w:pPr>
          </w:p>
        </w:tc>
        <w:tc>
          <w:tcPr>
            <w:tcW w:w="1800" w:type="dxa"/>
            <w:shd w:val="clear" w:color="auto" w:fill="FFFFFF"/>
            <w:tcMar>
              <w:top w:w="57" w:type="dxa"/>
              <w:left w:w="57" w:type="dxa"/>
              <w:bottom w:w="57" w:type="dxa"/>
              <w:right w:w="57" w:type="dxa"/>
            </w:tcMar>
            <w:vAlign w:val="center"/>
          </w:tcPr>
          <w:p w14:paraId="171EC67D" w14:textId="226AFD73" w:rsidR="008F6B8E" w:rsidRPr="00465AE9" w:rsidRDefault="008F6B8E" w:rsidP="00465AE9">
            <w:pPr>
              <w:spacing w:after="0" w:line="276" w:lineRule="auto"/>
              <w:ind w:left="100" w:right="100"/>
              <w:rPr>
                <w:sz w:val="20"/>
                <w:szCs w:val="20"/>
              </w:rPr>
            </w:pPr>
            <w:proofErr w:type="spellStart"/>
            <w:r w:rsidRPr="00465AE9">
              <w:rPr>
                <w:rFonts w:ascii="Arial" w:eastAsia="Arial" w:hAnsi="Arial" w:cs="Arial"/>
                <w:color w:val="000000"/>
                <w:sz w:val="20"/>
                <w:szCs w:val="20"/>
              </w:rPr>
              <w:t>tFM</w:t>
            </w:r>
            <w:proofErr w:type="spellEnd"/>
          </w:p>
        </w:tc>
        <w:tc>
          <w:tcPr>
            <w:tcW w:w="1800" w:type="dxa"/>
            <w:shd w:val="clear" w:color="auto" w:fill="FFFFFF"/>
            <w:tcMar>
              <w:top w:w="57" w:type="dxa"/>
              <w:left w:w="57" w:type="dxa"/>
              <w:bottom w:w="57" w:type="dxa"/>
              <w:right w:w="57" w:type="dxa"/>
            </w:tcMar>
            <w:vAlign w:val="center"/>
          </w:tcPr>
          <w:p w14:paraId="49FEE126" w14:textId="1A373FFE"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0.3</w:t>
            </w:r>
            <w:ins w:id="989" w:author="hgoerlitz" w:date="2021-05-05T14:51:00Z">
              <w:r w:rsidR="007F4399">
                <w:rPr>
                  <w:rFonts w:ascii="Arial" w:eastAsia="Arial" w:hAnsi="Arial" w:cs="Arial"/>
                  <w:color w:val="000000"/>
                  <w:sz w:val="20"/>
                  <w:szCs w:val="20"/>
                </w:rPr>
                <w:t xml:space="preserve"> </w:t>
              </w:r>
            </w:ins>
            <w:del w:id="990" w:author="hgoerlitz" w:date="2021-05-05T14:51:00Z">
              <w:r w:rsidRPr="00465AE9" w:rsidDel="007F4399">
                <w:rPr>
                  <w:rFonts w:ascii="Arial" w:eastAsia="Arial" w:hAnsi="Arial" w:cs="Arial"/>
                  <w:color w:val="000000"/>
                  <w:sz w:val="20"/>
                  <w:szCs w:val="20"/>
                </w:rPr>
                <w:delText>2</w:delText>
              </w:r>
            </w:del>
            <w:r w:rsidRPr="00465AE9">
              <w:rPr>
                <w:rFonts w:ascii="Arial" w:eastAsia="Arial" w:hAnsi="Arial" w:cs="Arial"/>
                <w:color w:val="000000"/>
                <w:sz w:val="20"/>
                <w:szCs w:val="20"/>
              </w:rPr>
              <w:t>-</w:t>
            </w:r>
            <w:ins w:id="991" w:author="hgoerlitz" w:date="2021-05-05T14:51:00Z">
              <w:r w:rsidR="007F4399">
                <w:rPr>
                  <w:rFonts w:ascii="Arial" w:eastAsia="Arial" w:hAnsi="Arial" w:cs="Arial"/>
                  <w:color w:val="000000"/>
                  <w:sz w:val="20"/>
                  <w:szCs w:val="20"/>
                </w:rPr>
                <w:t xml:space="preserve"> </w:t>
              </w:r>
            </w:ins>
            <w:r w:rsidRPr="00465AE9">
              <w:rPr>
                <w:rFonts w:ascii="Arial" w:eastAsia="Arial" w:hAnsi="Arial" w:cs="Arial"/>
                <w:color w:val="000000"/>
                <w:sz w:val="20"/>
                <w:szCs w:val="20"/>
              </w:rPr>
              <w:t>4.0</w:t>
            </w:r>
            <w:del w:id="992" w:author="hgoerlitz" w:date="2021-05-05T14:51:00Z">
              <w:r w:rsidRPr="00465AE9" w:rsidDel="007F4399">
                <w:rPr>
                  <w:rFonts w:ascii="Arial" w:eastAsia="Arial" w:hAnsi="Arial" w:cs="Arial"/>
                  <w:color w:val="000000"/>
                  <w:sz w:val="20"/>
                  <w:szCs w:val="20"/>
                </w:rPr>
                <w:delText>4</w:delText>
              </w:r>
            </w:del>
          </w:p>
        </w:tc>
        <w:tc>
          <w:tcPr>
            <w:tcW w:w="1800" w:type="dxa"/>
            <w:shd w:val="clear" w:color="auto" w:fill="FFFFFF"/>
            <w:tcMar>
              <w:top w:w="57" w:type="dxa"/>
              <w:left w:w="57" w:type="dxa"/>
              <w:bottom w:w="57" w:type="dxa"/>
              <w:right w:w="57" w:type="dxa"/>
            </w:tcMar>
            <w:vAlign w:val="center"/>
          </w:tcPr>
          <w:p w14:paraId="52104891" w14:textId="3836884A"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0.7</w:t>
            </w:r>
            <w:del w:id="993" w:author="hgoerlitz" w:date="2021-05-05T14:51:00Z">
              <w:r w:rsidRPr="00465AE9" w:rsidDel="007F4399">
                <w:rPr>
                  <w:rFonts w:ascii="Arial" w:eastAsia="Arial" w:hAnsi="Arial" w:cs="Arial"/>
                  <w:color w:val="000000"/>
                  <w:sz w:val="20"/>
                  <w:szCs w:val="20"/>
                </w:rPr>
                <w:delText>2</w:delText>
              </w:r>
            </w:del>
            <w:ins w:id="994" w:author="hgoerlitz" w:date="2021-05-05T14:51:00Z">
              <w:r w:rsidR="007F4399">
                <w:rPr>
                  <w:rFonts w:ascii="Arial" w:eastAsia="Arial" w:hAnsi="Arial" w:cs="Arial"/>
                  <w:color w:val="000000"/>
                  <w:sz w:val="20"/>
                  <w:szCs w:val="20"/>
                </w:rPr>
                <w:t xml:space="preserve"> </w:t>
              </w:r>
            </w:ins>
            <w:r w:rsidRPr="00465AE9">
              <w:rPr>
                <w:rFonts w:ascii="Arial" w:eastAsia="Arial" w:hAnsi="Arial" w:cs="Arial"/>
                <w:color w:val="000000"/>
                <w:sz w:val="20"/>
                <w:szCs w:val="20"/>
              </w:rPr>
              <w:t>-</w:t>
            </w:r>
            <w:ins w:id="995" w:author="hgoerlitz" w:date="2021-05-05T14:51:00Z">
              <w:r w:rsidR="007F4399">
                <w:rPr>
                  <w:rFonts w:ascii="Arial" w:eastAsia="Arial" w:hAnsi="Arial" w:cs="Arial"/>
                  <w:color w:val="000000"/>
                  <w:sz w:val="20"/>
                  <w:szCs w:val="20"/>
                </w:rPr>
                <w:t xml:space="preserve"> </w:t>
              </w:r>
            </w:ins>
            <w:r w:rsidRPr="00465AE9">
              <w:rPr>
                <w:rFonts w:ascii="Arial" w:eastAsia="Arial" w:hAnsi="Arial" w:cs="Arial"/>
                <w:color w:val="000000"/>
                <w:sz w:val="20"/>
                <w:szCs w:val="20"/>
              </w:rPr>
              <w:t>3.</w:t>
            </w:r>
            <w:del w:id="996" w:author="hgoerlitz" w:date="2021-05-05T14:51:00Z">
              <w:r w:rsidRPr="00465AE9" w:rsidDel="007F4399">
                <w:rPr>
                  <w:rFonts w:ascii="Arial" w:eastAsia="Arial" w:hAnsi="Arial" w:cs="Arial"/>
                  <w:color w:val="000000"/>
                  <w:sz w:val="20"/>
                  <w:szCs w:val="20"/>
                </w:rPr>
                <w:delText>57</w:delText>
              </w:r>
            </w:del>
            <w:ins w:id="997" w:author="hgoerlitz" w:date="2021-05-05T14:51:00Z">
              <w:r w:rsidR="007F4399">
                <w:rPr>
                  <w:rFonts w:ascii="Arial" w:eastAsia="Arial" w:hAnsi="Arial" w:cs="Arial"/>
                  <w:color w:val="000000"/>
                  <w:sz w:val="20"/>
                  <w:szCs w:val="20"/>
                </w:rPr>
                <w:t>6</w:t>
              </w:r>
            </w:ins>
          </w:p>
        </w:tc>
        <w:tc>
          <w:tcPr>
            <w:tcW w:w="1800" w:type="dxa"/>
            <w:shd w:val="clear" w:color="auto" w:fill="FFFFFF"/>
            <w:tcMar>
              <w:top w:w="57" w:type="dxa"/>
              <w:left w:w="57" w:type="dxa"/>
              <w:bottom w:w="57" w:type="dxa"/>
              <w:right w:w="57" w:type="dxa"/>
            </w:tcMar>
            <w:vAlign w:val="center"/>
          </w:tcPr>
          <w:p w14:paraId="5091EDCA" w14:textId="077661AA" w:rsidR="008F6B8E" w:rsidRPr="00465AE9" w:rsidRDefault="008F6B8E" w:rsidP="00465AE9">
            <w:pPr>
              <w:spacing w:after="0" w:line="276" w:lineRule="auto"/>
              <w:ind w:left="100" w:right="100"/>
              <w:rPr>
                <w:rFonts w:ascii="Arial" w:eastAsia="Arial" w:hAnsi="Arial" w:cs="Arial"/>
                <w:color w:val="000000"/>
                <w:sz w:val="20"/>
                <w:szCs w:val="20"/>
              </w:rPr>
            </w:pPr>
            <w:del w:id="998" w:author="hgoerlitz" w:date="2021-05-05T14:52:00Z">
              <w:r w:rsidRPr="00465AE9" w:rsidDel="007F4399">
                <w:rPr>
                  <w:rFonts w:ascii="Arial" w:eastAsia="Arial" w:hAnsi="Arial" w:cs="Arial"/>
                  <w:color w:val="000000"/>
                  <w:sz w:val="20"/>
                  <w:szCs w:val="20"/>
                </w:rPr>
                <w:delText>(</w:delText>
              </w:r>
            </w:del>
            <w:r w:rsidRPr="00465AE9">
              <w:rPr>
                <w:rFonts w:ascii="Arial" w:eastAsia="Arial" w:hAnsi="Arial" w:cs="Arial"/>
                <w:color w:val="000000"/>
                <w:sz w:val="20"/>
                <w:szCs w:val="20"/>
              </w:rPr>
              <w:t>0</w:t>
            </w:r>
            <w:ins w:id="999" w:author="hgoerlitz" w:date="2021-05-05T14:53:00Z">
              <w:r w:rsidR="007F4399">
                <w:rPr>
                  <w:rFonts w:ascii="Arial" w:eastAsia="Arial" w:hAnsi="Arial" w:cs="Arial"/>
                  <w:color w:val="000000"/>
                  <w:sz w:val="20"/>
                  <w:szCs w:val="20"/>
                </w:rPr>
                <w:t>.0</w:t>
              </w:r>
            </w:ins>
            <w:ins w:id="1000" w:author="hgoerlitz" w:date="2021-05-05T14:52:00Z">
              <w:r w:rsidR="007F4399">
                <w:rPr>
                  <w:rFonts w:ascii="Arial" w:eastAsia="Arial" w:hAnsi="Arial" w:cs="Arial"/>
                  <w:color w:val="000000"/>
                  <w:sz w:val="20"/>
                  <w:szCs w:val="20"/>
                </w:rPr>
                <w:t xml:space="preserve"> –</w:t>
              </w:r>
            </w:ins>
            <w:del w:id="1001" w:author="hgoerlitz" w:date="2021-05-05T14:52:00Z">
              <w:r w:rsidRPr="00465AE9" w:rsidDel="007F4399">
                <w:rPr>
                  <w:rFonts w:ascii="Arial" w:eastAsia="Arial" w:hAnsi="Arial" w:cs="Arial"/>
                  <w:color w:val="000000"/>
                  <w:sz w:val="20"/>
                  <w:szCs w:val="20"/>
                </w:rPr>
                <w:delText>,</w:delText>
              </w:r>
            </w:del>
            <w:ins w:id="1002" w:author="hgoerlitz" w:date="2021-05-05T14:52:00Z">
              <w:r w:rsidR="007F4399">
                <w:rPr>
                  <w:rFonts w:ascii="Arial" w:eastAsia="Arial" w:hAnsi="Arial" w:cs="Arial"/>
                  <w:color w:val="000000"/>
                  <w:sz w:val="20"/>
                  <w:szCs w:val="20"/>
                </w:rPr>
                <w:t xml:space="preserve"> </w:t>
              </w:r>
            </w:ins>
            <w:r w:rsidRPr="00465AE9">
              <w:rPr>
                <w:rFonts w:ascii="Arial" w:eastAsia="Arial" w:hAnsi="Arial" w:cs="Arial"/>
                <w:color w:val="000000"/>
                <w:sz w:val="20"/>
                <w:szCs w:val="20"/>
              </w:rPr>
              <w:t>0.</w:t>
            </w:r>
            <w:del w:id="1003" w:author="hgoerlitz" w:date="2021-05-05T14:53:00Z">
              <w:r w:rsidRPr="00465AE9" w:rsidDel="007F4399">
                <w:rPr>
                  <w:rFonts w:ascii="Arial" w:eastAsia="Arial" w:hAnsi="Arial" w:cs="Arial"/>
                  <w:color w:val="000000"/>
                  <w:sz w:val="20"/>
                  <w:szCs w:val="20"/>
                </w:rPr>
                <w:delText>37</w:delText>
              </w:r>
            </w:del>
            <w:ins w:id="1004" w:author="hgoerlitz" w:date="2021-05-05T14:53:00Z">
              <w:r w:rsidR="007F4399">
                <w:rPr>
                  <w:rFonts w:ascii="Arial" w:eastAsia="Arial" w:hAnsi="Arial" w:cs="Arial"/>
                  <w:color w:val="000000"/>
                  <w:sz w:val="20"/>
                  <w:szCs w:val="20"/>
                </w:rPr>
                <w:t>4</w:t>
              </w:r>
            </w:ins>
            <w:del w:id="1005" w:author="hgoerlitz" w:date="2021-05-05T14:52:00Z">
              <w:r w:rsidRPr="00465AE9" w:rsidDel="007F4399">
                <w:rPr>
                  <w:rFonts w:ascii="Arial" w:eastAsia="Arial" w:hAnsi="Arial" w:cs="Arial"/>
                  <w:color w:val="000000"/>
                  <w:sz w:val="20"/>
                  <w:szCs w:val="20"/>
                </w:rPr>
                <w:delText>)</w:delText>
              </w:r>
            </w:del>
          </w:p>
        </w:tc>
      </w:tr>
      <w:tr w:rsidR="008F6B8E" w:rsidRPr="00465AE9" w14:paraId="10216105" w14:textId="095C51B3" w:rsidTr="00FA4D8F">
        <w:trPr>
          <w:cantSplit/>
          <w:jc w:val="center"/>
        </w:trPr>
        <w:tc>
          <w:tcPr>
            <w:tcW w:w="1800" w:type="dxa"/>
            <w:vMerge/>
            <w:tcBorders>
              <w:bottom w:val="single" w:sz="4" w:space="0" w:color="auto"/>
            </w:tcBorders>
            <w:shd w:val="clear" w:color="auto" w:fill="FFFFFF"/>
            <w:tcMar>
              <w:top w:w="57" w:type="dxa"/>
              <w:left w:w="57" w:type="dxa"/>
              <w:bottom w:w="57" w:type="dxa"/>
              <w:right w:w="57" w:type="dxa"/>
            </w:tcMar>
          </w:tcPr>
          <w:p w14:paraId="1D0F928D" w14:textId="07FA5BB5" w:rsidR="008F6B8E" w:rsidRPr="00465AE9" w:rsidRDefault="008F6B8E" w:rsidP="00FA4D8F">
            <w:pPr>
              <w:spacing w:after="0" w:line="276" w:lineRule="auto"/>
              <w:ind w:left="100" w:right="100"/>
              <w:rPr>
                <w:rFonts w:ascii="Arial" w:eastAsia="Arial" w:hAnsi="Arial" w:cs="Arial"/>
                <w:b/>
                <w:color w:val="000000"/>
                <w:sz w:val="20"/>
                <w:szCs w:val="20"/>
              </w:rPr>
            </w:pPr>
          </w:p>
        </w:tc>
        <w:tc>
          <w:tcPr>
            <w:tcW w:w="1800" w:type="dxa"/>
            <w:tcBorders>
              <w:bottom w:val="single" w:sz="4" w:space="0" w:color="auto"/>
            </w:tcBorders>
            <w:shd w:val="clear" w:color="auto" w:fill="FFFFFF"/>
            <w:tcMar>
              <w:top w:w="57" w:type="dxa"/>
              <w:left w:w="57" w:type="dxa"/>
              <w:bottom w:w="57" w:type="dxa"/>
              <w:right w:w="57" w:type="dxa"/>
            </w:tcMar>
            <w:vAlign w:val="center"/>
          </w:tcPr>
          <w:p w14:paraId="4813FD89" w14:textId="31336DFF" w:rsidR="008F6B8E" w:rsidRPr="00465AE9" w:rsidRDefault="008F6B8E" w:rsidP="00465AE9">
            <w:pPr>
              <w:spacing w:after="0" w:line="276" w:lineRule="auto"/>
              <w:ind w:left="100" w:right="100"/>
              <w:rPr>
                <w:sz w:val="20"/>
                <w:szCs w:val="20"/>
              </w:rPr>
            </w:pPr>
            <w:proofErr w:type="spellStart"/>
            <w:r w:rsidRPr="00465AE9">
              <w:rPr>
                <w:rFonts w:ascii="Arial" w:eastAsia="Arial" w:hAnsi="Arial" w:cs="Arial"/>
                <w:color w:val="000000"/>
                <w:sz w:val="20"/>
                <w:szCs w:val="20"/>
              </w:rPr>
              <w:t>iFM</w:t>
            </w:r>
            <w:proofErr w:type="spellEnd"/>
          </w:p>
        </w:tc>
        <w:tc>
          <w:tcPr>
            <w:tcW w:w="1800" w:type="dxa"/>
            <w:tcBorders>
              <w:bottom w:val="single" w:sz="4" w:space="0" w:color="auto"/>
            </w:tcBorders>
            <w:shd w:val="clear" w:color="auto" w:fill="FFFFFF"/>
            <w:tcMar>
              <w:top w:w="57" w:type="dxa"/>
              <w:left w:w="57" w:type="dxa"/>
              <w:bottom w:w="57" w:type="dxa"/>
              <w:right w:w="57" w:type="dxa"/>
            </w:tcMar>
            <w:vAlign w:val="center"/>
          </w:tcPr>
          <w:p w14:paraId="48881EDA" w14:textId="37A495B3"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0.3</w:t>
            </w:r>
            <w:ins w:id="1006" w:author="hgoerlitz" w:date="2021-05-05T14:51:00Z">
              <w:r w:rsidR="007F4399">
                <w:rPr>
                  <w:rFonts w:ascii="Arial" w:eastAsia="Arial" w:hAnsi="Arial" w:cs="Arial"/>
                  <w:color w:val="000000"/>
                  <w:sz w:val="20"/>
                  <w:szCs w:val="20"/>
                </w:rPr>
                <w:t xml:space="preserve"> </w:t>
              </w:r>
            </w:ins>
            <w:del w:id="1007" w:author="hgoerlitz" w:date="2021-05-05T14:51:00Z">
              <w:r w:rsidRPr="00465AE9" w:rsidDel="007F4399">
                <w:rPr>
                  <w:rFonts w:ascii="Arial" w:eastAsia="Arial" w:hAnsi="Arial" w:cs="Arial"/>
                  <w:color w:val="000000"/>
                  <w:sz w:val="20"/>
                  <w:szCs w:val="20"/>
                </w:rPr>
                <w:delText>2</w:delText>
              </w:r>
            </w:del>
            <w:r w:rsidRPr="00465AE9">
              <w:rPr>
                <w:rFonts w:ascii="Arial" w:eastAsia="Arial" w:hAnsi="Arial" w:cs="Arial"/>
                <w:color w:val="000000"/>
                <w:sz w:val="20"/>
                <w:szCs w:val="20"/>
              </w:rPr>
              <w:t>-</w:t>
            </w:r>
            <w:ins w:id="1008" w:author="hgoerlitz" w:date="2021-05-05T14:51:00Z">
              <w:r w:rsidR="007F4399">
                <w:rPr>
                  <w:rFonts w:ascii="Arial" w:eastAsia="Arial" w:hAnsi="Arial" w:cs="Arial"/>
                  <w:color w:val="000000"/>
                  <w:sz w:val="20"/>
                  <w:szCs w:val="20"/>
                </w:rPr>
                <w:t xml:space="preserve"> </w:t>
              </w:r>
            </w:ins>
            <w:r w:rsidRPr="00465AE9">
              <w:rPr>
                <w:rFonts w:ascii="Arial" w:eastAsia="Arial" w:hAnsi="Arial" w:cs="Arial"/>
                <w:color w:val="000000"/>
                <w:sz w:val="20"/>
                <w:szCs w:val="20"/>
              </w:rPr>
              <w:t>2.</w:t>
            </w:r>
            <w:del w:id="1009" w:author="hgoerlitz" w:date="2021-05-05T14:51:00Z">
              <w:r w:rsidRPr="00465AE9" w:rsidDel="007F4399">
                <w:rPr>
                  <w:rFonts w:ascii="Arial" w:eastAsia="Arial" w:hAnsi="Arial" w:cs="Arial"/>
                  <w:color w:val="000000"/>
                  <w:sz w:val="20"/>
                  <w:szCs w:val="20"/>
                </w:rPr>
                <w:delText>69</w:delText>
              </w:r>
            </w:del>
            <w:ins w:id="1010" w:author="hgoerlitz" w:date="2021-05-05T14:51:00Z">
              <w:r w:rsidR="007F4399">
                <w:rPr>
                  <w:rFonts w:ascii="Arial" w:eastAsia="Arial" w:hAnsi="Arial" w:cs="Arial"/>
                  <w:color w:val="000000"/>
                  <w:sz w:val="20"/>
                  <w:szCs w:val="20"/>
                </w:rPr>
                <w:t>7</w:t>
              </w:r>
            </w:ins>
          </w:p>
        </w:tc>
        <w:tc>
          <w:tcPr>
            <w:tcW w:w="1800" w:type="dxa"/>
            <w:tcBorders>
              <w:bottom w:val="single" w:sz="4" w:space="0" w:color="auto"/>
            </w:tcBorders>
            <w:shd w:val="clear" w:color="auto" w:fill="FFFFFF"/>
            <w:tcMar>
              <w:top w:w="57" w:type="dxa"/>
              <w:left w:w="57" w:type="dxa"/>
              <w:bottom w:w="57" w:type="dxa"/>
              <w:right w:w="57" w:type="dxa"/>
            </w:tcMar>
            <w:vAlign w:val="center"/>
          </w:tcPr>
          <w:p w14:paraId="29147035" w14:textId="552C284D"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0.3</w:t>
            </w:r>
            <w:commentRangeStart w:id="1011"/>
            <w:ins w:id="1012" w:author="hgoerlitz" w:date="2021-05-05T14:51:00Z">
              <w:r w:rsidR="007F4399">
                <w:rPr>
                  <w:rFonts w:ascii="Arial" w:eastAsia="Arial" w:hAnsi="Arial" w:cs="Arial"/>
                  <w:color w:val="000000"/>
                  <w:sz w:val="20"/>
                  <w:szCs w:val="20"/>
                </w:rPr>
                <w:t xml:space="preserve"> </w:t>
              </w:r>
              <w:commentRangeEnd w:id="1011"/>
              <w:r w:rsidR="007F4399">
                <w:rPr>
                  <w:rStyle w:val="CommentReference"/>
                </w:rPr>
                <w:commentReference w:id="1011"/>
              </w:r>
            </w:ins>
            <w:r w:rsidRPr="00465AE9">
              <w:rPr>
                <w:rFonts w:ascii="Arial" w:eastAsia="Arial" w:hAnsi="Arial" w:cs="Arial"/>
                <w:color w:val="000000"/>
                <w:sz w:val="20"/>
                <w:szCs w:val="20"/>
              </w:rPr>
              <w:t>-</w:t>
            </w:r>
            <w:ins w:id="1013" w:author="hgoerlitz" w:date="2021-05-05T14:51:00Z">
              <w:r w:rsidR="007F4399">
                <w:rPr>
                  <w:rFonts w:ascii="Arial" w:eastAsia="Arial" w:hAnsi="Arial" w:cs="Arial"/>
                  <w:color w:val="000000"/>
                  <w:sz w:val="20"/>
                  <w:szCs w:val="20"/>
                </w:rPr>
                <w:t xml:space="preserve"> </w:t>
              </w:r>
            </w:ins>
            <w:r w:rsidRPr="00465AE9">
              <w:rPr>
                <w:rFonts w:ascii="Arial" w:eastAsia="Arial" w:hAnsi="Arial" w:cs="Arial"/>
                <w:color w:val="000000"/>
                <w:sz w:val="20"/>
                <w:szCs w:val="20"/>
              </w:rPr>
              <w:t>2.2</w:t>
            </w:r>
            <w:del w:id="1014" w:author="hgoerlitz" w:date="2021-05-05T14:51:00Z">
              <w:r w:rsidRPr="00465AE9" w:rsidDel="007F4399">
                <w:rPr>
                  <w:rFonts w:ascii="Arial" w:eastAsia="Arial" w:hAnsi="Arial" w:cs="Arial"/>
                  <w:color w:val="000000"/>
                  <w:sz w:val="20"/>
                  <w:szCs w:val="20"/>
                </w:rPr>
                <w:delText>2</w:delText>
              </w:r>
            </w:del>
          </w:p>
        </w:tc>
        <w:tc>
          <w:tcPr>
            <w:tcW w:w="1800" w:type="dxa"/>
            <w:tcBorders>
              <w:bottom w:val="single" w:sz="4" w:space="0" w:color="auto"/>
            </w:tcBorders>
            <w:shd w:val="clear" w:color="auto" w:fill="FFFFFF"/>
            <w:tcMar>
              <w:top w:w="57" w:type="dxa"/>
              <w:left w:w="57" w:type="dxa"/>
              <w:bottom w:w="57" w:type="dxa"/>
              <w:right w:w="57" w:type="dxa"/>
            </w:tcMar>
            <w:vAlign w:val="center"/>
          </w:tcPr>
          <w:p w14:paraId="35B70869" w14:textId="43AA9395" w:rsidR="008F6B8E" w:rsidRPr="00465AE9" w:rsidRDefault="008F6B8E" w:rsidP="00465AE9">
            <w:pPr>
              <w:spacing w:after="0" w:line="276" w:lineRule="auto"/>
              <w:ind w:left="100" w:right="100"/>
              <w:rPr>
                <w:rFonts w:ascii="Arial" w:eastAsia="Arial" w:hAnsi="Arial" w:cs="Arial"/>
                <w:color w:val="000000"/>
                <w:sz w:val="20"/>
                <w:szCs w:val="20"/>
              </w:rPr>
            </w:pPr>
            <w:del w:id="1015" w:author="hgoerlitz" w:date="2021-05-05T14:52:00Z">
              <w:r w:rsidRPr="00465AE9" w:rsidDel="007F4399">
                <w:rPr>
                  <w:rFonts w:ascii="Arial" w:eastAsia="Arial" w:hAnsi="Arial" w:cs="Arial"/>
                  <w:color w:val="000000"/>
                  <w:sz w:val="20"/>
                  <w:szCs w:val="20"/>
                </w:rPr>
                <w:delText>(</w:delText>
              </w:r>
            </w:del>
            <w:r w:rsidRPr="00465AE9">
              <w:rPr>
                <w:rFonts w:ascii="Arial" w:eastAsia="Arial" w:hAnsi="Arial" w:cs="Arial"/>
                <w:color w:val="000000"/>
                <w:sz w:val="20"/>
                <w:szCs w:val="20"/>
              </w:rPr>
              <w:t>-0.1</w:t>
            </w:r>
            <w:del w:id="1016" w:author="hgoerlitz" w:date="2021-05-05T14:53:00Z">
              <w:r w:rsidRPr="00465AE9" w:rsidDel="007F4399">
                <w:rPr>
                  <w:rFonts w:ascii="Arial" w:eastAsia="Arial" w:hAnsi="Arial" w:cs="Arial"/>
                  <w:color w:val="000000"/>
                  <w:sz w:val="20"/>
                  <w:szCs w:val="20"/>
                </w:rPr>
                <w:delText>4</w:delText>
              </w:r>
            </w:del>
            <w:ins w:id="1017" w:author="hgoerlitz" w:date="2021-05-05T14:52:00Z">
              <w:r w:rsidR="007F4399">
                <w:rPr>
                  <w:rFonts w:ascii="Arial" w:eastAsia="Arial" w:hAnsi="Arial" w:cs="Arial"/>
                  <w:color w:val="000000"/>
                  <w:sz w:val="20"/>
                  <w:szCs w:val="20"/>
                </w:rPr>
                <w:t xml:space="preserve"> – </w:t>
              </w:r>
            </w:ins>
            <w:del w:id="1018" w:author="hgoerlitz" w:date="2021-05-05T14:52:00Z">
              <w:r w:rsidRPr="00465AE9" w:rsidDel="007F4399">
                <w:rPr>
                  <w:rFonts w:ascii="Arial" w:eastAsia="Arial" w:hAnsi="Arial" w:cs="Arial"/>
                  <w:color w:val="000000"/>
                  <w:sz w:val="20"/>
                  <w:szCs w:val="20"/>
                </w:rPr>
                <w:delText>,</w:delText>
              </w:r>
            </w:del>
            <w:r w:rsidRPr="00465AE9">
              <w:rPr>
                <w:rFonts w:ascii="Arial" w:eastAsia="Arial" w:hAnsi="Arial" w:cs="Arial"/>
                <w:color w:val="000000"/>
                <w:sz w:val="20"/>
                <w:szCs w:val="20"/>
              </w:rPr>
              <w:t>0.</w:t>
            </w:r>
            <w:del w:id="1019" w:author="hgoerlitz" w:date="2021-05-05T14:53:00Z">
              <w:r w:rsidRPr="00465AE9" w:rsidDel="007F4399">
                <w:rPr>
                  <w:rFonts w:ascii="Arial" w:eastAsia="Arial" w:hAnsi="Arial" w:cs="Arial"/>
                  <w:color w:val="000000"/>
                  <w:sz w:val="20"/>
                  <w:szCs w:val="20"/>
                </w:rPr>
                <w:delText>18</w:delText>
              </w:r>
            </w:del>
            <w:ins w:id="1020" w:author="hgoerlitz" w:date="2021-05-05T14:53:00Z">
              <w:r w:rsidR="007F4399">
                <w:rPr>
                  <w:rFonts w:ascii="Arial" w:eastAsia="Arial" w:hAnsi="Arial" w:cs="Arial"/>
                  <w:color w:val="000000"/>
                  <w:sz w:val="20"/>
                  <w:szCs w:val="20"/>
                </w:rPr>
                <w:t>2</w:t>
              </w:r>
            </w:ins>
            <w:del w:id="1021" w:author="hgoerlitz" w:date="2021-05-05T14:52:00Z">
              <w:r w:rsidRPr="00465AE9" w:rsidDel="007F4399">
                <w:rPr>
                  <w:rFonts w:ascii="Arial" w:eastAsia="Arial" w:hAnsi="Arial" w:cs="Arial"/>
                  <w:color w:val="000000"/>
                  <w:sz w:val="20"/>
                  <w:szCs w:val="20"/>
                </w:rPr>
                <w:delText>)</w:delText>
              </w:r>
            </w:del>
          </w:p>
        </w:tc>
      </w:tr>
      <w:tr w:rsidR="00465AE9" w:rsidRPr="00465AE9" w14:paraId="39AAA81E" w14:textId="49CA6974" w:rsidTr="00FA4D8F">
        <w:trPr>
          <w:cantSplit/>
          <w:jc w:val="center"/>
        </w:trPr>
        <w:tc>
          <w:tcPr>
            <w:tcW w:w="1800" w:type="dxa"/>
            <w:tcBorders>
              <w:top w:val="single" w:sz="4" w:space="0" w:color="auto"/>
              <w:bottom w:val="single" w:sz="4" w:space="0" w:color="auto"/>
            </w:tcBorders>
            <w:shd w:val="clear" w:color="auto" w:fill="FFFFFF"/>
            <w:tcMar>
              <w:top w:w="57" w:type="dxa"/>
              <w:left w:w="57" w:type="dxa"/>
              <w:bottom w:w="57" w:type="dxa"/>
              <w:right w:w="57" w:type="dxa"/>
            </w:tcMar>
          </w:tcPr>
          <w:p w14:paraId="3B1B1D1F" w14:textId="6E05FBA5" w:rsidR="00465AE9" w:rsidRPr="00465AE9" w:rsidRDefault="00465AE9" w:rsidP="00FA4D8F">
            <w:pPr>
              <w:spacing w:after="0" w:line="276" w:lineRule="auto"/>
              <w:ind w:left="100" w:right="100"/>
              <w:rPr>
                <w:rFonts w:ascii="Arial" w:eastAsia="Arial" w:hAnsi="Arial" w:cs="Arial"/>
                <w:b/>
                <w:color w:val="000000"/>
                <w:sz w:val="20"/>
                <w:szCs w:val="20"/>
              </w:rPr>
            </w:pPr>
            <w:r w:rsidRPr="00465AE9">
              <w:rPr>
                <w:rFonts w:ascii="Arial" w:eastAsia="Arial" w:hAnsi="Arial" w:cs="Arial"/>
                <w:b/>
                <w:color w:val="000000"/>
                <w:sz w:val="20"/>
                <w:szCs w:val="20"/>
              </w:rPr>
              <w:t>Peak frequency (kHz)</w:t>
            </w:r>
          </w:p>
        </w:tc>
        <w:tc>
          <w:tcPr>
            <w:tcW w:w="1800" w:type="dxa"/>
            <w:tcBorders>
              <w:top w:val="single" w:sz="4" w:space="0" w:color="auto"/>
              <w:bottom w:val="single" w:sz="4" w:space="0" w:color="auto"/>
            </w:tcBorders>
            <w:shd w:val="clear" w:color="auto" w:fill="FFFFFF"/>
            <w:tcMar>
              <w:top w:w="57" w:type="dxa"/>
              <w:left w:w="57" w:type="dxa"/>
              <w:bottom w:w="57" w:type="dxa"/>
              <w:right w:w="57" w:type="dxa"/>
            </w:tcMar>
            <w:vAlign w:val="center"/>
          </w:tcPr>
          <w:p w14:paraId="6B93C665" w14:textId="7975E690" w:rsidR="00465AE9" w:rsidRPr="00465AE9" w:rsidRDefault="00465AE9" w:rsidP="00465AE9">
            <w:pPr>
              <w:spacing w:after="0" w:line="276" w:lineRule="auto"/>
              <w:ind w:left="100" w:right="100"/>
              <w:rPr>
                <w:sz w:val="20"/>
                <w:szCs w:val="20"/>
              </w:rPr>
            </w:pPr>
            <w:r w:rsidRPr="00465AE9">
              <w:rPr>
                <w:rFonts w:ascii="Arial" w:eastAsia="Arial" w:hAnsi="Arial" w:cs="Arial"/>
                <w:color w:val="000000"/>
                <w:sz w:val="20"/>
                <w:szCs w:val="20"/>
              </w:rPr>
              <w:t>CF</w:t>
            </w:r>
          </w:p>
        </w:tc>
        <w:tc>
          <w:tcPr>
            <w:tcW w:w="1800" w:type="dxa"/>
            <w:tcBorders>
              <w:top w:val="single" w:sz="4" w:space="0" w:color="auto"/>
              <w:bottom w:val="single" w:sz="4" w:space="0" w:color="auto"/>
            </w:tcBorders>
            <w:shd w:val="clear" w:color="auto" w:fill="FFFFFF"/>
            <w:tcMar>
              <w:top w:w="57" w:type="dxa"/>
              <w:left w:w="57" w:type="dxa"/>
              <w:bottom w:w="57" w:type="dxa"/>
              <w:right w:w="57" w:type="dxa"/>
            </w:tcMar>
            <w:vAlign w:val="center"/>
          </w:tcPr>
          <w:p w14:paraId="708E90C0" w14:textId="77777777" w:rsidR="00465AE9" w:rsidRPr="00465AE9" w:rsidRDefault="00465AE9" w:rsidP="00465AE9">
            <w:pPr>
              <w:spacing w:after="0" w:line="276" w:lineRule="auto"/>
              <w:ind w:left="100" w:right="100"/>
              <w:rPr>
                <w:sz w:val="20"/>
                <w:szCs w:val="20"/>
              </w:rPr>
            </w:pPr>
            <w:r w:rsidRPr="00465AE9">
              <w:rPr>
                <w:rFonts w:ascii="Arial" w:eastAsia="Arial" w:hAnsi="Arial" w:cs="Arial"/>
                <w:color w:val="000000"/>
                <w:sz w:val="20"/>
                <w:szCs w:val="20"/>
              </w:rPr>
              <w:t>101.91-112.11</w:t>
            </w:r>
          </w:p>
        </w:tc>
        <w:tc>
          <w:tcPr>
            <w:tcW w:w="1800" w:type="dxa"/>
            <w:tcBorders>
              <w:top w:val="single" w:sz="4" w:space="0" w:color="auto"/>
              <w:bottom w:val="single" w:sz="4" w:space="0" w:color="auto"/>
            </w:tcBorders>
            <w:shd w:val="clear" w:color="auto" w:fill="FFFFFF"/>
            <w:tcMar>
              <w:top w:w="57" w:type="dxa"/>
              <w:left w:w="57" w:type="dxa"/>
              <w:bottom w:w="57" w:type="dxa"/>
              <w:right w:w="57" w:type="dxa"/>
            </w:tcMar>
            <w:vAlign w:val="center"/>
          </w:tcPr>
          <w:p w14:paraId="285400AD" w14:textId="77777777" w:rsidR="00465AE9" w:rsidRPr="00465AE9" w:rsidRDefault="00465AE9" w:rsidP="00465AE9">
            <w:pPr>
              <w:spacing w:after="0" w:line="276" w:lineRule="auto"/>
              <w:ind w:left="100" w:right="100"/>
              <w:rPr>
                <w:sz w:val="20"/>
                <w:szCs w:val="20"/>
              </w:rPr>
            </w:pPr>
            <w:r w:rsidRPr="00465AE9">
              <w:rPr>
                <w:rFonts w:ascii="Arial" w:eastAsia="Arial" w:hAnsi="Arial" w:cs="Arial"/>
                <w:color w:val="000000"/>
                <w:sz w:val="20"/>
                <w:szCs w:val="20"/>
              </w:rPr>
              <w:t>101.9-111.1</w:t>
            </w:r>
          </w:p>
        </w:tc>
        <w:tc>
          <w:tcPr>
            <w:tcW w:w="1800" w:type="dxa"/>
            <w:tcBorders>
              <w:top w:val="single" w:sz="4" w:space="0" w:color="auto"/>
              <w:bottom w:val="single" w:sz="4" w:space="0" w:color="auto"/>
            </w:tcBorders>
            <w:shd w:val="clear" w:color="auto" w:fill="FFFFFF"/>
            <w:tcMar>
              <w:top w:w="57" w:type="dxa"/>
              <w:left w:w="57" w:type="dxa"/>
              <w:bottom w:w="57" w:type="dxa"/>
              <w:right w:w="57" w:type="dxa"/>
            </w:tcMar>
            <w:vAlign w:val="center"/>
          </w:tcPr>
          <w:p w14:paraId="753C61A7" w14:textId="1238A419" w:rsidR="00465AE9" w:rsidRPr="00465AE9" w:rsidRDefault="00465AE9" w:rsidP="00465AE9">
            <w:pPr>
              <w:spacing w:after="0" w:line="276" w:lineRule="auto"/>
              <w:ind w:left="100" w:right="100"/>
              <w:rPr>
                <w:rFonts w:ascii="Arial" w:eastAsia="Arial" w:hAnsi="Arial" w:cs="Arial"/>
                <w:color w:val="000000"/>
                <w:sz w:val="20"/>
                <w:szCs w:val="20"/>
              </w:rPr>
            </w:pPr>
            <w:r w:rsidRPr="00465AE9">
              <w:rPr>
                <w:rFonts w:ascii="Arial" w:eastAsia="Arial" w:hAnsi="Arial" w:cs="Arial"/>
                <w:color w:val="000000"/>
                <w:sz w:val="20"/>
                <w:szCs w:val="20"/>
              </w:rPr>
              <w:t>(-0.18,1.01)</w:t>
            </w:r>
          </w:p>
        </w:tc>
      </w:tr>
      <w:tr w:rsidR="008F6B8E" w:rsidRPr="00465AE9" w14:paraId="5F4D306A" w14:textId="287B2DB1" w:rsidTr="00FA4D8F">
        <w:trPr>
          <w:cantSplit/>
          <w:jc w:val="center"/>
        </w:trPr>
        <w:tc>
          <w:tcPr>
            <w:tcW w:w="1800" w:type="dxa"/>
            <w:vMerge w:val="restart"/>
            <w:tcBorders>
              <w:top w:val="single" w:sz="4" w:space="0" w:color="auto"/>
            </w:tcBorders>
            <w:shd w:val="clear" w:color="auto" w:fill="FFFFFF"/>
            <w:tcMar>
              <w:top w:w="57" w:type="dxa"/>
              <w:left w:w="57" w:type="dxa"/>
              <w:bottom w:w="57" w:type="dxa"/>
              <w:right w:w="57" w:type="dxa"/>
            </w:tcMar>
          </w:tcPr>
          <w:p w14:paraId="174F3243" w14:textId="4560E0B4" w:rsidR="008F6B8E" w:rsidRPr="00465AE9" w:rsidRDefault="008F6B8E" w:rsidP="00FA4D8F">
            <w:pPr>
              <w:spacing w:after="0" w:line="276" w:lineRule="auto"/>
              <w:ind w:left="100" w:right="100"/>
              <w:rPr>
                <w:rFonts w:ascii="Arial" w:eastAsia="Arial" w:hAnsi="Arial" w:cs="Arial"/>
                <w:b/>
                <w:color w:val="000000"/>
                <w:sz w:val="20"/>
                <w:szCs w:val="20"/>
              </w:rPr>
            </w:pPr>
            <w:r w:rsidRPr="00465AE9">
              <w:rPr>
                <w:rFonts w:ascii="Arial" w:eastAsia="Arial" w:hAnsi="Arial" w:cs="Arial"/>
                <w:b/>
                <w:color w:val="000000"/>
                <w:sz w:val="20"/>
                <w:szCs w:val="20"/>
              </w:rPr>
              <w:t>Lower frequency</w:t>
            </w:r>
            <w:r>
              <w:rPr>
                <w:rFonts w:ascii="Arial" w:eastAsia="Arial" w:hAnsi="Arial" w:cs="Arial"/>
                <w:b/>
                <w:color w:val="000000"/>
                <w:sz w:val="20"/>
                <w:szCs w:val="20"/>
              </w:rPr>
              <w:t xml:space="preserve"> (</w:t>
            </w:r>
            <w:r w:rsidRPr="00465AE9">
              <w:rPr>
                <w:rFonts w:ascii="Arial" w:eastAsia="Arial" w:hAnsi="Arial" w:cs="Arial"/>
                <w:b/>
                <w:color w:val="000000"/>
                <w:sz w:val="20"/>
                <w:szCs w:val="20"/>
              </w:rPr>
              <w:t>kHz</w:t>
            </w:r>
            <w:r>
              <w:rPr>
                <w:rFonts w:ascii="Arial" w:eastAsia="Arial" w:hAnsi="Arial" w:cs="Arial"/>
                <w:b/>
                <w:color w:val="000000"/>
                <w:sz w:val="20"/>
                <w:szCs w:val="20"/>
              </w:rPr>
              <w:t>)</w:t>
            </w:r>
          </w:p>
        </w:tc>
        <w:tc>
          <w:tcPr>
            <w:tcW w:w="1800" w:type="dxa"/>
            <w:tcBorders>
              <w:top w:val="single" w:sz="4" w:space="0" w:color="auto"/>
            </w:tcBorders>
            <w:shd w:val="clear" w:color="auto" w:fill="FFFFFF"/>
            <w:tcMar>
              <w:top w:w="57" w:type="dxa"/>
              <w:left w:w="57" w:type="dxa"/>
              <w:bottom w:w="57" w:type="dxa"/>
              <w:right w:w="57" w:type="dxa"/>
            </w:tcMar>
            <w:vAlign w:val="center"/>
          </w:tcPr>
          <w:p w14:paraId="6300545F" w14:textId="1A38FD04" w:rsidR="008F6B8E" w:rsidRPr="00465AE9" w:rsidRDefault="008F6B8E" w:rsidP="00465AE9">
            <w:pPr>
              <w:spacing w:after="0" w:line="276" w:lineRule="auto"/>
              <w:ind w:left="100" w:right="100"/>
              <w:rPr>
                <w:sz w:val="20"/>
                <w:szCs w:val="20"/>
              </w:rPr>
            </w:pPr>
            <w:proofErr w:type="spellStart"/>
            <w:r w:rsidRPr="00465AE9">
              <w:rPr>
                <w:rFonts w:ascii="Arial" w:eastAsia="Arial" w:hAnsi="Arial" w:cs="Arial"/>
                <w:color w:val="000000"/>
                <w:sz w:val="20"/>
                <w:szCs w:val="20"/>
              </w:rPr>
              <w:t>tFM</w:t>
            </w:r>
            <w:proofErr w:type="spellEnd"/>
          </w:p>
        </w:tc>
        <w:tc>
          <w:tcPr>
            <w:tcW w:w="1800" w:type="dxa"/>
            <w:tcBorders>
              <w:top w:val="single" w:sz="4" w:space="0" w:color="auto"/>
            </w:tcBorders>
            <w:shd w:val="clear" w:color="auto" w:fill="FFFFFF"/>
            <w:tcMar>
              <w:top w:w="57" w:type="dxa"/>
              <w:left w:w="57" w:type="dxa"/>
              <w:bottom w:w="57" w:type="dxa"/>
              <w:right w:w="57" w:type="dxa"/>
            </w:tcMar>
            <w:vAlign w:val="center"/>
          </w:tcPr>
          <w:p w14:paraId="085A15D7"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82.77-108.11</w:t>
            </w:r>
          </w:p>
        </w:tc>
        <w:tc>
          <w:tcPr>
            <w:tcW w:w="1800" w:type="dxa"/>
            <w:tcBorders>
              <w:top w:val="single" w:sz="4" w:space="0" w:color="auto"/>
            </w:tcBorders>
            <w:shd w:val="clear" w:color="auto" w:fill="FFFFFF"/>
            <w:tcMar>
              <w:top w:w="57" w:type="dxa"/>
              <w:left w:w="57" w:type="dxa"/>
              <w:bottom w:w="57" w:type="dxa"/>
              <w:right w:w="57" w:type="dxa"/>
            </w:tcMar>
            <w:vAlign w:val="center"/>
          </w:tcPr>
          <w:p w14:paraId="0304841E"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84.73-106.1</w:t>
            </w:r>
          </w:p>
        </w:tc>
        <w:tc>
          <w:tcPr>
            <w:tcW w:w="1800" w:type="dxa"/>
            <w:tcBorders>
              <w:top w:val="single" w:sz="4" w:space="0" w:color="auto"/>
            </w:tcBorders>
            <w:shd w:val="clear" w:color="auto" w:fill="FFFFFF"/>
            <w:tcMar>
              <w:top w:w="57" w:type="dxa"/>
              <w:left w:w="57" w:type="dxa"/>
              <w:bottom w:w="57" w:type="dxa"/>
              <w:right w:w="57" w:type="dxa"/>
            </w:tcMar>
            <w:vAlign w:val="center"/>
          </w:tcPr>
          <w:p w14:paraId="1894BA0B" w14:textId="21FC0D74" w:rsidR="008F6B8E" w:rsidRPr="00465AE9" w:rsidRDefault="008F6B8E" w:rsidP="00465AE9">
            <w:pPr>
              <w:spacing w:after="0" w:line="276" w:lineRule="auto"/>
              <w:ind w:left="100" w:right="100"/>
              <w:rPr>
                <w:rFonts w:ascii="Arial" w:eastAsia="Arial" w:hAnsi="Arial" w:cs="Arial"/>
                <w:color w:val="000000"/>
                <w:sz w:val="20"/>
                <w:szCs w:val="20"/>
              </w:rPr>
            </w:pPr>
            <w:r w:rsidRPr="00465AE9">
              <w:rPr>
                <w:rFonts w:ascii="Arial" w:eastAsia="Arial" w:hAnsi="Arial" w:cs="Arial"/>
                <w:color w:val="000000"/>
                <w:sz w:val="20"/>
                <w:szCs w:val="20"/>
              </w:rPr>
              <w:t>(-2.36,0.53)</w:t>
            </w:r>
          </w:p>
        </w:tc>
      </w:tr>
      <w:tr w:rsidR="008F6B8E" w:rsidRPr="00465AE9" w14:paraId="7928A299" w14:textId="1CB1EA33" w:rsidTr="00FA4D8F">
        <w:trPr>
          <w:cantSplit/>
          <w:jc w:val="center"/>
        </w:trPr>
        <w:tc>
          <w:tcPr>
            <w:tcW w:w="1800" w:type="dxa"/>
            <w:vMerge/>
            <w:tcBorders>
              <w:bottom w:val="single" w:sz="4" w:space="0" w:color="auto"/>
            </w:tcBorders>
            <w:shd w:val="clear" w:color="auto" w:fill="FFFFFF"/>
            <w:tcMar>
              <w:top w:w="57" w:type="dxa"/>
              <w:left w:w="57" w:type="dxa"/>
              <w:bottom w:w="57" w:type="dxa"/>
              <w:right w:w="57" w:type="dxa"/>
            </w:tcMar>
          </w:tcPr>
          <w:p w14:paraId="64EE5619" w14:textId="7693E83E" w:rsidR="008F6B8E" w:rsidRPr="00465AE9" w:rsidRDefault="008F6B8E" w:rsidP="00FA4D8F">
            <w:pPr>
              <w:spacing w:after="0" w:line="276" w:lineRule="auto"/>
              <w:ind w:left="100" w:right="100"/>
              <w:rPr>
                <w:rFonts w:ascii="Arial" w:eastAsia="Arial" w:hAnsi="Arial" w:cs="Arial"/>
                <w:b/>
                <w:color w:val="000000"/>
                <w:sz w:val="20"/>
                <w:szCs w:val="20"/>
              </w:rPr>
            </w:pPr>
          </w:p>
        </w:tc>
        <w:tc>
          <w:tcPr>
            <w:tcW w:w="1800" w:type="dxa"/>
            <w:tcBorders>
              <w:bottom w:val="single" w:sz="4" w:space="0" w:color="auto"/>
            </w:tcBorders>
            <w:shd w:val="clear" w:color="auto" w:fill="FFFFFF"/>
            <w:tcMar>
              <w:top w:w="57" w:type="dxa"/>
              <w:left w:w="57" w:type="dxa"/>
              <w:bottom w:w="57" w:type="dxa"/>
              <w:right w:w="57" w:type="dxa"/>
            </w:tcMar>
            <w:vAlign w:val="center"/>
          </w:tcPr>
          <w:p w14:paraId="2F473139" w14:textId="5447E378" w:rsidR="008F6B8E" w:rsidRPr="00465AE9" w:rsidRDefault="008F6B8E" w:rsidP="00465AE9">
            <w:pPr>
              <w:spacing w:after="0" w:line="276" w:lineRule="auto"/>
              <w:ind w:left="100" w:right="100"/>
              <w:rPr>
                <w:sz w:val="20"/>
                <w:szCs w:val="20"/>
              </w:rPr>
            </w:pPr>
            <w:proofErr w:type="spellStart"/>
            <w:r w:rsidRPr="00465AE9">
              <w:rPr>
                <w:rFonts w:ascii="Arial" w:eastAsia="Arial" w:hAnsi="Arial" w:cs="Arial"/>
                <w:color w:val="000000"/>
                <w:sz w:val="20"/>
                <w:szCs w:val="20"/>
              </w:rPr>
              <w:t>iFM</w:t>
            </w:r>
            <w:proofErr w:type="spellEnd"/>
          </w:p>
        </w:tc>
        <w:tc>
          <w:tcPr>
            <w:tcW w:w="1800" w:type="dxa"/>
            <w:tcBorders>
              <w:bottom w:val="single" w:sz="4" w:space="0" w:color="auto"/>
            </w:tcBorders>
            <w:shd w:val="clear" w:color="auto" w:fill="FFFFFF"/>
            <w:tcMar>
              <w:top w:w="57" w:type="dxa"/>
              <w:left w:w="57" w:type="dxa"/>
              <w:bottom w:w="57" w:type="dxa"/>
              <w:right w:w="57" w:type="dxa"/>
            </w:tcMar>
            <w:vAlign w:val="center"/>
          </w:tcPr>
          <w:p w14:paraId="2B62FAF4"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85.29-108.97</w:t>
            </w:r>
          </w:p>
        </w:tc>
        <w:tc>
          <w:tcPr>
            <w:tcW w:w="1800" w:type="dxa"/>
            <w:tcBorders>
              <w:bottom w:val="single" w:sz="4" w:space="0" w:color="auto"/>
            </w:tcBorders>
            <w:shd w:val="clear" w:color="auto" w:fill="FFFFFF"/>
            <w:tcMar>
              <w:top w:w="57" w:type="dxa"/>
              <w:left w:w="57" w:type="dxa"/>
              <w:bottom w:w="57" w:type="dxa"/>
              <w:right w:w="57" w:type="dxa"/>
            </w:tcMar>
            <w:vAlign w:val="center"/>
          </w:tcPr>
          <w:p w14:paraId="0F422F98"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90.35-107.14</w:t>
            </w:r>
          </w:p>
        </w:tc>
        <w:tc>
          <w:tcPr>
            <w:tcW w:w="1800" w:type="dxa"/>
            <w:tcBorders>
              <w:bottom w:val="single" w:sz="4" w:space="0" w:color="auto"/>
            </w:tcBorders>
            <w:shd w:val="clear" w:color="auto" w:fill="FFFFFF"/>
            <w:tcMar>
              <w:top w:w="57" w:type="dxa"/>
              <w:left w:w="57" w:type="dxa"/>
              <w:bottom w:w="57" w:type="dxa"/>
              <w:right w:w="57" w:type="dxa"/>
            </w:tcMar>
            <w:vAlign w:val="center"/>
          </w:tcPr>
          <w:p w14:paraId="707274D3" w14:textId="5D9CE1B9" w:rsidR="008F6B8E" w:rsidRPr="00465AE9" w:rsidRDefault="008F6B8E" w:rsidP="00465AE9">
            <w:pPr>
              <w:spacing w:after="0" w:line="276" w:lineRule="auto"/>
              <w:ind w:left="100" w:right="100"/>
              <w:rPr>
                <w:rFonts w:ascii="Arial" w:eastAsia="Arial" w:hAnsi="Arial" w:cs="Arial"/>
                <w:color w:val="000000"/>
                <w:sz w:val="20"/>
                <w:szCs w:val="20"/>
              </w:rPr>
            </w:pPr>
            <w:r w:rsidRPr="00465AE9">
              <w:rPr>
                <w:rFonts w:ascii="Arial" w:eastAsia="Arial" w:hAnsi="Arial" w:cs="Arial"/>
                <w:color w:val="000000"/>
                <w:sz w:val="20"/>
                <w:szCs w:val="20"/>
              </w:rPr>
              <w:t>(-1.28,1.43)</w:t>
            </w:r>
          </w:p>
        </w:tc>
      </w:tr>
      <w:tr w:rsidR="008F6B8E" w:rsidRPr="00465AE9" w14:paraId="13A1C118" w14:textId="71F8BBBC" w:rsidTr="00FA4D8F">
        <w:trPr>
          <w:cantSplit/>
          <w:jc w:val="center"/>
        </w:trPr>
        <w:tc>
          <w:tcPr>
            <w:tcW w:w="1800" w:type="dxa"/>
            <w:vMerge w:val="restart"/>
            <w:tcBorders>
              <w:top w:val="single" w:sz="4" w:space="0" w:color="auto"/>
            </w:tcBorders>
            <w:shd w:val="clear" w:color="auto" w:fill="FFFFFF"/>
            <w:tcMar>
              <w:top w:w="57" w:type="dxa"/>
              <w:left w:w="57" w:type="dxa"/>
              <w:bottom w:w="57" w:type="dxa"/>
              <w:right w:w="57" w:type="dxa"/>
            </w:tcMar>
          </w:tcPr>
          <w:p w14:paraId="46A8DEEC" w14:textId="10CEB75F" w:rsidR="008F6B8E" w:rsidRPr="00465AE9" w:rsidRDefault="001B61B2" w:rsidP="00FA4D8F">
            <w:pPr>
              <w:spacing w:after="0" w:line="276" w:lineRule="auto"/>
              <w:ind w:left="100" w:right="100"/>
              <w:rPr>
                <w:rFonts w:ascii="Arial" w:eastAsia="Arial" w:hAnsi="Arial" w:cs="Arial"/>
                <w:b/>
                <w:color w:val="000000"/>
                <w:sz w:val="20"/>
                <w:szCs w:val="20"/>
              </w:rPr>
            </w:pPr>
            <w:ins w:id="1022" w:author="hgoerlitz" w:date="2021-05-05T15:36:00Z">
              <w:r>
                <w:rPr>
                  <w:rFonts w:ascii="Arial" w:eastAsia="Arial" w:hAnsi="Arial" w:cs="Arial"/>
                  <w:b/>
                  <w:color w:val="000000"/>
                  <w:sz w:val="20"/>
                  <w:szCs w:val="20"/>
                </w:rPr>
                <w:t>Received l</w:t>
              </w:r>
            </w:ins>
            <w:del w:id="1023" w:author="hgoerlitz" w:date="2021-05-05T15:36:00Z">
              <w:r w:rsidR="008F6B8E" w:rsidDel="001B61B2">
                <w:rPr>
                  <w:rFonts w:ascii="Arial" w:eastAsia="Arial" w:hAnsi="Arial" w:cs="Arial"/>
                  <w:b/>
                  <w:color w:val="000000"/>
                  <w:sz w:val="20"/>
                  <w:szCs w:val="20"/>
                </w:rPr>
                <w:delText>L</w:delText>
              </w:r>
            </w:del>
            <w:r w:rsidR="008F6B8E">
              <w:rPr>
                <w:rFonts w:ascii="Arial" w:eastAsia="Arial" w:hAnsi="Arial" w:cs="Arial"/>
                <w:b/>
                <w:color w:val="000000"/>
                <w:sz w:val="20"/>
                <w:szCs w:val="20"/>
              </w:rPr>
              <w:t>evel</w:t>
            </w:r>
            <w:r w:rsidR="008F6B8E" w:rsidRPr="00465AE9">
              <w:rPr>
                <w:rFonts w:ascii="Arial" w:eastAsia="Arial" w:hAnsi="Arial" w:cs="Arial"/>
                <w:b/>
                <w:color w:val="000000"/>
                <w:sz w:val="20"/>
                <w:szCs w:val="20"/>
              </w:rPr>
              <w:t xml:space="preserve"> (dB rms)</w:t>
            </w:r>
          </w:p>
        </w:tc>
        <w:tc>
          <w:tcPr>
            <w:tcW w:w="1800" w:type="dxa"/>
            <w:tcBorders>
              <w:top w:val="single" w:sz="4" w:space="0" w:color="auto"/>
            </w:tcBorders>
            <w:shd w:val="clear" w:color="auto" w:fill="FFFFFF"/>
            <w:tcMar>
              <w:top w:w="57" w:type="dxa"/>
              <w:left w:w="57" w:type="dxa"/>
              <w:bottom w:w="57" w:type="dxa"/>
              <w:right w:w="57" w:type="dxa"/>
            </w:tcMar>
            <w:vAlign w:val="center"/>
          </w:tcPr>
          <w:p w14:paraId="26F2B341" w14:textId="2669DF51"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CF</w:t>
            </w:r>
          </w:p>
        </w:tc>
        <w:tc>
          <w:tcPr>
            <w:tcW w:w="1800" w:type="dxa"/>
            <w:tcBorders>
              <w:top w:val="single" w:sz="4" w:space="0" w:color="auto"/>
            </w:tcBorders>
            <w:shd w:val="clear" w:color="auto" w:fill="FFFFFF"/>
            <w:tcMar>
              <w:top w:w="57" w:type="dxa"/>
              <w:left w:w="57" w:type="dxa"/>
              <w:bottom w:w="57" w:type="dxa"/>
              <w:right w:w="57" w:type="dxa"/>
            </w:tcMar>
            <w:vAlign w:val="center"/>
          </w:tcPr>
          <w:p w14:paraId="4243BCDC"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37.63--6.35</w:t>
            </w:r>
          </w:p>
        </w:tc>
        <w:tc>
          <w:tcPr>
            <w:tcW w:w="1800" w:type="dxa"/>
            <w:tcBorders>
              <w:top w:val="single" w:sz="4" w:space="0" w:color="auto"/>
            </w:tcBorders>
            <w:shd w:val="clear" w:color="auto" w:fill="FFFFFF"/>
            <w:tcMar>
              <w:top w:w="57" w:type="dxa"/>
              <w:left w:w="57" w:type="dxa"/>
              <w:bottom w:w="57" w:type="dxa"/>
              <w:right w:w="57" w:type="dxa"/>
            </w:tcMar>
            <w:vAlign w:val="center"/>
          </w:tcPr>
          <w:p w14:paraId="3BB115E5"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37.96--14.4</w:t>
            </w:r>
          </w:p>
        </w:tc>
        <w:tc>
          <w:tcPr>
            <w:tcW w:w="1800" w:type="dxa"/>
            <w:tcBorders>
              <w:top w:val="single" w:sz="4" w:space="0" w:color="auto"/>
            </w:tcBorders>
            <w:shd w:val="clear" w:color="auto" w:fill="FFFFFF"/>
            <w:tcMar>
              <w:top w:w="57" w:type="dxa"/>
              <w:left w:w="57" w:type="dxa"/>
              <w:bottom w:w="57" w:type="dxa"/>
              <w:right w:w="57" w:type="dxa"/>
            </w:tcMar>
            <w:vAlign w:val="center"/>
          </w:tcPr>
          <w:p w14:paraId="6E470984" w14:textId="668C5417" w:rsidR="008F6B8E" w:rsidRPr="00465AE9" w:rsidRDefault="008F6B8E" w:rsidP="00465AE9">
            <w:pPr>
              <w:spacing w:after="0" w:line="276" w:lineRule="auto"/>
              <w:ind w:left="100" w:right="100"/>
              <w:rPr>
                <w:rFonts w:ascii="Arial" w:eastAsia="Arial" w:hAnsi="Arial" w:cs="Arial"/>
                <w:color w:val="000000"/>
                <w:sz w:val="20"/>
                <w:szCs w:val="20"/>
              </w:rPr>
            </w:pPr>
            <w:r w:rsidRPr="00465AE9">
              <w:rPr>
                <w:rFonts w:ascii="Arial" w:eastAsia="Arial" w:hAnsi="Arial" w:cs="Arial"/>
                <w:color w:val="000000"/>
                <w:sz w:val="20"/>
                <w:szCs w:val="20"/>
              </w:rPr>
              <w:t>(-3.</w:t>
            </w:r>
            <w:proofErr w:type="gramStart"/>
            <w:r w:rsidRPr="00465AE9">
              <w:rPr>
                <w:rFonts w:ascii="Arial" w:eastAsia="Arial" w:hAnsi="Arial" w:cs="Arial"/>
                <w:color w:val="000000"/>
                <w:sz w:val="20"/>
                <w:szCs w:val="20"/>
              </w:rPr>
              <w:t>89,-</w:t>
            </w:r>
            <w:proofErr w:type="gramEnd"/>
            <w:r w:rsidRPr="00465AE9">
              <w:rPr>
                <w:rFonts w:ascii="Arial" w:eastAsia="Arial" w:hAnsi="Arial" w:cs="Arial"/>
                <w:color w:val="000000"/>
                <w:sz w:val="20"/>
                <w:szCs w:val="20"/>
              </w:rPr>
              <w:t>0.31)</w:t>
            </w:r>
          </w:p>
        </w:tc>
      </w:tr>
      <w:tr w:rsidR="008F6B8E" w:rsidRPr="00465AE9" w14:paraId="3AB8DE7A" w14:textId="3644EE49" w:rsidTr="00FA4D8F">
        <w:trPr>
          <w:cantSplit/>
          <w:jc w:val="center"/>
        </w:trPr>
        <w:tc>
          <w:tcPr>
            <w:tcW w:w="1800" w:type="dxa"/>
            <w:vMerge/>
            <w:shd w:val="clear" w:color="auto" w:fill="FFFFFF"/>
            <w:tcMar>
              <w:top w:w="57" w:type="dxa"/>
              <w:left w:w="57" w:type="dxa"/>
              <w:bottom w:w="57" w:type="dxa"/>
              <w:right w:w="57" w:type="dxa"/>
            </w:tcMar>
          </w:tcPr>
          <w:p w14:paraId="6C0DE4EB" w14:textId="13F9F549" w:rsidR="008F6B8E" w:rsidRPr="00465AE9" w:rsidRDefault="008F6B8E" w:rsidP="00FA4D8F">
            <w:pPr>
              <w:spacing w:after="0" w:line="276" w:lineRule="auto"/>
              <w:ind w:left="100" w:right="100"/>
              <w:rPr>
                <w:rFonts w:ascii="Arial" w:eastAsia="Arial" w:hAnsi="Arial" w:cs="Arial"/>
                <w:b/>
                <w:color w:val="000000"/>
                <w:sz w:val="20"/>
                <w:szCs w:val="20"/>
              </w:rPr>
            </w:pPr>
          </w:p>
        </w:tc>
        <w:tc>
          <w:tcPr>
            <w:tcW w:w="1800" w:type="dxa"/>
            <w:shd w:val="clear" w:color="auto" w:fill="FFFFFF"/>
            <w:tcMar>
              <w:top w:w="57" w:type="dxa"/>
              <w:left w:w="57" w:type="dxa"/>
              <w:bottom w:w="57" w:type="dxa"/>
              <w:right w:w="57" w:type="dxa"/>
            </w:tcMar>
            <w:vAlign w:val="center"/>
          </w:tcPr>
          <w:p w14:paraId="3F797376" w14:textId="577CDBED" w:rsidR="008F6B8E" w:rsidRPr="00465AE9" w:rsidRDefault="008F6B8E" w:rsidP="00465AE9">
            <w:pPr>
              <w:spacing w:after="0" w:line="276" w:lineRule="auto"/>
              <w:ind w:left="100" w:right="100"/>
              <w:rPr>
                <w:sz w:val="20"/>
                <w:szCs w:val="20"/>
              </w:rPr>
            </w:pPr>
            <w:proofErr w:type="spellStart"/>
            <w:r w:rsidRPr="00465AE9">
              <w:rPr>
                <w:rFonts w:ascii="Arial" w:eastAsia="Arial" w:hAnsi="Arial" w:cs="Arial"/>
                <w:color w:val="000000"/>
                <w:sz w:val="20"/>
                <w:szCs w:val="20"/>
              </w:rPr>
              <w:t>tFM</w:t>
            </w:r>
            <w:proofErr w:type="spellEnd"/>
          </w:p>
        </w:tc>
        <w:tc>
          <w:tcPr>
            <w:tcW w:w="1800" w:type="dxa"/>
            <w:shd w:val="clear" w:color="auto" w:fill="FFFFFF"/>
            <w:tcMar>
              <w:top w:w="57" w:type="dxa"/>
              <w:left w:w="57" w:type="dxa"/>
              <w:bottom w:w="57" w:type="dxa"/>
              <w:right w:w="57" w:type="dxa"/>
            </w:tcMar>
            <w:vAlign w:val="center"/>
          </w:tcPr>
          <w:p w14:paraId="3DC8455B"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46.2--13.53</w:t>
            </w:r>
          </w:p>
        </w:tc>
        <w:tc>
          <w:tcPr>
            <w:tcW w:w="1800" w:type="dxa"/>
            <w:shd w:val="clear" w:color="auto" w:fill="FFFFFF"/>
            <w:tcMar>
              <w:top w:w="57" w:type="dxa"/>
              <w:left w:w="57" w:type="dxa"/>
              <w:bottom w:w="57" w:type="dxa"/>
              <w:right w:w="57" w:type="dxa"/>
            </w:tcMar>
            <w:vAlign w:val="center"/>
          </w:tcPr>
          <w:p w14:paraId="47199012"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44.67--12.4</w:t>
            </w:r>
          </w:p>
        </w:tc>
        <w:tc>
          <w:tcPr>
            <w:tcW w:w="1800" w:type="dxa"/>
            <w:shd w:val="clear" w:color="auto" w:fill="FFFFFF"/>
            <w:tcMar>
              <w:top w:w="57" w:type="dxa"/>
              <w:left w:w="57" w:type="dxa"/>
              <w:bottom w:w="57" w:type="dxa"/>
              <w:right w:w="57" w:type="dxa"/>
            </w:tcMar>
            <w:vAlign w:val="center"/>
          </w:tcPr>
          <w:p w14:paraId="0D763E90" w14:textId="3082E70D" w:rsidR="008F6B8E" w:rsidRPr="00465AE9" w:rsidRDefault="008F6B8E" w:rsidP="00465AE9">
            <w:pPr>
              <w:spacing w:after="0" w:line="276" w:lineRule="auto"/>
              <w:ind w:left="100" w:right="100"/>
              <w:rPr>
                <w:rFonts w:ascii="Arial" w:eastAsia="Arial" w:hAnsi="Arial" w:cs="Arial"/>
                <w:color w:val="000000"/>
                <w:sz w:val="20"/>
                <w:szCs w:val="20"/>
              </w:rPr>
            </w:pPr>
            <w:r w:rsidRPr="00465AE9">
              <w:rPr>
                <w:rFonts w:ascii="Arial" w:eastAsia="Arial" w:hAnsi="Arial" w:cs="Arial"/>
                <w:color w:val="000000"/>
                <w:sz w:val="20"/>
                <w:szCs w:val="20"/>
              </w:rPr>
              <w:t>(-4.</w:t>
            </w:r>
            <w:proofErr w:type="gramStart"/>
            <w:r w:rsidRPr="00465AE9">
              <w:rPr>
                <w:rFonts w:ascii="Arial" w:eastAsia="Arial" w:hAnsi="Arial" w:cs="Arial"/>
                <w:color w:val="000000"/>
                <w:sz w:val="20"/>
                <w:szCs w:val="20"/>
              </w:rPr>
              <w:t>11,-</w:t>
            </w:r>
            <w:proofErr w:type="gramEnd"/>
            <w:r w:rsidRPr="00465AE9">
              <w:rPr>
                <w:rFonts w:ascii="Arial" w:eastAsia="Arial" w:hAnsi="Arial" w:cs="Arial"/>
                <w:color w:val="000000"/>
                <w:sz w:val="20"/>
                <w:szCs w:val="20"/>
              </w:rPr>
              <w:t>0.3)</w:t>
            </w:r>
          </w:p>
        </w:tc>
      </w:tr>
      <w:tr w:rsidR="008F6B8E" w:rsidRPr="00465AE9" w14:paraId="5B9C41EA" w14:textId="0C4ADE33" w:rsidTr="00FA4D8F">
        <w:trPr>
          <w:cantSplit/>
          <w:jc w:val="center"/>
        </w:trPr>
        <w:tc>
          <w:tcPr>
            <w:tcW w:w="1800" w:type="dxa"/>
            <w:vMerge/>
            <w:tcBorders>
              <w:bottom w:val="single" w:sz="4" w:space="0" w:color="auto"/>
            </w:tcBorders>
            <w:shd w:val="clear" w:color="auto" w:fill="FFFFFF"/>
            <w:tcMar>
              <w:top w:w="57" w:type="dxa"/>
              <w:left w:w="57" w:type="dxa"/>
              <w:bottom w:w="57" w:type="dxa"/>
              <w:right w:w="57" w:type="dxa"/>
            </w:tcMar>
          </w:tcPr>
          <w:p w14:paraId="54528316" w14:textId="7743A06C" w:rsidR="008F6B8E" w:rsidRPr="00465AE9" w:rsidRDefault="008F6B8E" w:rsidP="00FA4D8F">
            <w:pPr>
              <w:spacing w:after="0" w:line="276" w:lineRule="auto"/>
              <w:ind w:left="100" w:right="100"/>
              <w:rPr>
                <w:rFonts w:ascii="Arial" w:eastAsia="Arial" w:hAnsi="Arial" w:cs="Arial"/>
                <w:b/>
                <w:color w:val="000000"/>
                <w:sz w:val="20"/>
                <w:szCs w:val="20"/>
              </w:rPr>
            </w:pPr>
          </w:p>
        </w:tc>
        <w:tc>
          <w:tcPr>
            <w:tcW w:w="1800" w:type="dxa"/>
            <w:tcBorders>
              <w:bottom w:val="single" w:sz="4" w:space="0" w:color="auto"/>
            </w:tcBorders>
            <w:shd w:val="clear" w:color="auto" w:fill="FFFFFF"/>
            <w:tcMar>
              <w:top w:w="57" w:type="dxa"/>
              <w:left w:w="57" w:type="dxa"/>
              <w:bottom w:w="57" w:type="dxa"/>
              <w:right w:w="57" w:type="dxa"/>
            </w:tcMar>
            <w:vAlign w:val="center"/>
          </w:tcPr>
          <w:p w14:paraId="613BC34A" w14:textId="6C13F2B2" w:rsidR="008F6B8E" w:rsidRPr="00465AE9" w:rsidRDefault="008F6B8E" w:rsidP="00465AE9">
            <w:pPr>
              <w:spacing w:after="0" w:line="276" w:lineRule="auto"/>
              <w:ind w:left="100" w:right="100"/>
              <w:rPr>
                <w:sz w:val="20"/>
                <w:szCs w:val="20"/>
              </w:rPr>
            </w:pPr>
            <w:proofErr w:type="spellStart"/>
            <w:r w:rsidRPr="00465AE9">
              <w:rPr>
                <w:rFonts w:ascii="Arial" w:eastAsia="Arial" w:hAnsi="Arial" w:cs="Arial"/>
                <w:color w:val="000000"/>
                <w:sz w:val="20"/>
                <w:szCs w:val="20"/>
              </w:rPr>
              <w:t>iFM</w:t>
            </w:r>
            <w:proofErr w:type="spellEnd"/>
          </w:p>
        </w:tc>
        <w:tc>
          <w:tcPr>
            <w:tcW w:w="1800" w:type="dxa"/>
            <w:tcBorders>
              <w:bottom w:val="single" w:sz="4" w:space="0" w:color="auto"/>
            </w:tcBorders>
            <w:shd w:val="clear" w:color="auto" w:fill="FFFFFF"/>
            <w:tcMar>
              <w:top w:w="57" w:type="dxa"/>
              <w:left w:w="57" w:type="dxa"/>
              <w:bottom w:w="57" w:type="dxa"/>
              <w:right w:w="57" w:type="dxa"/>
            </w:tcMar>
            <w:vAlign w:val="center"/>
          </w:tcPr>
          <w:p w14:paraId="0022CF3A"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50.39--14.7</w:t>
            </w:r>
          </w:p>
        </w:tc>
        <w:tc>
          <w:tcPr>
            <w:tcW w:w="1800" w:type="dxa"/>
            <w:tcBorders>
              <w:bottom w:val="single" w:sz="4" w:space="0" w:color="auto"/>
            </w:tcBorders>
            <w:shd w:val="clear" w:color="auto" w:fill="FFFFFF"/>
            <w:tcMar>
              <w:top w:w="57" w:type="dxa"/>
              <w:left w:w="57" w:type="dxa"/>
              <w:bottom w:w="57" w:type="dxa"/>
              <w:right w:w="57" w:type="dxa"/>
            </w:tcMar>
            <w:vAlign w:val="center"/>
          </w:tcPr>
          <w:p w14:paraId="52748843"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48.98--17.99</w:t>
            </w:r>
          </w:p>
        </w:tc>
        <w:tc>
          <w:tcPr>
            <w:tcW w:w="1800" w:type="dxa"/>
            <w:tcBorders>
              <w:bottom w:val="single" w:sz="4" w:space="0" w:color="auto"/>
            </w:tcBorders>
            <w:shd w:val="clear" w:color="auto" w:fill="FFFFFF"/>
            <w:tcMar>
              <w:top w:w="57" w:type="dxa"/>
              <w:left w:w="57" w:type="dxa"/>
              <w:bottom w:w="57" w:type="dxa"/>
              <w:right w:w="57" w:type="dxa"/>
            </w:tcMar>
            <w:vAlign w:val="center"/>
          </w:tcPr>
          <w:p w14:paraId="2F3B13BC" w14:textId="28E69865" w:rsidR="008F6B8E" w:rsidRPr="00465AE9" w:rsidRDefault="008F6B8E" w:rsidP="00465AE9">
            <w:pPr>
              <w:spacing w:after="0" w:line="276" w:lineRule="auto"/>
              <w:ind w:left="100" w:right="100"/>
              <w:rPr>
                <w:rFonts w:ascii="Arial" w:eastAsia="Arial" w:hAnsi="Arial" w:cs="Arial"/>
                <w:color w:val="000000"/>
                <w:sz w:val="20"/>
                <w:szCs w:val="20"/>
              </w:rPr>
            </w:pPr>
            <w:r w:rsidRPr="00465AE9">
              <w:rPr>
                <w:rFonts w:ascii="Arial" w:eastAsia="Arial" w:hAnsi="Arial" w:cs="Arial"/>
                <w:color w:val="000000"/>
                <w:sz w:val="20"/>
                <w:szCs w:val="20"/>
              </w:rPr>
              <w:t>(-4.25,0.34)</w:t>
            </w:r>
          </w:p>
        </w:tc>
      </w:tr>
      <w:tr w:rsidR="008F6B8E" w:rsidRPr="00465AE9" w14:paraId="4679319D" w14:textId="0870D889" w:rsidTr="00FA4D8F">
        <w:trPr>
          <w:cantSplit/>
          <w:jc w:val="center"/>
        </w:trPr>
        <w:tc>
          <w:tcPr>
            <w:tcW w:w="1800" w:type="dxa"/>
            <w:vMerge w:val="restart"/>
            <w:tcBorders>
              <w:top w:val="single" w:sz="4" w:space="0" w:color="auto"/>
            </w:tcBorders>
            <w:shd w:val="clear" w:color="auto" w:fill="FFFFFF"/>
            <w:tcMar>
              <w:top w:w="57" w:type="dxa"/>
              <w:left w:w="57" w:type="dxa"/>
              <w:bottom w:w="57" w:type="dxa"/>
              <w:right w:w="57" w:type="dxa"/>
            </w:tcMar>
          </w:tcPr>
          <w:p w14:paraId="311693EA" w14:textId="1E771272" w:rsidR="008F6B8E" w:rsidRPr="00465AE9" w:rsidRDefault="008F6B8E" w:rsidP="00FA4D8F">
            <w:pPr>
              <w:spacing w:after="0" w:line="276" w:lineRule="auto"/>
              <w:ind w:left="100" w:right="100"/>
              <w:rPr>
                <w:rFonts w:ascii="Arial" w:eastAsia="Arial" w:hAnsi="Arial" w:cs="Arial"/>
                <w:b/>
                <w:color w:val="000000"/>
                <w:sz w:val="20"/>
                <w:szCs w:val="20"/>
              </w:rPr>
            </w:pPr>
            <w:r w:rsidRPr="00465AE9">
              <w:rPr>
                <w:rFonts w:ascii="Arial" w:eastAsia="Arial" w:hAnsi="Arial" w:cs="Arial"/>
                <w:b/>
                <w:color w:val="000000"/>
                <w:sz w:val="20"/>
                <w:szCs w:val="20"/>
              </w:rPr>
              <w:t>Level difference (dB)</w:t>
            </w:r>
          </w:p>
        </w:tc>
        <w:tc>
          <w:tcPr>
            <w:tcW w:w="1800" w:type="dxa"/>
            <w:tcBorders>
              <w:top w:val="single" w:sz="4" w:space="0" w:color="auto"/>
            </w:tcBorders>
            <w:shd w:val="clear" w:color="auto" w:fill="FFFFFF"/>
            <w:tcMar>
              <w:top w:w="57" w:type="dxa"/>
              <w:left w:w="57" w:type="dxa"/>
              <w:bottom w:w="57" w:type="dxa"/>
              <w:right w:w="57" w:type="dxa"/>
            </w:tcMar>
            <w:vAlign w:val="center"/>
          </w:tcPr>
          <w:p w14:paraId="1499927D" w14:textId="7C7BB689" w:rsidR="008F6B8E" w:rsidRPr="00465AE9" w:rsidRDefault="008F6B8E" w:rsidP="00465AE9">
            <w:pPr>
              <w:spacing w:after="0" w:line="276" w:lineRule="auto"/>
              <w:ind w:left="100" w:right="100"/>
              <w:rPr>
                <w:sz w:val="20"/>
                <w:szCs w:val="20"/>
              </w:rPr>
            </w:pPr>
            <w:proofErr w:type="spellStart"/>
            <w:r w:rsidRPr="00465AE9">
              <w:rPr>
                <w:rFonts w:ascii="Arial" w:eastAsia="Arial" w:hAnsi="Arial" w:cs="Arial"/>
                <w:color w:val="000000"/>
                <w:sz w:val="20"/>
                <w:szCs w:val="20"/>
              </w:rPr>
              <w:t>tFM</w:t>
            </w:r>
            <w:proofErr w:type="spellEnd"/>
            <w:r w:rsidRPr="00465AE9">
              <w:rPr>
                <w:rFonts w:ascii="Arial" w:eastAsia="Arial" w:hAnsi="Arial" w:cs="Arial"/>
                <w:color w:val="000000"/>
                <w:sz w:val="20"/>
                <w:szCs w:val="20"/>
              </w:rPr>
              <w:t>-CF</w:t>
            </w:r>
          </w:p>
        </w:tc>
        <w:tc>
          <w:tcPr>
            <w:tcW w:w="1800" w:type="dxa"/>
            <w:tcBorders>
              <w:top w:val="single" w:sz="4" w:space="0" w:color="auto"/>
            </w:tcBorders>
            <w:shd w:val="clear" w:color="auto" w:fill="FFFFFF"/>
            <w:tcMar>
              <w:top w:w="57" w:type="dxa"/>
              <w:left w:w="57" w:type="dxa"/>
              <w:bottom w:w="57" w:type="dxa"/>
              <w:right w:w="57" w:type="dxa"/>
            </w:tcMar>
            <w:vAlign w:val="center"/>
          </w:tcPr>
          <w:p w14:paraId="277DE7A2"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19.92-4.18</w:t>
            </w:r>
          </w:p>
        </w:tc>
        <w:tc>
          <w:tcPr>
            <w:tcW w:w="1800" w:type="dxa"/>
            <w:tcBorders>
              <w:top w:val="single" w:sz="4" w:space="0" w:color="auto"/>
            </w:tcBorders>
            <w:shd w:val="clear" w:color="auto" w:fill="FFFFFF"/>
            <w:tcMar>
              <w:top w:w="57" w:type="dxa"/>
              <w:left w:w="57" w:type="dxa"/>
              <w:bottom w:w="57" w:type="dxa"/>
              <w:right w:w="57" w:type="dxa"/>
            </w:tcMar>
            <w:vAlign w:val="center"/>
          </w:tcPr>
          <w:p w14:paraId="242BFC42"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14.91-1.99</w:t>
            </w:r>
          </w:p>
        </w:tc>
        <w:tc>
          <w:tcPr>
            <w:tcW w:w="1800" w:type="dxa"/>
            <w:tcBorders>
              <w:top w:val="single" w:sz="4" w:space="0" w:color="auto"/>
            </w:tcBorders>
            <w:shd w:val="clear" w:color="auto" w:fill="FFFFFF"/>
            <w:tcMar>
              <w:top w:w="57" w:type="dxa"/>
              <w:left w:w="57" w:type="dxa"/>
              <w:bottom w:w="57" w:type="dxa"/>
              <w:right w:w="57" w:type="dxa"/>
            </w:tcMar>
            <w:vAlign w:val="center"/>
          </w:tcPr>
          <w:p w14:paraId="6C2FACF3" w14:textId="317116C9" w:rsidR="008F6B8E" w:rsidRPr="00465AE9" w:rsidRDefault="008F6B8E" w:rsidP="00465AE9">
            <w:pPr>
              <w:spacing w:after="0" w:line="276" w:lineRule="auto"/>
              <w:ind w:left="100" w:right="100"/>
              <w:rPr>
                <w:rFonts w:ascii="Arial" w:eastAsia="Arial" w:hAnsi="Arial" w:cs="Arial"/>
                <w:color w:val="000000"/>
                <w:sz w:val="20"/>
                <w:szCs w:val="20"/>
              </w:rPr>
            </w:pPr>
            <w:r w:rsidRPr="00465AE9">
              <w:rPr>
                <w:rFonts w:ascii="Arial" w:eastAsia="Arial" w:hAnsi="Arial" w:cs="Arial"/>
                <w:color w:val="000000"/>
                <w:sz w:val="20"/>
                <w:szCs w:val="20"/>
              </w:rPr>
              <w:t>(-1.22,1.14)</w:t>
            </w:r>
          </w:p>
        </w:tc>
      </w:tr>
      <w:tr w:rsidR="008F6B8E" w:rsidRPr="00465AE9" w14:paraId="340B9BC4" w14:textId="7C0AD46B" w:rsidTr="00FA4D8F">
        <w:trPr>
          <w:cantSplit/>
          <w:jc w:val="center"/>
        </w:trPr>
        <w:tc>
          <w:tcPr>
            <w:tcW w:w="1800" w:type="dxa"/>
            <w:vMerge/>
            <w:tcBorders>
              <w:bottom w:val="single" w:sz="4" w:space="0" w:color="auto"/>
            </w:tcBorders>
            <w:shd w:val="clear" w:color="auto" w:fill="FFFFFF"/>
            <w:tcMar>
              <w:top w:w="57" w:type="dxa"/>
              <w:left w:w="57" w:type="dxa"/>
              <w:bottom w:w="57" w:type="dxa"/>
              <w:right w:w="57" w:type="dxa"/>
            </w:tcMar>
          </w:tcPr>
          <w:p w14:paraId="7AA8C277" w14:textId="4D59B4D2" w:rsidR="008F6B8E" w:rsidRPr="00465AE9" w:rsidRDefault="008F6B8E" w:rsidP="00FA4D8F">
            <w:pPr>
              <w:spacing w:after="0" w:line="276" w:lineRule="auto"/>
              <w:ind w:left="100" w:right="100"/>
              <w:rPr>
                <w:rFonts w:ascii="Arial" w:eastAsia="Arial" w:hAnsi="Arial" w:cs="Arial"/>
                <w:b/>
                <w:color w:val="000000"/>
                <w:sz w:val="20"/>
                <w:szCs w:val="20"/>
              </w:rPr>
            </w:pPr>
          </w:p>
        </w:tc>
        <w:tc>
          <w:tcPr>
            <w:tcW w:w="1800" w:type="dxa"/>
            <w:tcBorders>
              <w:bottom w:val="single" w:sz="4" w:space="0" w:color="auto"/>
            </w:tcBorders>
            <w:shd w:val="clear" w:color="auto" w:fill="FFFFFF"/>
            <w:tcMar>
              <w:top w:w="57" w:type="dxa"/>
              <w:left w:w="57" w:type="dxa"/>
              <w:bottom w:w="57" w:type="dxa"/>
              <w:right w:w="57" w:type="dxa"/>
            </w:tcMar>
            <w:vAlign w:val="center"/>
          </w:tcPr>
          <w:p w14:paraId="3271325F" w14:textId="4A355272" w:rsidR="008F6B8E" w:rsidRPr="00465AE9" w:rsidRDefault="008F6B8E" w:rsidP="00465AE9">
            <w:pPr>
              <w:spacing w:after="0" w:line="276" w:lineRule="auto"/>
              <w:ind w:left="100" w:right="100"/>
              <w:rPr>
                <w:sz w:val="20"/>
                <w:szCs w:val="20"/>
              </w:rPr>
            </w:pPr>
            <w:proofErr w:type="spellStart"/>
            <w:r w:rsidRPr="00465AE9">
              <w:rPr>
                <w:rFonts w:ascii="Arial" w:eastAsia="Arial" w:hAnsi="Arial" w:cs="Arial"/>
                <w:color w:val="000000"/>
                <w:sz w:val="20"/>
                <w:szCs w:val="20"/>
              </w:rPr>
              <w:t>iFM</w:t>
            </w:r>
            <w:proofErr w:type="spellEnd"/>
            <w:r w:rsidRPr="00465AE9">
              <w:rPr>
                <w:rFonts w:ascii="Arial" w:eastAsia="Arial" w:hAnsi="Arial" w:cs="Arial"/>
                <w:color w:val="000000"/>
                <w:sz w:val="20"/>
                <w:szCs w:val="20"/>
              </w:rPr>
              <w:t>-CF</w:t>
            </w:r>
          </w:p>
        </w:tc>
        <w:tc>
          <w:tcPr>
            <w:tcW w:w="1800" w:type="dxa"/>
            <w:tcBorders>
              <w:bottom w:val="single" w:sz="4" w:space="0" w:color="auto"/>
            </w:tcBorders>
            <w:shd w:val="clear" w:color="auto" w:fill="FFFFFF"/>
            <w:tcMar>
              <w:top w:w="57" w:type="dxa"/>
              <w:left w:w="57" w:type="dxa"/>
              <w:bottom w:w="57" w:type="dxa"/>
              <w:right w:w="57" w:type="dxa"/>
            </w:tcMar>
            <w:vAlign w:val="center"/>
          </w:tcPr>
          <w:p w14:paraId="53BCED24"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18.47-1.62</w:t>
            </w:r>
          </w:p>
        </w:tc>
        <w:tc>
          <w:tcPr>
            <w:tcW w:w="1800" w:type="dxa"/>
            <w:tcBorders>
              <w:bottom w:val="single" w:sz="4" w:space="0" w:color="auto"/>
            </w:tcBorders>
            <w:shd w:val="clear" w:color="auto" w:fill="FFFFFF"/>
            <w:tcMar>
              <w:top w:w="57" w:type="dxa"/>
              <w:left w:w="57" w:type="dxa"/>
              <w:bottom w:w="57" w:type="dxa"/>
              <w:right w:w="57" w:type="dxa"/>
            </w:tcMar>
            <w:vAlign w:val="center"/>
          </w:tcPr>
          <w:p w14:paraId="11E25CB7"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15.75-1.41</w:t>
            </w:r>
          </w:p>
        </w:tc>
        <w:tc>
          <w:tcPr>
            <w:tcW w:w="1800" w:type="dxa"/>
            <w:tcBorders>
              <w:bottom w:val="single" w:sz="4" w:space="0" w:color="auto"/>
            </w:tcBorders>
            <w:shd w:val="clear" w:color="auto" w:fill="FFFFFF"/>
            <w:tcMar>
              <w:top w:w="57" w:type="dxa"/>
              <w:left w:w="57" w:type="dxa"/>
              <w:bottom w:w="57" w:type="dxa"/>
              <w:right w:w="57" w:type="dxa"/>
            </w:tcMar>
            <w:vAlign w:val="center"/>
          </w:tcPr>
          <w:p w14:paraId="46840DAC" w14:textId="5A83EA6B" w:rsidR="008F6B8E" w:rsidRPr="00465AE9" w:rsidRDefault="008F6B8E" w:rsidP="00465AE9">
            <w:pPr>
              <w:spacing w:after="0" w:line="276" w:lineRule="auto"/>
              <w:ind w:left="100" w:right="100"/>
              <w:rPr>
                <w:rFonts w:ascii="Arial" w:eastAsia="Arial" w:hAnsi="Arial" w:cs="Arial"/>
                <w:color w:val="000000"/>
                <w:sz w:val="20"/>
                <w:szCs w:val="20"/>
              </w:rPr>
            </w:pPr>
            <w:r w:rsidRPr="00465AE9">
              <w:rPr>
                <w:rFonts w:ascii="Arial" w:eastAsia="Arial" w:hAnsi="Arial" w:cs="Arial"/>
                <w:color w:val="000000"/>
                <w:sz w:val="20"/>
                <w:szCs w:val="20"/>
              </w:rPr>
              <w:t>(-0.35,1.7)</w:t>
            </w:r>
          </w:p>
        </w:tc>
      </w:tr>
      <w:tr w:rsidR="008F6B8E" w:rsidRPr="00465AE9" w14:paraId="0713E382" w14:textId="530D629D" w:rsidTr="00FA4D8F">
        <w:trPr>
          <w:cantSplit/>
          <w:trHeight w:val="16"/>
          <w:jc w:val="center"/>
        </w:trPr>
        <w:tc>
          <w:tcPr>
            <w:tcW w:w="1800" w:type="dxa"/>
            <w:vMerge w:val="restart"/>
            <w:tcBorders>
              <w:top w:val="single" w:sz="4" w:space="0" w:color="auto"/>
            </w:tcBorders>
            <w:shd w:val="clear" w:color="auto" w:fill="FFFFFF"/>
            <w:tcMar>
              <w:top w:w="57" w:type="dxa"/>
              <w:left w:w="57" w:type="dxa"/>
              <w:bottom w:w="57" w:type="dxa"/>
              <w:right w:w="57" w:type="dxa"/>
            </w:tcMar>
          </w:tcPr>
          <w:p w14:paraId="2D66DE89" w14:textId="6913416B" w:rsidR="008F6B8E" w:rsidRPr="00465AE9" w:rsidRDefault="008F6B8E" w:rsidP="00FA4D8F">
            <w:pPr>
              <w:spacing w:after="0" w:line="276" w:lineRule="auto"/>
              <w:ind w:left="100" w:right="100"/>
              <w:rPr>
                <w:rFonts w:ascii="Arial" w:eastAsia="Arial" w:hAnsi="Arial" w:cs="Arial"/>
                <w:b/>
                <w:color w:val="000000"/>
                <w:sz w:val="20"/>
                <w:szCs w:val="20"/>
              </w:rPr>
            </w:pPr>
            <w:r w:rsidRPr="00465AE9">
              <w:rPr>
                <w:rFonts w:ascii="Arial" w:eastAsia="Arial" w:hAnsi="Arial" w:cs="Arial"/>
                <w:b/>
                <w:color w:val="000000"/>
                <w:sz w:val="20"/>
                <w:szCs w:val="20"/>
              </w:rPr>
              <w:t>Bandwidth (UNIT)</w:t>
            </w:r>
          </w:p>
        </w:tc>
        <w:tc>
          <w:tcPr>
            <w:tcW w:w="1800" w:type="dxa"/>
            <w:tcBorders>
              <w:top w:val="single" w:sz="4" w:space="0" w:color="auto"/>
            </w:tcBorders>
            <w:shd w:val="clear" w:color="auto" w:fill="FFFFFF"/>
            <w:tcMar>
              <w:top w:w="57" w:type="dxa"/>
              <w:left w:w="57" w:type="dxa"/>
              <w:bottom w:w="57" w:type="dxa"/>
              <w:right w:w="57" w:type="dxa"/>
            </w:tcMar>
            <w:vAlign w:val="center"/>
          </w:tcPr>
          <w:p w14:paraId="3C638C63" w14:textId="37395461" w:rsidR="008F6B8E" w:rsidRPr="00465AE9" w:rsidRDefault="008F6B8E" w:rsidP="00465AE9">
            <w:pPr>
              <w:spacing w:after="0" w:line="276" w:lineRule="auto"/>
              <w:ind w:left="100" w:right="100"/>
              <w:rPr>
                <w:sz w:val="20"/>
                <w:szCs w:val="20"/>
              </w:rPr>
            </w:pPr>
            <w:proofErr w:type="spellStart"/>
            <w:r w:rsidRPr="00465AE9">
              <w:rPr>
                <w:rFonts w:ascii="Arial" w:eastAsia="Arial" w:hAnsi="Arial" w:cs="Arial"/>
                <w:color w:val="000000"/>
                <w:sz w:val="20"/>
                <w:szCs w:val="20"/>
              </w:rPr>
              <w:t>tFM</w:t>
            </w:r>
            <w:proofErr w:type="spellEnd"/>
          </w:p>
        </w:tc>
        <w:tc>
          <w:tcPr>
            <w:tcW w:w="1800" w:type="dxa"/>
            <w:tcBorders>
              <w:top w:val="single" w:sz="4" w:space="0" w:color="auto"/>
            </w:tcBorders>
            <w:shd w:val="clear" w:color="auto" w:fill="FFFFFF"/>
            <w:tcMar>
              <w:top w:w="57" w:type="dxa"/>
              <w:left w:w="57" w:type="dxa"/>
              <w:bottom w:w="57" w:type="dxa"/>
              <w:right w:w="57" w:type="dxa"/>
            </w:tcMar>
            <w:vAlign w:val="center"/>
          </w:tcPr>
          <w:p w14:paraId="2AC2A794"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3.85-22.45</w:t>
            </w:r>
          </w:p>
        </w:tc>
        <w:tc>
          <w:tcPr>
            <w:tcW w:w="1800" w:type="dxa"/>
            <w:tcBorders>
              <w:top w:val="single" w:sz="4" w:space="0" w:color="auto"/>
            </w:tcBorders>
            <w:shd w:val="clear" w:color="auto" w:fill="FFFFFF"/>
            <w:tcMar>
              <w:top w:w="57" w:type="dxa"/>
              <w:left w:w="57" w:type="dxa"/>
              <w:bottom w:w="57" w:type="dxa"/>
              <w:right w:w="57" w:type="dxa"/>
            </w:tcMar>
            <w:vAlign w:val="center"/>
          </w:tcPr>
          <w:p w14:paraId="08A3983C"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3.81-20.98</w:t>
            </w:r>
          </w:p>
        </w:tc>
        <w:tc>
          <w:tcPr>
            <w:tcW w:w="1800" w:type="dxa"/>
            <w:tcBorders>
              <w:top w:val="single" w:sz="4" w:space="0" w:color="auto"/>
            </w:tcBorders>
            <w:shd w:val="clear" w:color="auto" w:fill="FFFFFF"/>
            <w:tcMar>
              <w:top w:w="57" w:type="dxa"/>
              <w:left w:w="57" w:type="dxa"/>
              <w:bottom w:w="57" w:type="dxa"/>
              <w:right w:w="57" w:type="dxa"/>
            </w:tcMar>
            <w:vAlign w:val="center"/>
          </w:tcPr>
          <w:p w14:paraId="438D06CA" w14:textId="11C4FD11" w:rsidR="008F6B8E" w:rsidRPr="00465AE9" w:rsidRDefault="008F6B8E" w:rsidP="00465AE9">
            <w:pPr>
              <w:spacing w:after="0" w:line="276" w:lineRule="auto"/>
              <w:ind w:left="100" w:right="100"/>
              <w:rPr>
                <w:rFonts w:ascii="Arial" w:eastAsia="Arial" w:hAnsi="Arial" w:cs="Arial"/>
                <w:color w:val="000000"/>
                <w:sz w:val="20"/>
                <w:szCs w:val="20"/>
              </w:rPr>
            </w:pPr>
            <w:r w:rsidRPr="00465AE9">
              <w:rPr>
                <w:rFonts w:ascii="Arial" w:eastAsia="Arial" w:hAnsi="Arial" w:cs="Arial"/>
                <w:color w:val="000000"/>
                <w:sz w:val="20"/>
                <w:szCs w:val="20"/>
              </w:rPr>
              <w:t>(0.02,2.58)</w:t>
            </w:r>
          </w:p>
        </w:tc>
      </w:tr>
      <w:tr w:rsidR="008F6B8E" w:rsidRPr="00465AE9" w14:paraId="7E6DE42F" w14:textId="144A407D" w:rsidTr="00465AE9">
        <w:trPr>
          <w:cantSplit/>
          <w:jc w:val="center"/>
        </w:trPr>
        <w:tc>
          <w:tcPr>
            <w:tcW w:w="1800" w:type="dxa"/>
            <w:vMerge/>
            <w:tcBorders>
              <w:bottom w:val="single" w:sz="12" w:space="0" w:color="auto"/>
            </w:tcBorders>
            <w:shd w:val="clear" w:color="auto" w:fill="FFFFFF"/>
            <w:tcMar>
              <w:top w:w="57" w:type="dxa"/>
              <w:left w:w="57" w:type="dxa"/>
              <w:bottom w:w="57" w:type="dxa"/>
              <w:right w:w="57" w:type="dxa"/>
            </w:tcMar>
            <w:vAlign w:val="center"/>
          </w:tcPr>
          <w:p w14:paraId="24CA980B" w14:textId="057AB2E9" w:rsidR="008F6B8E" w:rsidRPr="00465AE9" w:rsidRDefault="008F6B8E" w:rsidP="00465AE9">
            <w:pPr>
              <w:spacing w:after="0" w:line="276" w:lineRule="auto"/>
              <w:ind w:left="100" w:right="100"/>
              <w:rPr>
                <w:rFonts w:ascii="Arial" w:eastAsia="Arial" w:hAnsi="Arial" w:cs="Arial"/>
                <w:b/>
                <w:color w:val="000000"/>
                <w:sz w:val="20"/>
                <w:szCs w:val="20"/>
              </w:rPr>
            </w:pPr>
          </w:p>
        </w:tc>
        <w:tc>
          <w:tcPr>
            <w:tcW w:w="1800" w:type="dxa"/>
            <w:tcBorders>
              <w:bottom w:val="single" w:sz="12" w:space="0" w:color="auto"/>
            </w:tcBorders>
            <w:shd w:val="clear" w:color="auto" w:fill="FFFFFF"/>
            <w:tcMar>
              <w:top w:w="57" w:type="dxa"/>
              <w:left w:w="57" w:type="dxa"/>
              <w:bottom w:w="57" w:type="dxa"/>
              <w:right w:w="57" w:type="dxa"/>
            </w:tcMar>
            <w:vAlign w:val="center"/>
          </w:tcPr>
          <w:p w14:paraId="210B9E10" w14:textId="5E740AAE" w:rsidR="008F6B8E" w:rsidRPr="00465AE9" w:rsidRDefault="008F6B8E" w:rsidP="00465AE9">
            <w:pPr>
              <w:spacing w:after="0" w:line="276" w:lineRule="auto"/>
              <w:ind w:left="100" w:right="100"/>
              <w:rPr>
                <w:sz w:val="20"/>
                <w:szCs w:val="20"/>
              </w:rPr>
            </w:pPr>
            <w:proofErr w:type="spellStart"/>
            <w:r w:rsidRPr="00465AE9">
              <w:rPr>
                <w:rFonts w:ascii="Arial" w:eastAsia="Arial" w:hAnsi="Arial" w:cs="Arial"/>
                <w:color w:val="000000"/>
                <w:sz w:val="20"/>
                <w:szCs w:val="20"/>
              </w:rPr>
              <w:t>iFM</w:t>
            </w:r>
            <w:proofErr w:type="spellEnd"/>
          </w:p>
        </w:tc>
        <w:tc>
          <w:tcPr>
            <w:tcW w:w="1800" w:type="dxa"/>
            <w:tcBorders>
              <w:bottom w:val="single" w:sz="12" w:space="0" w:color="auto"/>
            </w:tcBorders>
            <w:shd w:val="clear" w:color="auto" w:fill="FFFFFF"/>
            <w:tcMar>
              <w:top w:w="57" w:type="dxa"/>
              <w:left w:w="57" w:type="dxa"/>
              <w:bottom w:w="57" w:type="dxa"/>
              <w:right w:w="57" w:type="dxa"/>
            </w:tcMar>
            <w:vAlign w:val="center"/>
          </w:tcPr>
          <w:p w14:paraId="47D0236F"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2.94-17.98</w:t>
            </w:r>
          </w:p>
        </w:tc>
        <w:tc>
          <w:tcPr>
            <w:tcW w:w="1800" w:type="dxa"/>
            <w:tcBorders>
              <w:bottom w:val="single" w:sz="12" w:space="0" w:color="auto"/>
            </w:tcBorders>
            <w:shd w:val="clear" w:color="auto" w:fill="FFFFFF"/>
            <w:tcMar>
              <w:top w:w="57" w:type="dxa"/>
              <w:left w:w="57" w:type="dxa"/>
              <w:bottom w:w="57" w:type="dxa"/>
              <w:right w:w="57" w:type="dxa"/>
            </w:tcMar>
            <w:vAlign w:val="center"/>
          </w:tcPr>
          <w:p w14:paraId="16EC3304"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3.49-17.97</w:t>
            </w:r>
          </w:p>
        </w:tc>
        <w:tc>
          <w:tcPr>
            <w:tcW w:w="1800" w:type="dxa"/>
            <w:tcBorders>
              <w:bottom w:val="single" w:sz="12" w:space="0" w:color="auto"/>
            </w:tcBorders>
            <w:shd w:val="clear" w:color="auto" w:fill="FFFFFF"/>
            <w:tcMar>
              <w:top w:w="57" w:type="dxa"/>
              <w:left w:w="57" w:type="dxa"/>
              <w:bottom w:w="57" w:type="dxa"/>
              <w:right w:w="57" w:type="dxa"/>
            </w:tcMar>
            <w:vAlign w:val="center"/>
          </w:tcPr>
          <w:p w14:paraId="7F98AB5C" w14:textId="4D2D21C2" w:rsidR="008F6B8E" w:rsidRPr="00465AE9" w:rsidRDefault="008F6B8E" w:rsidP="00465AE9">
            <w:pPr>
              <w:spacing w:after="0" w:line="276" w:lineRule="auto"/>
              <w:ind w:left="100" w:right="100"/>
              <w:rPr>
                <w:rFonts w:ascii="Arial" w:eastAsia="Arial" w:hAnsi="Arial" w:cs="Arial"/>
                <w:color w:val="000000"/>
                <w:sz w:val="20"/>
                <w:szCs w:val="20"/>
              </w:rPr>
            </w:pPr>
            <w:r w:rsidRPr="00465AE9">
              <w:rPr>
                <w:rFonts w:ascii="Arial" w:eastAsia="Arial" w:hAnsi="Arial" w:cs="Arial"/>
                <w:color w:val="000000"/>
                <w:sz w:val="20"/>
                <w:szCs w:val="20"/>
              </w:rPr>
              <w:t>(-0.85,1.48)</w:t>
            </w:r>
          </w:p>
        </w:tc>
      </w:tr>
    </w:tbl>
    <w:p w14:paraId="6906C818" w14:textId="4F27A25D" w:rsidR="00871A93" w:rsidRDefault="004D36E1" w:rsidP="00FC3E72">
      <w:pPr>
        <w:spacing w:line="276" w:lineRule="auto"/>
      </w:pPr>
      <w:r>
        <w:br w:type="page"/>
      </w:r>
    </w:p>
    <w:p w14:paraId="27336F3E" w14:textId="7D42A3D7" w:rsidR="00871A93" w:rsidRDefault="004D36E1" w:rsidP="00FC3E72">
      <w:pPr>
        <w:pStyle w:val="Heading3"/>
        <w:spacing w:line="276" w:lineRule="auto"/>
      </w:pPr>
      <w:bookmarkStart w:id="1024" w:name="windowed-call-analysis-1"/>
      <w:r>
        <w:lastRenderedPageBreak/>
        <w:t>0.4.2</w:t>
      </w:r>
      <w:r>
        <w:tab/>
        <w:t>Windowed call analysis</w:t>
      </w:r>
      <w:bookmarkEnd w:id="1024"/>
    </w:p>
    <w:p w14:paraId="7B3F5771" w14:textId="1DD9E359" w:rsidR="00871A93" w:rsidRDefault="004D36E1" w:rsidP="00FC3E72">
      <w:pPr>
        <w:pStyle w:val="FirstParagraph"/>
        <w:spacing w:line="276" w:lineRule="auto"/>
      </w:pPr>
      <w:r>
        <w:t xml:space="preserve">We split </w:t>
      </w:r>
      <w:del w:id="1025" w:author="hgoerlitz" w:date="2021-05-06T10:59:00Z">
        <w:r w:rsidDel="008C4F68">
          <w:delText xml:space="preserve">flight-activity </w:delText>
        </w:r>
      </w:del>
      <w:ins w:id="1026" w:author="hgoerlitz" w:date="2021-05-06T10:59:00Z">
        <w:r w:rsidR="008C4F68">
          <w:t xml:space="preserve">the </w:t>
        </w:r>
      </w:ins>
      <w:r>
        <w:t xml:space="preserve">audio </w:t>
      </w:r>
      <w:ins w:id="1027" w:author="hgoerlitz" w:date="2021-05-06T10:59:00Z">
        <w:r w:rsidR="008C4F68">
          <w:t xml:space="preserve">recorded during </w:t>
        </w:r>
      </w:ins>
      <w:ins w:id="1028" w:author="hgoerlitz" w:date="2021-05-06T11:01:00Z">
        <w:r w:rsidR="008C4F68">
          <w:t>(</w:t>
        </w:r>
      </w:ins>
      <w:ins w:id="1029" w:author="hgoerlitz" w:date="2021-05-06T11:00:00Z">
        <w:r w:rsidR="008C4F68">
          <w:t>flight bouts of</w:t>
        </w:r>
      </w:ins>
      <w:ins w:id="1030" w:author="hgoerlitz" w:date="2021-05-06T11:01:00Z">
        <w:r w:rsidR="008C4F68">
          <w:t xml:space="preserve"> ???</w:t>
        </w:r>
      </w:ins>
      <w:ins w:id="1031" w:author="hgoerlitz" w:date="2021-05-06T11:00:00Z">
        <w:r w:rsidR="008C4F68">
          <w:t xml:space="preserve">) </w:t>
        </w:r>
      </w:ins>
      <w:ins w:id="1032" w:author="hgoerlitz" w:date="2021-05-06T10:59:00Z">
        <w:r w:rsidR="008C4F68">
          <w:t xml:space="preserve">single- and multi-bat contexts </w:t>
        </w:r>
      </w:ins>
      <w:r>
        <w:t xml:space="preserve">into </w:t>
      </w:r>
      <w:del w:id="1033" w:author="hgoerlitz" w:date="2021-05-06T10:59:00Z">
        <w:r w:rsidDel="008C4F68">
          <w:delText xml:space="preserve">50ms </w:delText>
        </w:r>
      </w:del>
      <w:r>
        <w:t xml:space="preserve">windows </w:t>
      </w:r>
      <w:ins w:id="1034" w:author="hgoerlitz" w:date="2021-05-06T10:59:00Z">
        <w:r w:rsidR="008C4F68">
          <w:t xml:space="preserve">of 50 ms </w:t>
        </w:r>
      </w:ins>
      <w:r>
        <w:t xml:space="preserve">duration and </w:t>
      </w:r>
      <w:proofErr w:type="spellStart"/>
      <w:r>
        <w:t>analysed</w:t>
      </w:r>
      <w:proofErr w:type="spellEnd"/>
      <w:r>
        <w:t xml:space="preserve"> </w:t>
      </w:r>
      <w:del w:id="1035" w:author="hgoerlitz" w:date="2021-05-06T10:59:00Z">
        <w:r w:rsidDel="008C4F68">
          <w:delText xml:space="preserve">two </w:delText>
        </w:r>
      </w:del>
      <w:ins w:id="1036" w:author="hgoerlitz" w:date="2021-05-06T10:59:00Z">
        <w:r w:rsidR="008C4F68">
          <w:t xml:space="preserve">three </w:t>
        </w:r>
      </w:ins>
      <w:r>
        <w:t xml:space="preserve">parameters for each window: </w:t>
      </w:r>
      <w:ins w:id="1037" w:author="hgoerlitz" w:date="2021-05-06T10:59:00Z">
        <w:r w:rsidR="008C4F68">
          <w:t xml:space="preserve">dominant frequencies, </w:t>
        </w:r>
      </w:ins>
      <w:r>
        <w:t>received level and FM lower</w:t>
      </w:r>
      <w:ins w:id="1038" w:author="hgoerlitz" w:date="2021-05-06T11:00:00Z">
        <w:r w:rsidR="008C4F68">
          <w:t>/lowest??</w:t>
        </w:r>
      </w:ins>
      <w:r>
        <w:t xml:space="preserve"> frequency (</w:t>
      </w:r>
      <m:oMath>
        <m:r>
          <w:rPr>
            <w:rFonts w:ascii="Cambria Math" w:hAnsi="Cambria Math"/>
          </w:rPr>
          <m:t>N</m:t>
        </m:r>
        <m:r>
          <w:ins w:id="1039" w:author="hgoerlitz" w:date="2021-05-06T11:00:00Z">
            <w:rPr>
              <w:rFonts w:ascii="Cambria Math" w:hAnsi="Cambria Math"/>
            </w:rPr>
            <m:t xml:space="preserve"> </m:t>
          </w:ins>
        </m:r>
        <m:r>
          <w:rPr>
            <w:rFonts w:ascii="Cambria Math" w:hAnsi="Cambria Math"/>
          </w:rPr>
          <m:t>file</m:t>
        </m:r>
        <m:sSub>
          <m:sSubPr>
            <m:ctrlPr>
              <w:rPr>
                <w:rFonts w:ascii="Cambria Math" w:hAnsi="Cambria Math"/>
              </w:rPr>
            </m:ctrlPr>
          </m:sSubPr>
          <m:e>
            <m:r>
              <w:rPr>
                <w:rFonts w:ascii="Cambria Math" w:hAnsi="Cambria Math"/>
              </w:rPr>
              <m:t>s</m:t>
            </m:r>
          </m:e>
          <m:sub>
            <m:r>
              <w:rPr>
                <w:rFonts w:ascii="Cambria Math" w:hAnsi="Cambria Math"/>
              </w:rPr>
              <m:t>single</m:t>
            </m:r>
          </m:sub>
        </m:sSub>
      </m:oMath>
      <w:r>
        <w:t>=233,</w:t>
      </w:r>
      <m:oMath>
        <m:r>
          <w:ins w:id="1040" w:author="hgoerlitz" w:date="2021-05-06T11:00:00Z">
            <w:rPr>
              <w:rFonts w:ascii="Cambria Math" w:hAnsi="Cambria Math"/>
            </w:rPr>
            <m:t xml:space="preserve"> </m:t>
          </w:ins>
        </m:r>
        <m:r>
          <w:rPr>
            <w:rFonts w:ascii="Cambria Math" w:hAnsi="Cambria Math"/>
          </w:rPr>
          <m:t>Nfile</m:t>
        </m:r>
        <m:sSub>
          <m:sSubPr>
            <m:ctrlPr>
              <w:rPr>
                <w:rFonts w:ascii="Cambria Math" w:hAnsi="Cambria Math"/>
              </w:rPr>
            </m:ctrlPr>
          </m:sSubPr>
          <m:e>
            <m:r>
              <w:rPr>
                <w:rFonts w:ascii="Cambria Math" w:hAnsi="Cambria Math"/>
              </w:rPr>
              <m:t>s</m:t>
            </m:r>
          </m:e>
          <m:sub>
            <m:r>
              <w:rPr>
                <w:rFonts w:ascii="Cambria Math" w:hAnsi="Cambria Math"/>
              </w:rPr>
              <m:t>multi</m:t>
            </m:r>
          </m:sub>
        </m:sSub>
        <m:r>
          <w:rPr>
            <w:rFonts w:ascii="Cambria Math" w:hAnsi="Cambria Math"/>
          </w:rPr>
          <m:t>=</m:t>
        </m:r>
      </m:oMath>
      <w:r>
        <w:t xml:space="preserve"> 87). For each flight</w:t>
      </w:r>
      <w:del w:id="1041" w:author="hgoerlitz" w:date="2021-05-06T11:01:00Z">
        <w:r w:rsidDel="008C4F68">
          <w:delText xml:space="preserve">-activity audio </w:delText>
        </w:r>
      </w:del>
      <w:ins w:id="1042" w:author="hgoerlitz" w:date="2021-05-06T11:01:00Z">
        <w:r w:rsidR="008C4F68">
          <w:t xml:space="preserve"> bout, </w:t>
        </w:r>
      </w:ins>
      <w:r>
        <w:t xml:space="preserve">we </w:t>
      </w:r>
      <w:del w:id="1043" w:author="Neetash Mysuru" w:date="2021-04-17T15:12:00Z">
        <w:r w:rsidDel="001B5886">
          <w:delText xml:space="preserve">also </w:delText>
        </w:r>
      </w:del>
      <w:del w:id="1044" w:author="hgoerlitz" w:date="2021-05-06T11:01:00Z">
        <w:r w:rsidDel="008C4F68">
          <w:delText xml:space="preserve">measured </w:delText>
        </w:r>
      </w:del>
      <w:ins w:id="1045" w:author="hgoerlitz" w:date="2021-05-06T11:01:00Z">
        <w:r w:rsidR="008C4F68">
          <w:t xml:space="preserve">calculated </w:t>
        </w:r>
      </w:ins>
      <w:r>
        <w:t xml:space="preserve">the </w:t>
      </w:r>
      <w:ins w:id="1046" w:author="hgoerlitz" w:date="2021-05-06T11:01:00Z">
        <w:r w:rsidR="008C4F68">
          <w:t xml:space="preserve">range of the </w:t>
        </w:r>
      </w:ins>
      <w:r>
        <w:t>dominant</w:t>
      </w:r>
      <w:del w:id="1047" w:author="hgoerlitz" w:date="2021-05-06T11:01:00Z">
        <w:r w:rsidDel="008C4F68">
          <w:delText>-</w:delText>
        </w:r>
      </w:del>
      <w:ins w:id="1048" w:author="hgoerlitz" w:date="2021-05-06T11:01:00Z">
        <w:r w:rsidR="008C4F68">
          <w:t xml:space="preserve"> </w:t>
        </w:r>
      </w:ins>
      <w:r>
        <w:t>frequenc</w:t>
      </w:r>
      <w:ins w:id="1049" w:author="hgoerlitz" w:date="2021-05-06T11:01:00Z">
        <w:r w:rsidR="008C4F68">
          <w:t xml:space="preserve">ies </w:t>
        </w:r>
      </w:ins>
      <w:del w:id="1050" w:author="hgoerlitz" w:date="2021-05-06T11:01:00Z">
        <w:r w:rsidDel="008C4F68">
          <w:delText xml:space="preserve">y range </w:delText>
        </w:r>
      </w:del>
      <w:ins w:id="1051" w:author="hgoerlitz" w:date="2021-05-06T11:01:00Z">
        <w:r w:rsidR="008C4F68">
          <w:t xml:space="preserve">during that bout </w:t>
        </w:r>
      </w:ins>
      <w:r>
        <w:t xml:space="preserve">(maximum – minimum dominant frequency of all windows in that audio). </w:t>
      </w:r>
      <w:commentRangeStart w:id="1052"/>
      <w:r>
        <w:t xml:space="preserve">Dominant frequency ranges indicate the amount of shifting or convergence in the CF frequencies within a flight activity (Figure 4). </w:t>
      </w:r>
      <w:commentRangeStart w:id="1053"/>
      <w:r>
        <w:t>An increase in frequency range indicates a reduced frequency overlap, while a decrease in frequency range indicates a convergence of frequencies.</w:t>
      </w:r>
      <w:commentRangeEnd w:id="1053"/>
      <w:r w:rsidR="001B5886">
        <w:rPr>
          <w:rStyle w:val="CommentReference"/>
        </w:rPr>
        <w:commentReference w:id="1053"/>
      </w:r>
      <w:commentRangeEnd w:id="1052"/>
      <w:r w:rsidR="008C4F68">
        <w:rPr>
          <w:rStyle w:val="CommentReference"/>
        </w:rPr>
        <w:commentReference w:id="1052"/>
      </w:r>
    </w:p>
    <w:p w14:paraId="480A738D" w14:textId="69B1E1AF" w:rsidR="00871A93" w:rsidDel="008C4F68" w:rsidRDefault="008C4F68" w:rsidP="00FC3E72">
      <w:pPr>
        <w:pStyle w:val="BodyText"/>
        <w:spacing w:line="276" w:lineRule="auto"/>
        <w:rPr>
          <w:del w:id="1054" w:author="Neetash Mysuru" w:date="2021-04-17T15:14:00Z"/>
        </w:rPr>
      </w:pPr>
      <w:ins w:id="1055" w:author="hgoerlitz" w:date="2021-05-06T11:03:00Z">
        <w:r>
          <w:t xml:space="preserve">Compared to single-bat contexts, </w:t>
        </w:r>
      </w:ins>
      <w:ins w:id="1056" w:author="hgoerlitz" w:date="2021-05-06T11:14:00Z">
        <w:r w:rsidR="00DD5810">
          <w:t xml:space="preserve">the dominant frequency range </w:t>
        </w:r>
      </w:ins>
      <w:ins w:id="1057" w:author="hgoerlitz" w:date="2021-05-06T11:03:00Z">
        <w:r>
          <w:t xml:space="preserve">during multi-bat contexts </w:t>
        </w:r>
      </w:ins>
      <w:ins w:id="1058" w:author="hgoerlitz" w:date="2021-05-06T11:14:00Z">
        <w:r w:rsidR="00DD5810">
          <w:t xml:space="preserve">was larger by 1.8 – 2.5 kHz </w:t>
        </w:r>
      </w:ins>
      <w:ins w:id="1059" w:author="hgoerlitz" w:date="2021-05-06T11:05:00Z">
        <w:r w:rsidR="009E6E3C">
          <w:t>(</w:t>
        </w:r>
      </w:ins>
      <w:ins w:id="1060" w:author="hgoerlitz" w:date="2021-05-06T11:14:00Z">
        <w:r w:rsidR="00DD5810">
          <w:t xml:space="preserve">XX% comparability interval; </w:t>
        </w:r>
      </w:ins>
      <w:ins w:id="1061" w:author="hgoerlitz" w:date="2021-05-06T11:05:00Z">
        <w:r w:rsidR="009E6E3C">
          <w:t>Fig. 4</w:t>
        </w:r>
      </w:ins>
      <w:ins w:id="1062" w:author="hgoerlitz" w:date="2021-05-06T11:14:00Z">
        <w:r w:rsidR="00DD5810">
          <w:t xml:space="preserve">, Table </w:t>
        </w:r>
      </w:ins>
      <w:ins w:id="1063" w:author="hgoerlitz" w:date="2021-05-06T11:15:00Z">
        <w:r w:rsidR="00DD5810">
          <w:t>2</w:t>
        </w:r>
      </w:ins>
      <w:ins w:id="1064" w:author="hgoerlitz" w:date="2021-05-06T11:05:00Z">
        <w:r w:rsidR="009E6E3C">
          <w:t>)</w:t>
        </w:r>
      </w:ins>
      <w:ins w:id="1065" w:author="hgoerlitz" w:date="2021-05-06T11:15:00Z">
        <w:r w:rsidR="00DD5810">
          <w:t xml:space="preserve">. In contrast, received level (-0.4 – 0.8 dB XX% CI) and FM lowest frequency (-0.8 – 0.3 kHz 93% CI) </w:t>
        </w:r>
      </w:ins>
      <w:ins w:id="1066" w:author="hgoerlitz" w:date="2021-05-06T11:16:00Z">
        <w:r w:rsidR="00DD5810">
          <w:t>did not differ between</w:t>
        </w:r>
      </w:ins>
      <w:ins w:id="1067" w:author="hgoerlitz" w:date="2021-05-06T11:12:00Z">
        <w:r w:rsidR="000C351C">
          <w:t xml:space="preserve"> </w:t>
        </w:r>
      </w:ins>
      <w:del w:id="1068" w:author="Neetash Mysuru" w:date="2021-04-17T15:14:00Z">
        <w:r w:rsidR="004D36E1" w:rsidDel="00261234">
          <w:delText>Aside from dominant frequency, single and virtual multi received level and FM lower frequency showed little difference to multi-bat audio (Table 2).</w:delText>
        </w:r>
      </w:del>
    </w:p>
    <w:p w14:paraId="28A1DFEF" w14:textId="5308CF37" w:rsidR="008C4F68" w:rsidRDefault="00DD5810" w:rsidP="00FC3E72">
      <w:pPr>
        <w:pStyle w:val="BodyText"/>
        <w:spacing w:line="276" w:lineRule="auto"/>
        <w:rPr>
          <w:ins w:id="1069" w:author="hgoerlitz" w:date="2021-05-06T11:03:00Z"/>
        </w:rPr>
      </w:pPr>
      <w:ins w:id="1070" w:author="hgoerlitz" w:date="2021-05-06T11:16:00Z">
        <w:r>
          <w:t>single- and multi-bat contexts, as their comparability interval included zero (Fig. 4, Table 2).</w:t>
        </w:r>
      </w:ins>
    </w:p>
    <w:p w14:paraId="53FFB878" w14:textId="6FCC9AC5" w:rsidR="00871A93" w:rsidRDefault="004D36E1" w:rsidP="00FC3E72">
      <w:pPr>
        <w:pStyle w:val="BodyText"/>
        <w:spacing w:line="276" w:lineRule="auto"/>
      </w:pPr>
      <w:r w:rsidRPr="00DD5810">
        <w:rPr>
          <w:strike/>
          <w:rPrChange w:id="1071" w:author="hgoerlitz" w:date="2021-05-06T11:17:00Z">
            <w:rPr/>
          </w:rPrChange>
        </w:rPr>
        <w:t xml:space="preserve">The mean dominant frequency range (Figure 4) was between </w:t>
      </w:r>
      <w:commentRangeStart w:id="1072"/>
      <w:r w:rsidRPr="00DD5810">
        <w:rPr>
          <w:strike/>
          <w:rPrChange w:id="1073" w:author="hgoerlitz" w:date="2021-05-06T11:17:00Z">
            <w:rPr/>
          </w:rPrChange>
        </w:rPr>
        <w:t xml:space="preserve">-0.4 - 0.8 kHz </w:t>
      </w:r>
      <w:commentRangeEnd w:id="1072"/>
      <w:r w:rsidR="009E6E3C" w:rsidRPr="00DD5810">
        <w:rPr>
          <w:rStyle w:val="CommentReference"/>
          <w:strike/>
          <w:rPrChange w:id="1074" w:author="hgoerlitz" w:date="2021-05-06T11:17:00Z">
            <w:rPr>
              <w:rStyle w:val="CommentReference"/>
            </w:rPr>
          </w:rPrChange>
        </w:rPr>
        <w:commentReference w:id="1072"/>
      </w:r>
      <w:r w:rsidRPr="00DD5810">
        <w:rPr>
          <w:strike/>
          <w:rPrChange w:id="1075" w:author="hgoerlitz" w:date="2021-05-06T11:17:00Z">
            <w:rPr/>
          </w:rPrChange>
        </w:rPr>
        <w:t>larger in multi-bat conditions (</w:t>
      </w:r>
      <w:commentRangeStart w:id="1076"/>
      <w:r w:rsidRPr="00DD5810">
        <w:rPr>
          <w:strike/>
          <w:rPrChange w:id="1077" w:author="hgoerlitz" w:date="2021-05-06T11:17:00Z">
            <w:rPr/>
          </w:rPrChange>
        </w:rPr>
        <w:t xml:space="preserve">range:0.03-7.65 kHz 93% </w:t>
      </w:r>
      <w:commentRangeEnd w:id="1076"/>
      <w:r w:rsidR="009E6E3C" w:rsidRPr="00DD5810">
        <w:rPr>
          <w:rStyle w:val="CommentReference"/>
          <w:strike/>
          <w:rPrChange w:id="1078" w:author="hgoerlitz" w:date="2021-05-06T11:17:00Z">
            <w:rPr>
              <w:rStyle w:val="CommentReference"/>
            </w:rPr>
          </w:rPrChange>
        </w:rPr>
        <w:commentReference w:id="1076"/>
      </w:r>
      <w:r w:rsidRPr="00DD5810">
        <w:rPr>
          <w:strike/>
          <w:rPrChange w:id="1079" w:author="hgoerlitz" w:date="2021-05-06T11:17:00Z">
            <w:rPr/>
          </w:rPrChange>
        </w:rPr>
        <w:t>CI) compared to the single-bat condition (range:</w:t>
      </w:r>
      <w:commentRangeStart w:id="1080"/>
      <w:r w:rsidRPr="00DD5810">
        <w:rPr>
          <w:strike/>
          <w:rPrChange w:id="1081" w:author="hgoerlitz" w:date="2021-05-06T11:17:00Z">
            <w:rPr/>
          </w:rPrChange>
        </w:rPr>
        <w:t>0.02-2.86 kHz</w:t>
      </w:r>
      <w:commentRangeEnd w:id="1080"/>
      <w:r w:rsidR="009E6E3C" w:rsidRPr="00DD5810">
        <w:rPr>
          <w:rStyle w:val="CommentReference"/>
          <w:strike/>
          <w:rPrChange w:id="1082" w:author="hgoerlitz" w:date="2021-05-06T11:17:00Z">
            <w:rPr>
              <w:rStyle w:val="CommentReference"/>
            </w:rPr>
          </w:rPrChange>
        </w:rPr>
        <w:commentReference w:id="1080"/>
      </w:r>
      <w:r w:rsidRPr="00DD5810">
        <w:rPr>
          <w:strike/>
          <w:rPrChange w:id="1083" w:author="hgoerlitz" w:date="2021-05-06T11:17:00Z">
            <w:rPr/>
          </w:rPrChange>
        </w:rPr>
        <w:t>).</w:t>
      </w:r>
      <w:r>
        <w:t xml:space="preserve"> The observed difference in dominant frequency range matches the magnitude in simulations</w:t>
      </w:r>
      <w:ins w:id="1084" w:author="Neetash Mysuru" w:date="2021-04-17T15:13:00Z">
        <w:r w:rsidR="005A24A4">
          <w:t xml:space="preserve"> of virtual multi-bat,</w:t>
        </w:r>
      </w:ins>
      <w:r>
        <w:t xml:space="preserve"> when bats do not show any special responses to each other (SI 0.9.5). </w:t>
      </w:r>
      <w:ins w:id="1085" w:author="Neetash Mysuru" w:date="2021-04-17T15:14:00Z">
        <w:r w:rsidR="00261234" w:rsidRPr="00DD5810">
          <w:rPr>
            <w:strike/>
            <w:rPrChange w:id="1086" w:author="hgoerlitz" w:date="2021-05-06T11:17:00Z">
              <w:rPr/>
            </w:rPrChange>
          </w:rPr>
          <w:t xml:space="preserve">Aside from dominant frequency, single and virtual multi received level and FM lower frequency showed little difference to multi-bat audio (Table 2). </w:t>
        </w:r>
      </w:ins>
      <w:r w:rsidRPr="00DD5810">
        <w:rPr>
          <w:strike/>
          <w:rPrChange w:id="1087" w:author="hgoerlitz" w:date="2021-05-06T11:17:00Z">
            <w:rPr/>
          </w:rPrChange>
        </w:rPr>
        <w:t>Received level showed little difference between multi and single bat recordings (-0.4 - 0.8 dB 93% CI) as well as did FM lower frequency (-0.77 - 0.26 kHz 93% CI).</w:t>
      </w:r>
    </w:p>
    <w:p w14:paraId="1454C20B" w14:textId="6F93BDF5" w:rsidR="00871A93" w:rsidRDefault="00DD5810" w:rsidP="00FC3E72">
      <w:pPr>
        <w:pStyle w:val="BodyText"/>
        <w:spacing w:line="276" w:lineRule="auto"/>
      </w:pPr>
      <w:ins w:id="1088" w:author="hgoerlitz" w:date="2021-05-06T11:17:00Z">
        <w:r>
          <w:t xml:space="preserve">We compared the observed multi-bat recordings to </w:t>
        </w:r>
      </w:ins>
      <w:del w:id="1089" w:author="hgoerlitz" w:date="2021-05-06T11:17:00Z">
        <w:r w:rsidR="004D36E1" w:rsidDel="00DD5810">
          <w:delText xml:space="preserve">Comparing </w:delText>
        </w:r>
      </w:del>
      <w:r w:rsidR="004D36E1">
        <w:t xml:space="preserve">virtual-multi bat recordings </w:t>
      </w:r>
      <w:del w:id="1090" w:author="hgoerlitz" w:date="2021-05-06T11:17:00Z">
        <w:r w:rsidR="004D36E1" w:rsidDel="00DD5810">
          <w:delText xml:space="preserve">with observed multi-bat recordings allowed us </w:delText>
        </w:r>
      </w:del>
      <w:r w:rsidR="004D36E1">
        <w:t xml:space="preserve">to estimate if bats were adjusting their echolocation </w:t>
      </w:r>
      <w:proofErr w:type="spellStart"/>
      <w:r w:rsidR="004D36E1">
        <w:t>behaviour</w:t>
      </w:r>
      <w:proofErr w:type="spellEnd"/>
      <w:r w:rsidR="004D36E1">
        <w:t xml:space="preserve"> to the presence of conspecifics</w:t>
      </w:r>
      <w:del w:id="1091" w:author="hgoerlitz" w:date="2021-05-06T11:20:00Z">
        <w:r w:rsidR="004D36E1" w:rsidDel="00DD5810">
          <w:delText xml:space="preserve"> (Table 2)</w:delText>
        </w:r>
      </w:del>
      <w:r w:rsidR="004D36E1">
        <w:t xml:space="preserve">. The difference </w:t>
      </w:r>
      <w:del w:id="1092" w:author="hgoerlitz" w:date="2021-05-06T11:19:00Z">
        <w:r w:rsidR="004D36E1" w:rsidDel="00DD5810">
          <w:delText xml:space="preserve">in dominant frequency range </w:delText>
        </w:r>
      </w:del>
      <w:r w:rsidR="004D36E1">
        <w:t xml:space="preserve">between observed and virtual multi-bat </w:t>
      </w:r>
      <w:ins w:id="1093" w:author="hgoerlitz" w:date="2021-05-06T11:18:00Z">
        <w:r>
          <w:t xml:space="preserve">contexts </w:t>
        </w:r>
      </w:ins>
      <w:ins w:id="1094" w:author="hgoerlitz" w:date="2021-05-06T11:19:00Z">
        <w:r>
          <w:t xml:space="preserve">for all three acoustic parameters were small and included Zero in the X% comparability interval (Table 2) </w:t>
        </w:r>
      </w:ins>
      <w:del w:id="1095" w:author="hgoerlitz" w:date="2021-05-06T11:20:00Z">
        <w:r w:rsidR="004D36E1" w:rsidDel="00DD5810">
          <w:delText>was low (-0.16 - 0.82 kHz), as were differences in FM lower frequency (-0.95 - 0.27 kHz) and received level (-0.1 - 1.3 dB)</w:delText>
        </w:r>
      </w:del>
      <w:ins w:id="1096" w:author="Neetash Mysuru" w:date="2021-04-17T15:15:00Z">
        <w:r w:rsidR="00F36B26">
          <w:t xml:space="preserve">, indicating </w:t>
        </w:r>
      </w:ins>
      <w:ins w:id="1097" w:author="hgoerlitz" w:date="2021-05-06T11:20:00Z">
        <w:r>
          <w:t xml:space="preserve">that the bats did not change </w:t>
        </w:r>
      </w:ins>
      <w:ins w:id="1098" w:author="Neetash Mysuru" w:date="2021-04-17T15:15:00Z">
        <w:del w:id="1099" w:author="hgoerlitz" w:date="2021-05-06T11:20:00Z">
          <w:r w:rsidR="00F36B26" w:rsidDel="00DD5810">
            <w:delText xml:space="preserve">no obvious changes in </w:delText>
          </w:r>
        </w:del>
      </w:ins>
      <w:ins w:id="1100" w:author="hgoerlitz" w:date="2021-05-06T11:20:00Z">
        <w:r>
          <w:t xml:space="preserve">their </w:t>
        </w:r>
      </w:ins>
      <w:ins w:id="1101" w:author="Neetash Mysuru" w:date="2021-04-17T15:15:00Z">
        <w:r w:rsidR="00F36B26">
          <w:t>echolocation call</w:t>
        </w:r>
      </w:ins>
      <w:ins w:id="1102" w:author="hgoerlitz" w:date="2021-05-06T11:20:00Z">
        <w:r>
          <w:t>s</w:t>
        </w:r>
      </w:ins>
      <w:ins w:id="1103" w:author="Neetash Mysuru" w:date="2021-04-17T15:15:00Z">
        <w:r w:rsidR="00F36B26">
          <w:t xml:space="preserve"> </w:t>
        </w:r>
        <w:del w:id="1104" w:author="hgoerlitz" w:date="2021-05-06T11:20:00Z">
          <w:r w:rsidR="00F36B26" w:rsidDel="00DD5810">
            <w:delText xml:space="preserve">behavior due to </w:delText>
          </w:r>
        </w:del>
      </w:ins>
      <w:ins w:id="1105" w:author="hgoerlitz" w:date="2021-05-06T11:20:00Z">
        <w:r>
          <w:t xml:space="preserve">in </w:t>
        </w:r>
      </w:ins>
      <w:ins w:id="1106" w:author="Neetash Mysuru" w:date="2021-04-17T15:15:00Z">
        <w:r w:rsidR="00B7651D">
          <w:t xml:space="preserve">the </w:t>
        </w:r>
        <w:r w:rsidR="00F36B26">
          <w:t xml:space="preserve">presence of echolocating conspecifics. </w:t>
        </w:r>
      </w:ins>
      <w:del w:id="1107" w:author="Neetash Mysuru" w:date="2021-04-17T15:15:00Z">
        <w:r w:rsidR="004D36E1" w:rsidDel="00F36B26">
          <w:delText>.</w:delText>
        </w:r>
      </w:del>
    </w:p>
    <w:p w14:paraId="12A4C96F" w14:textId="77777777" w:rsidR="00871A93" w:rsidRDefault="004D36E1" w:rsidP="00FC3E72">
      <w:pPr>
        <w:pStyle w:val="CaptionedFigure"/>
        <w:spacing w:line="276" w:lineRule="auto"/>
      </w:pPr>
      <w:r>
        <w:rPr>
          <w:noProof/>
        </w:rPr>
        <w:lastRenderedPageBreak/>
        <w:drawing>
          <wp:inline distT="0" distB="0" distL="0" distR="0" wp14:anchorId="7CA224FE" wp14:editId="73720E85">
            <wp:extent cx="5334000" cy="2667000"/>
            <wp:effectExtent l="0" t="0" r="0" b="0"/>
            <wp:docPr id="4" name="Picture" descr="Figure 4:  Measured dominant frequency range (max-min) across flight activities in single-bats, multi-bat and virtual multi-bat conditions. Variation in dominant frequency in single-bat condition arises from the combination of active Doppler-shift compensation by the bat and Doppler-shift due to bat flight past the microphone. The dominant frequency range in multi-bat and virtual multi-bat is larger because of there are more than one bat."/>
            <wp:cNvGraphicFramePr/>
            <a:graphic xmlns:a="http://schemas.openxmlformats.org/drawingml/2006/main">
              <a:graphicData uri="http://schemas.openxmlformats.org/drawingml/2006/picture">
                <pic:pic xmlns:pic="http://schemas.openxmlformats.org/drawingml/2006/picture">
                  <pic:nvPicPr>
                    <pic:cNvPr id="0" name="Picture" descr="../combined_analysis/domfreqranges.png"/>
                    <pic:cNvPicPr>
                      <a:picLocks noChangeAspect="1" noChangeArrowheads="1"/>
                    </pic:cNvPicPr>
                  </pic:nvPicPr>
                  <pic:blipFill>
                    <a:blip r:embed="rId14"/>
                    <a:stretch>
                      <a:fillRect/>
                    </a:stretch>
                  </pic:blipFill>
                  <pic:spPr bwMode="auto">
                    <a:xfrm>
                      <a:off x="0" y="0"/>
                      <a:ext cx="5334000" cy="2667000"/>
                    </a:xfrm>
                    <a:prstGeom prst="rect">
                      <a:avLst/>
                    </a:prstGeom>
                    <a:noFill/>
                    <a:ln w="9525">
                      <a:noFill/>
                      <a:headEnd/>
                      <a:tailEnd/>
                    </a:ln>
                  </pic:spPr>
                </pic:pic>
              </a:graphicData>
            </a:graphic>
          </wp:inline>
        </w:drawing>
      </w:r>
    </w:p>
    <w:p w14:paraId="1938BBDB" w14:textId="5EB3FABC" w:rsidR="003B3CA7" w:rsidRDefault="004D36E1" w:rsidP="00FC3E72">
      <w:pPr>
        <w:pStyle w:val="ImageCaption"/>
        <w:spacing w:line="276" w:lineRule="auto"/>
        <w:rPr>
          <w:ins w:id="1108" w:author="hgoerlitz" w:date="2021-05-06T11:27:00Z"/>
        </w:rPr>
      </w:pPr>
      <w:commentRangeStart w:id="1109"/>
      <w:r>
        <w:t xml:space="preserve">Figure 4: </w:t>
      </w:r>
      <w:del w:id="1110" w:author="hgoerlitz" w:date="2021-05-06T11:27:00Z">
        <w:r w:rsidDel="00674B49">
          <w:delText xml:space="preserve"> </w:delText>
        </w:r>
      </w:del>
      <w:commentRangeEnd w:id="1109"/>
      <w:r w:rsidR="00674B49">
        <w:rPr>
          <w:rStyle w:val="CommentReference"/>
          <w:i w:val="0"/>
        </w:rPr>
        <w:commentReference w:id="1109"/>
      </w:r>
      <w:r>
        <w:t xml:space="preserve">Measured dominant frequency range (max-min) </w:t>
      </w:r>
      <w:del w:id="1111" w:author="hgoerlitz" w:date="2021-05-06T11:21:00Z">
        <w:r w:rsidDel="00DD5810">
          <w:delText xml:space="preserve">across </w:delText>
        </w:r>
      </w:del>
      <w:ins w:id="1112" w:author="hgoerlitz" w:date="2021-05-06T11:21:00Z">
        <w:r w:rsidR="00DD5810">
          <w:t xml:space="preserve">during </w:t>
        </w:r>
      </w:ins>
      <w:r>
        <w:t xml:space="preserve">flight </w:t>
      </w:r>
      <w:del w:id="1113" w:author="hgoerlitz" w:date="2021-05-06T11:24:00Z">
        <w:r w:rsidDel="00674B49">
          <w:delText>activities</w:delText>
        </w:r>
      </w:del>
      <w:ins w:id="1114" w:author="hgoerlitz" w:date="2021-05-06T11:21:00Z">
        <w:r w:rsidR="00DD5810">
          <w:t>bouts</w:t>
        </w:r>
      </w:ins>
      <w:r>
        <w:t xml:space="preserve"> in single-bat</w:t>
      </w:r>
      <w:del w:id="1115" w:author="hgoerlitz" w:date="2021-05-06T11:21:00Z">
        <w:r w:rsidDel="00DD5810">
          <w:delText>s</w:delText>
        </w:r>
      </w:del>
      <w:r>
        <w:t xml:space="preserve">, multi-bat and virtual multi-bat </w:t>
      </w:r>
      <w:del w:id="1116" w:author="hgoerlitz" w:date="2021-05-06T11:22:00Z">
        <w:r w:rsidDel="00DD5810">
          <w:delText>conditions</w:delText>
        </w:r>
      </w:del>
      <w:ins w:id="1117" w:author="hgoerlitz" w:date="2021-05-06T11:22:00Z">
        <w:r w:rsidR="00DD5810">
          <w:t>contexts</w:t>
        </w:r>
      </w:ins>
      <w:r>
        <w:t xml:space="preserve">. </w:t>
      </w:r>
      <w:ins w:id="1118" w:author="hgoerlitz" w:date="2021-05-06T11:28:00Z">
        <w:r w:rsidR="003B3CA7">
          <w:t>The dominant frequency range is the difference between the maximum and minimum dominant frequencies observed during all 50-ms-long windows of a flight bout.</w:t>
        </w:r>
      </w:ins>
    </w:p>
    <w:p w14:paraId="4270127E" w14:textId="059DFE7D" w:rsidR="00674B49" w:rsidRDefault="004D36E1" w:rsidP="00FC3E72">
      <w:pPr>
        <w:pStyle w:val="ImageCaption"/>
        <w:spacing w:line="276" w:lineRule="auto"/>
      </w:pPr>
      <w:commentRangeStart w:id="1119"/>
      <w:commentRangeStart w:id="1120"/>
      <w:r>
        <w:t xml:space="preserve">Variation in dominant frequency in single-bat condition arises </w:t>
      </w:r>
      <w:commentRangeEnd w:id="1119"/>
      <w:r w:rsidR="0075199C">
        <w:rPr>
          <w:rStyle w:val="CommentReference"/>
          <w:i w:val="0"/>
        </w:rPr>
        <w:commentReference w:id="1119"/>
      </w:r>
      <w:commentRangeEnd w:id="1120"/>
      <w:r w:rsidR="00DD5810">
        <w:rPr>
          <w:rStyle w:val="CommentReference"/>
          <w:i w:val="0"/>
        </w:rPr>
        <w:commentReference w:id="1120"/>
      </w:r>
      <w:r>
        <w:t>from the combination of active Doppler-shift compensation by the bat and Doppler-shift due to bat</w:t>
      </w:r>
      <w:ins w:id="1121" w:author="hgoerlitz" w:date="2021-05-06T11:24:00Z">
        <w:r w:rsidR="00674B49">
          <w:t xml:space="preserve">’s movement relative </w:t>
        </w:r>
      </w:ins>
      <w:del w:id="1122" w:author="hgoerlitz" w:date="2021-05-06T11:24:00Z">
        <w:r w:rsidDel="00674B49">
          <w:delText xml:space="preserve"> flight past </w:delText>
        </w:r>
      </w:del>
      <w:ins w:id="1123" w:author="hgoerlitz" w:date="2021-05-06T11:24:00Z">
        <w:r w:rsidR="00674B49">
          <w:t xml:space="preserve">to </w:t>
        </w:r>
      </w:ins>
      <w:r>
        <w:t xml:space="preserve">the microphone. The dominant frequency range in multi-bat and virtual multi-bat </w:t>
      </w:r>
      <w:ins w:id="1124" w:author="hgoerlitz" w:date="2021-05-06T11:25:00Z">
        <w:r w:rsidR="00674B49">
          <w:t xml:space="preserve">contexts </w:t>
        </w:r>
      </w:ins>
      <w:r>
        <w:t xml:space="preserve">is larger because </w:t>
      </w:r>
      <w:del w:id="1125" w:author="Neetash Mysuru" w:date="2021-04-16T23:03:00Z">
        <w:r w:rsidDel="00C2660C">
          <w:delText xml:space="preserve">of </w:delText>
        </w:r>
      </w:del>
      <w:r>
        <w:t>there are more than one bat.</w:t>
      </w:r>
      <w:ins w:id="1126" w:author="hgoerlitz" w:date="2021-05-06T11:26:00Z">
        <w:r w:rsidR="00674B49">
          <w:t xml:space="preserve"> Shown are data per flight bout (dots) and boxplots (median, quartiles, and whiskers up to 1.5 times the interquartile range).</w:t>
        </w:r>
      </w:ins>
    </w:p>
    <w:p w14:paraId="3693A94E" w14:textId="77777777" w:rsidR="008C4F68" w:rsidRDefault="008C4F68" w:rsidP="008C4F68">
      <w:pPr>
        <w:pStyle w:val="Compact"/>
        <w:spacing w:line="276" w:lineRule="auto"/>
      </w:pPr>
      <w:bookmarkStart w:id="1127" w:name="discussion"/>
    </w:p>
    <w:p w14:paraId="6AC2B5A5" w14:textId="7F8F4694" w:rsidR="008C4F68" w:rsidRDefault="008C4F68" w:rsidP="008C4F68">
      <w:pPr>
        <w:pStyle w:val="Compact"/>
        <w:spacing w:line="276" w:lineRule="auto"/>
      </w:pPr>
      <w:r>
        <w:t xml:space="preserve">Table 2: </w:t>
      </w:r>
      <w:bookmarkStart w:id="1128" w:name="tab:windowresults"/>
      <w:r>
        <w:t xml:space="preserve">Difference between </w:t>
      </w:r>
      <w:ins w:id="1129" w:author="hgoerlitz" w:date="2021-05-06T09:49:00Z">
        <w:r>
          <w:t xml:space="preserve">the mean </w:t>
        </w:r>
      </w:ins>
      <w:ins w:id="1130" w:author="hgoerlitz" w:date="2021-05-06T09:50:00Z">
        <w:r>
          <w:t xml:space="preserve">call parameters during </w:t>
        </w:r>
      </w:ins>
      <w:ins w:id="1131" w:author="hgoerlitz" w:date="2021-05-06T09:49:00Z">
        <w:r>
          <w:t xml:space="preserve">single-bat, </w:t>
        </w:r>
      </w:ins>
      <w:r>
        <w:t>multi</w:t>
      </w:r>
      <w:ins w:id="1132" w:author="hgoerlitz" w:date="2021-05-06T09:49:00Z">
        <w:r>
          <w:t>-bat</w:t>
        </w:r>
      </w:ins>
      <w:r>
        <w:t xml:space="preserve">, </w:t>
      </w:r>
      <w:del w:id="1133" w:author="hgoerlitz" w:date="2021-05-06T09:49:00Z">
        <w:r w:rsidDel="00024B42">
          <w:delText xml:space="preserve">single </w:delText>
        </w:r>
      </w:del>
      <w:r>
        <w:t xml:space="preserve">and virtual-multi bat </w:t>
      </w:r>
      <w:del w:id="1134" w:author="hgoerlitz" w:date="2021-05-06T09:50:00Z">
        <w:r w:rsidDel="00024B42">
          <w:delText>call parameters</w:delText>
        </w:r>
      </w:del>
      <w:ins w:id="1135" w:author="hgoerlitz" w:date="2021-05-06T09:50:00Z">
        <w:r>
          <w:t>contexts</w:t>
        </w:r>
      </w:ins>
      <w:r>
        <w:t xml:space="preserve">, </w:t>
      </w:r>
      <w:commentRangeStart w:id="1136"/>
      <w:r>
        <w:t>along with their estimated means</w:t>
      </w:r>
      <w:commentRangeEnd w:id="1136"/>
      <w:r>
        <w:rPr>
          <w:rStyle w:val="CommentReference"/>
        </w:rPr>
        <w:commentReference w:id="1136"/>
      </w:r>
      <w:r>
        <w:t xml:space="preserve">. The </w:t>
      </w:r>
      <w:r w:rsidRPr="00024B42">
        <w:rPr>
          <w:highlight w:val="yellow"/>
          <w:rPrChange w:id="1137" w:author="hgoerlitz" w:date="2021-05-06T09:49:00Z">
            <w:rPr/>
          </w:rPrChange>
        </w:rPr>
        <w:t>93%</w:t>
      </w:r>
      <w:r>
        <w:t xml:space="preserve"> compatibility interval (CI) for all parameters is reported</w:t>
      </w:r>
      <w:bookmarkEnd w:id="1128"/>
    </w:p>
    <w:tbl>
      <w:tblPr>
        <w:tblStyle w:val="Table"/>
        <w:tblW w:w="0" w:type="auto"/>
        <w:jc w:val="center"/>
        <w:tblLayout w:type="fixed"/>
        <w:tblLook w:val="0420" w:firstRow="1" w:lastRow="0" w:firstColumn="0" w:lastColumn="0" w:noHBand="0" w:noVBand="1"/>
      </w:tblPr>
      <w:tblGrid>
        <w:gridCol w:w="1584"/>
        <w:gridCol w:w="1584"/>
        <w:gridCol w:w="1584"/>
        <w:gridCol w:w="1584"/>
        <w:gridCol w:w="1584"/>
        <w:gridCol w:w="1584"/>
      </w:tblGrid>
      <w:tr w:rsidR="008C4F68" w14:paraId="2E1AB954" w14:textId="77777777" w:rsidTr="0075073A">
        <w:trPr>
          <w:cantSplit/>
          <w:tblHeader/>
          <w:jc w:val="center"/>
        </w:trPr>
        <w:tc>
          <w:tcPr>
            <w:tcW w:w="1584"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ABF68F0" w14:textId="77777777" w:rsidR="008C4F68" w:rsidRDefault="008C4F68" w:rsidP="0075073A">
            <w:pPr>
              <w:spacing w:before="100" w:after="100" w:line="276" w:lineRule="auto"/>
              <w:ind w:left="100" w:right="100"/>
            </w:pPr>
            <w:r>
              <w:rPr>
                <w:rFonts w:ascii="Arial" w:eastAsia="Arial" w:hAnsi="Arial" w:cs="Arial"/>
                <w:color w:val="000000"/>
                <w:sz w:val="22"/>
                <w:szCs w:val="22"/>
              </w:rPr>
              <w:t>Parameter</w:t>
            </w:r>
          </w:p>
        </w:tc>
        <w:tc>
          <w:tcPr>
            <w:tcW w:w="1584"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C298B8A" w14:textId="77777777" w:rsidR="008C4F68" w:rsidRDefault="008C4F68" w:rsidP="0075073A">
            <w:pPr>
              <w:spacing w:before="100" w:after="100" w:line="276" w:lineRule="auto"/>
              <w:ind w:left="100" w:right="100"/>
            </w:pPr>
            <w:r>
              <w:rPr>
                <w:rFonts w:ascii="Arial" w:eastAsia="Arial" w:hAnsi="Arial" w:cs="Arial"/>
                <w:color w:val="000000"/>
                <w:sz w:val="22"/>
                <w:szCs w:val="22"/>
              </w:rPr>
              <w:t>Multi-single bat</w:t>
            </w:r>
          </w:p>
        </w:tc>
        <w:tc>
          <w:tcPr>
            <w:tcW w:w="1584"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0DB0A7E" w14:textId="77777777" w:rsidR="008C4F68" w:rsidRDefault="008C4F68" w:rsidP="0075073A">
            <w:pPr>
              <w:spacing w:before="100" w:after="100" w:line="276" w:lineRule="auto"/>
              <w:ind w:left="100" w:right="100"/>
            </w:pPr>
            <w:r>
              <w:rPr>
                <w:rFonts w:ascii="Arial" w:eastAsia="Arial" w:hAnsi="Arial" w:cs="Arial"/>
                <w:color w:val="000000"/>
                <w:sz w:val="22"/>
                <w:szCs w:val="22"/>
              </w:rPr>
              <w:t>Multi-virtual multi bat</w:t>
            </w:r>
          </w:p>
        </w:tc>
        <w:tc>
          <w:tcPr>
            <w:tcW w:w="1584"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E2E6A0C" w14:textId="77777777" w:rsidR="008C4F68" w:rsidRDefault="008C4F68" w:rsidP="0075073A">
            <w:pPr>
              <w:spacing w:before="100" w:after="100" w:line="276" w:lineRule="auto"/>
              <w:ind w:left="100" w:right="100"/>
            </w:pPr>
            <w:r>
              <w:rPr>
                <w:rFonts w:ascii="Arial" w:eastAsia="Arial" w:hAnsi="Arial" w:cs="Arial"/>
                <w:color w:val="000000"/>
                <w:sz w:val="22"/>
                <w:szCs w:val="22"/>
              </w:rPr>
              <w:t>Mean single bat</w:t>
            </w:r>
          </w:p>
        </w:tc>
        <w:tc>
          <w:tcPr>
            <w:tcW w:w="1584"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5A74C3D" w14:textId="77777777" w:rsidR="008C4F68" w:rsidRDefault="008C4F68" w:rsidP="0075073A">
            <w:pPr>
              <w:spacing w:before="100" w:after="100" w:line="276" w:lineRule="auto"/>
              <w:ind w:left="100" w:right="100"/>
            </w:pPr>
            <w:r>
              <w:rPr>
                <w:rFonts w:ascii="Arial" w:eastAsia="Arial" w:hAnsi="Arial" w:cs="Arial"/>
                <w:color w:val="000000"/>
                <w:sz w:val="22"/>
                <w:szCs w:val="22"/>
              </w:rPr>
              <w:t>Mean multi bat</w:t>
            </w:r>
          </w:p>
        </w:tc>
        <w:tc>
          <w:tcPr>
            <w:tcW w:w="1584"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E249FFF" w14:textId="77777777" w:rsidR="008C4F68" w:rsidRDefault="008C4F68" w:rsidP="0075073A">
            <w:pPr>
              <w:spacing w:before="100" w:after="100" w:line="276" w:lineRule="auto"/>
              <w:ind w:left="100" w:right="100"/>
            </w:pPr>
            <w:r>
              <w:rPr>
                <w:rFonts w:ascii="Arial" w:eastAsia="Arial" w:hAnsi="Arial" w:cs="Arial"/>
                <w:color w:val="000000"/>
                <w:sz w:val="22"/>
                <w:szCs w:val="22"/>
              </w:rPr>
              <w:t>Mean virtual multi bat</w:t>
            </w:r>
          </w:p>
        </w:tc>
      </w:tr>
      <w:tr w:rsidR="008C4F68" w14:paraId="5C076E40" w14:textId="77777777" w:rsidTr="0075073A">
        <w:trPr>
          <w:cantSplit/>
          <w:jc w:val="center"/>
        </w:trPr>
        <w:tc>
          <w:tcPr>
            <w:tcW w:w="1584" w:type="dxa"/>
            <w:shd w:val="clear" w:color="auto" w:fill="FFFFFF"/>
            <w:tcMar>
              <w:top w:w="0" w:type="dxa"/>
              <w:left w:w="0" w:type="dxa"/>
              <w:bottom w:w="0" w:type="dxa"/>
              <w:right w:w="0" w:type="dxa"/>
            </w:tcMar>
            <w:vAlign w:val="center"/>
          </w:tcPr>
          <w:p w14:paraId="52448E20" w14:textId="77777777" w:rsidR="008C4F68" w:rsidRDefault="008C4F68" w:rsidP="0075073A">
            <w:pPr>
              <w:spacing w:before="100" w:after="100" w:line="276" w:lineRule="auto"/>
              <w:ind w:left="100" w:right="100"/>
            </w:pPr>
            <w:r>
              <w:rPr>
                <w:rFonts w:ascii="Arial" w:eastAsia="Arial" w:hAnsi="Arial" w:cs="Arial"/>
                <w:color w:val="000000"/>
                <w:sz w:val="22"/>
                <w:szCs w:val="22"/>
              </w:rPr>
              <w:t>Received level, dB rms</w:t>
            </w:r>
          </w:p>
        </w:tc>
        <w:tc>
          <w:tcPr>
            <w:tcW w:w="1584" w:type="dxa"/>
            <w:shd w:val="clear" w:color="auto" w:fill="FFFFFF"/>
            <w:tcMar>
              <w:top w:w="0" w:type="dxa"/>
              <w:left w:w="0" w:type="dxa"/>
              <w:bottom w:w="0" w:type="dxa"/>
              <w:right w:w="0" w:type="dxa"/>
            </w:tcMar>
            <w:vAlign w:val="center"/>
          </w:tcPr>
          <w:p w14:paraId="2B0D4DD3" w14:textId="77777777" w:rsidR="008C4F68" w:rsidRDefault="008C4F68" w:rsidP="0075073A">
            <w:pPr>
              <w:spacing w:before="100" w:after="100" w:line="276" w:lineRule="auto"/>
              <w:ind w:left="100" w:right="100"/>
            </w:pPr>
            <w:r>
              <w:rPr>
                <w:rFonts w:ascii="Arial" w:eastAsia="Arial" w:hAnsi="Arial" w:cs="Arial"/>
                <w:color w:val="000000"/>
                <w:sz w:val="22"/>
                <w:szCs w:val="22"/>
              </w:rPr>
              <w:t>(-0.4,0.8)</w:t>
            </w:r>
          </w:p>
        </w:tc>
        <w:tc>
          <w:tcPr>
            <w:tcW w:w="1584" w:type="dxa"/>
            <w:shd w:val="clear" w:color="auto" w:fill="FFFFFF"/>
            <w:tcMar>
              <w:top w:w="0" w:type="dxa"/>
              <w:left w:w="0" w:type="dxa"/>
              <w:bottom w:w="0" w:type="dxa"/>
              <w:right w:w="0" w:type="dxa"/>
            </w:tcMar>
            <w:vAlign w:val="center"/>
          </w:tcPr>
          <w:p w14:paraId="386F5638" w14:textId="77777777" w:rsidR="008C4F68" w:rsidRDefault="008C4F68" w:rsidP="0075073A">
            <w:pPr>
              <w:spacing w:before="100" w:after="100" w:line="276" w:lineRule="auto"/>
              <w:ind w:left="100" w:right="100"/>
            </w:pPr>
            <w:r>
              <w:rPr>
                <w:rFonts w:ascii="Arial" w:eastAsia="Arial" w:hAnsi="Arial" w:cs="Arial"/>
                <w:color w:val="000000"/>
                <w:sz w:val="22"/>
                <w:szCs w:val="22"/>
              </w:rPr>
              <w:t>(-0.1,1.3)</w:t>
            </w:r>
          </w:p>
        </w:tc>
        <w:tc>
          <w:tcPr>
            <w:tcW w:w="1584" w:type="dxa"/>
            <w:shd w:val="clear" w:color="auto" w:fill="FFFFFF"/>
            <w:tcMar>
              <w:top w:w="0" w:type="dxa"/>
              <w:left w:w="0" w:type="dxa"/>
              <w:bottom w:w="0" w:type="dxa"/>
              <w:right w:w="0" w:type="dxa"/>
            </w:tcMar>
            <w:vAlign w:val="center"/>
          </w:tcPr>
          <w:p w14:paraId="224B6F86" w14:textId="77777777" w:rsidR="008C4F68" w:rsidRDefault="008C4F68" w:rsidP="0075073A">
            <w:pPr>
              <w:spacing w:before="100" w:after="100" w:line="276" w:lineRule="auto"/>
              <w:ind w:left="100" w:right="100"/>
            </w:pPr>
            <w:r>
              <w:rPr>
                <w:rFonts w:ascii="Arial" w:eastAsia="Arial" w:hAnsi="Arial" w:cs="Arial"/>
                <w:color w:val="000000"/>
                <w:sz w:val="22"/>
                <w:szCs w:val="22"/>
              </w:rPr>
              <w:t>(-</w:t>
            </w:r>
            <w:proofErr w:type="gramStart"/>
            <w:r>
              <w:rPr>
                <w:rFonts w:ascii="Arial" w:eastAsia="Arial" w:hAnsi="Arial" w:cs="Arial"/>
                <w:color w:val="000000"/>
                <w:sz w:val="22"/>
                <w:szCs w:val="22"/>
              </w:rPr>
              <w:t>33,-</w:t>
            </w:r>
            <w:proofErr w:type="gramEnd"/>
            <w:r>
              <w:rPr>
                <w:rFonts w:ascii="Arial" w:eastAsia="Arial" w:hAnsi="Arial" w:cs="Arial"/>
                <w:color w:val="000000"/>
                <w:sz w:val="22"/>
                <w:szCs w:val="22"/>
              </w:rPr>
              <w:t>32)</w:t>
            </w:r>
          </w:p>
        </w:tc>
        <w:tc>
          <w:tcPr>
            <w:tcW w:w="1584" w:type="dxa"/>
            <w:shd w:val="clear" w:color="auto" w:fill="FFFFFF"/>
            <w:tcMar>
              <w:top w:w="0" w:type="dxa"/>
              <w:left w:w="0" w:type="dxa"/>
              <w:bottom w:w="0" w:type="dxa"/>
              <w:right w:w="0" w:type="dxa"/>
            </w:tcMar>
            <w:vAlign w:val="center"/>
          </w:tcPr>
          <w:p w14:paraId="43021E9A" w14:textId="77777777" w:rsidR="008C4F68" w:rsidRDefault="008C4F68" w:rsidP="0075073A">
            <w:pPr>
              <w:spacing w:before="100" w:after="100" w:line="276" w:lineRule="auto"/>
              <w:ind w:left="100" w:right="100"/>
            </w:pPr>
            <w:r>
              <w:rPr>
                <w:rFonts w:ascii="Arial" w:eastAsia="Arial" w:hAnsi="Arial" w:cs="Arial"/>
                <w:color w:val="000000"/>
                <w:sz w:val="22"/>
                <w:szCs w:val="22"/>
              </w:rPr>
              <w:t>(-</w:t>
            </w:r>
            <w:proofErr w:type="gramStart"/>
            <w:r>
              <w:rPr>
                <w:rFonts w:ascii="Arial" w:eastAsia="Arial" w:hAnsi="Arial" w:cs="Arial"/>
                <w:color w:val="000000"/>
                <w:sz w:val="22"/>
                <w:szCs w:val="22"/>
              </w:rPr>
              <w:t>33,-</w:t>
            </w:r>
            <w:proofErr w:type="gramEnd"/>
            <w:r>
              <w:rPr>
                <w:rFonts w:ascii="Arial" w:eastAsia="Arial" w:hAnsi="Arial" w:cs="Arial"/>
                <w:color w:val="000000"/>
                <w:sz w:val="22"/>
                <w:szCs w:val="22"/>
              </w:rPr>
              <w:t>32)</w:t>
            </w:r>
          </w:p>
        </w:tc>
        <w:tc>
          <w:tcPr>
            <w:tcW w:w="1584" w:type="dxa"/>
            <w:shd w:val="clear" w:color="auto" w:fill="FFFFFF"/>
            <w:tcMar>
              <w:top w:w="0" w:type="dxa"/>
              <w:left w:w="0" w:type="dxa"/>
              <w:bottom w:w="0" w:type="dxa"/>
              <w:right w:w="0" w:type="dxa"/>
            </w:tcMar>
            <w:vAlign w:val="center"/>
          </w:tcPr>
          <w:p w14:paraId="435CD941" w14:textId="77777777" w:rsidR="008C4F68" w:rsidRDefault="008C4F68" w:rsidP="0075073A">
            <w:pPr>
              <w:spacing w:before="100" w:after="100" w:line="276" w:lineRule="auto"/>
              <w:ind w:left="100" w:right="100"/>
            </w:pPr>
            <w:r>
              <w:rPr>
                <w:rFonts w:ascii="Arial" w:eastAsia="Arial" w:hAnsi="Arial" w:cs="Arial"/>
                <w:color w:val="000000"/>
                <w:sz w:val="22"/>
                <w:szCs w:val="22"/>
              </w:rPr>
              <w:t>(-</w:t>
            </w:r>
            <w:proofErr w:type="gramStart"/>
            <w:r>
              <w:rPr>
                <w:rFonts w:ascii="Arial" w:eastAsia="Arial" w:hAnsi="Arial" w:cs="Arial"/>
                <w:color w:val="000000"/>
                <w:sz w:val="22"/>
                <w:szCs w:val="22"/>
              </w:rPr>
              <w:t>33,-</w:t>
            </w:r>
            <w:proofErr w:type="gramEnd"/>
            <w:r>
              <w:rPr>
                <w:rFonts w:ascii="Arial" w:eastAsia="Arial" w:hAnsi="Arial" w:cs="Arial"/>
                <w:color w:val="000000"/>
                <w:sz w:val="22"/>
                <w:szCs w:val="22"/>
              </w:rPr>
              <w:t>32)</w:t>
            </w:r>
          </w:p>
        </w:tc>
      </w:tr>
      <w:tr w:rsidR="008C4F68" w14:paraId="087C1528" w14:textId="77777777" w:rsidTr="0075073A">
        <w:trPr>
          <w:cantSplit/>
          <w:jc w:val="center"/>
        </w:trPr>
        <w:tc>
          <w:tcPr>
            <w:tcW w:w="1584" w:type="dxa"/>
            <w:shd w:val="clear" w:color="auto" w:fill="FFFFFF"/>
            <w:tcMar>
              <w:top w:w="0" w:type="dxa"/>
              <w:left w:w="0" w:type="dxa"/>
              <w:bottom w:w="0" w:type="dxa"/>
              <w:right w:w="0" w:type="dxa"/>
            </w:tcMar>
            <w:vAlign w:val="center"/>
          </w:tcPr>
          <w:p w14:paraId="241D6CB6" w14:textId="77777777" w:rsidR="008C4F68" w:rsidRDefault="008C4F68" w:rsidP="0075073A">
            <w:pPr>
              <w:spacing w:before="100" w:after="100" w:line="276" w:lineRule="auto"/>
              <w:ind w:left="100" w:right="100"/>
            </w:pPr>
            <w:r>
              <w:rPr>
                <w:rFonts w:ascii="Arial" w:eastAsia="Arial" w:hAnsi="Arial" w:cs="Arial"/>
                <w:color w:val="000000"/>
                <w:sz w:val="22"/>
                <w:szCs w:val="22"/>
              </w:rPr>
              <w:t>FM lower frequency, kHz</w:t>
            </w:r>
          </w:p>
        </w:tc>
        <w:tc>
          <w:tcPr>
            <w:tcW w:w="1584" w:type="dxa"/>
            <w:shd w:val="clear" w:color="auto" w:fill="FFFFFF"/>
            <w:tcMar>
              <w:top w:w="0" w:type="dxa"/>
              <w:left w:w="0" w:type="dxa"/>
              <w:bottom w:w="0" w:type="dxa"/>
              <w:right w:w="0" w:type="dxa"/>
            </w:tcMar>
            <w:vAlign w:val="center"/>
          </w:tcPr>
          <w:p w14:paraId="17E04555" w14:textId="77777777" w:rsidR="008C4F68" w:rsidRDefault="008C4F68" w:rsidP="0075073A">
            <w:pPr>
              <w:spacing w:before="100" w:after="100" w:line="276" w:lineRule="auto"/>
              <w:ind w:left="100" w:right="100"/>
            </w:pPr>
            <w:r>
              <w:rPr>
                <w:rFonts w:ascii="Arial" w:eastAsia="Arial" w:hAnsi="Arial" w:cs="Arial"/>
                <w:color w:val="000000"/>
                <w:sz w:val="22"/>
                <w:szCs w:val="22"/>
              </w:rPr>
              <w:t>(-0.77,0.26)</w:t>
            </w:r>
          </w:p>
        </w:tc>
        <w:tc>
          <w:tcPr>
            <w:tcW w:w="1584" w:type="dxa"/>
            <w:shd w:val="clear" w:color="auto" w:fill="FFFFFF"/>
            <w:tcMar>
              <w:top w:w="0" w:type="dxa"/>
              <w:left w:w="0" w:type="dxa"/>
              <w:bottom w:w="0" w:type="dxa"/>
              <w:right w:w="0" w:type="dxa"/>
            </w:tcMar>
            <w:vAlign w:val="center"/>
          </w:tcPr>
          <w:p w14:paraId="11D07EBC" w14:textId="77777777" w:rsidR="008C4F68" w:rsidRDefault="008C4F68" w:rsidP="0075073A">
            <w:pPr>
              <w:spacing w:before="100" w:after="100" w:line="276" w:lineRule="auto"/>
              <w:ind w:left="100" w:right="100"/>
            </w:pPr>
            <w:r>
              <w:rPr>
                <w:rFonts w:ascii="Arial" w:eastAsia="Arial" w:hAnsi="Arial" w:cs="Arial"/>
                <w:color w:val="000000"/>
                <w:sz w:val="22"/>
                <w:szCs w:val="22"/>
              </w:rPr>
              <w:t>(-0.95,0.27)</w:t>
            </w:r>
          </w:p>
        </w:tc>
        <w:tc>
          <w:tcPr>
            <w:tcW w:w="1584" w:type="dxa"/>
            <w:shd w:val="clear" w:color="auto" w:fill="FFFFFF"/>
            <w:tcMar>
              <w:top w:w="0" w:type="dxa"/>
              <w:left w:w="0" w:type="dxa"/>
              <w:bottom w:w="0" w:type="dxa"/>
              <w:right w:w="0" w:type="dxa"/>
            </w:tcMar>
            <w:vAlign w:val="center"/>
          </w:tcPr>
          <w:p w14:paraId="069AB643" w14:textId="77777777" w:rsidR="008C4F68" w:rsidRDefault="008C4F68" w:rsidP="0075073A">
            <w:pPr>
              <w:spacing w:before="100" w:after="100" w:line="276" w:lineRule="auto"/>
              <w:ind w:left="100" w:right="100"/>
            </w:pPr>
            <w:r>
              <w:rPr>
                <w:rFonts w:ascii="Arial" w:eastAsia="Arial" w:hAnsi="Arial" w:cs="Arial"/>
                <w:color w:val="000000"/>
                <w:sz w:val="22"/>
                <w:szCs w:val="22"/>
              </w:rPr>
              <w:t>(89.81,90.39)</w:t>
            </w:r>
          </w:p>
        </w:tc>
        <w:tc>
          <w:tcPr>
            <w:tcW w:w="1584" w:type="dxa"/>
            <w:shd w:val="clear" w:color="auto" w:fill="FFFFFF"/>
            <w:tcMar>
              <w:top w:w="0" w:type="dxa"/>
              <w:left w:w="0" w:type="dxa"/>
              <w:bottom w:w="0" w:type="dxa"/>
              <w:right w:w="0" w:type="dxa"/>
            </w:tcMar>
            <w:vAlign w:val="center"/>
          </w:tcPr>
          <w:p w14:paraId="784ED226" w14:textId="77777777" w:rsidR="008C4F68" w:rsidRDefault="008C4F68" w:rsidP="0075073A">
            <w:pPr>
              <w:spacing w:before="100" w:after="100" w:line="276" w:lineRule="auto"/>
              <w:ind w:left="100" w:right="100"/>
            </w:pPr>
            <w:r>
              <w:rPr>
                <w:rFonts w:ascii="Arial" w:eastAsia="Arial" w:hAnsi="Arial" w:cs="Arial"/>
                <w:color w:val="000000"/>
                <w:sz w:val="22"/>
                <w:szCs w:val="22"/>
              </w:rPr>
              <w:t>(89.4,90.24)</w:t>
            </w:r>
          </w:p>
        </w:tc>
        <w:tc>
          <w:tcPr>
            <w:tcW w:w="1584" w:type="dxa"/>
            <w:shd w:val="clear" w:color="auto" w:fill="FFFFFF"/>
            <w:tcMar>
              <w:top w:w="0" w:type="dxa"/>
              <w:left w:w="0" w:type="dxa"/>
              <w:bottom w:w="0" w:type="dxa"/>
              <w:right w:w="0" w:type="dxa"/>
            </w:tcMar>
            <w:vAlign w:val="center"/>
          </w:tcPr>
          <w:p w14:paraId="02E0E349" w14:textId="77777777" w:rsidR="008C4F68" w:rsidRDefault="008C4F68" w:rsidP="0075073A">
            <w:pPr>
              <w:spacing w:before="100" w:after="100" w:line="276" w:lineRule="auto"/>
              <w:ind w:left="100" w:right="100"/>
            </w:pPr>
            <w:r>
              <w:rPr>
                <w:rFonts w:ascii="Arial" w:eastAsia="Arial" w:hAnsi="Arial" w:cs="Arial"/>
                <w:color w:val="000000"/>
                <w:sz w:val="22"/>
                <w:szCs w:val="22"/>
              </w:rPr>
              <w:t>(89.73,90.62)</w:t>
            </w:r>
          </w:p>
        </w:tc>
      </w:tr>
      <w:tr w:rsidR="008C4F68" w14:paraId="5A976417" w14:textId="77777777" w:rsidTr="0075073A">
        <w:trPr>
          <w:cantSplit/>
          <w:jc w:val="center"/>
        </w:trPr>
        <w:tc>
          <w:tcPr>
            <w:tcW w:w="1584" w:type="dxa"/>
            <w:tcBorders>
              <w:bottom w:val="single" w:sz="16" w:space="0" w:color="666666"/>
            </w:tcBorders>
            <w:shd w:val="clear" w:color="auto" w:fill="FFFFFF"/>
            <w:tcMar>
              <w:top w:w="0" w:type="dxa"/>
              <w:left w:w="0" w:type="dxa"/>
              <w:bottom w:w="0" w:type="dxa"/>
              <w:right w:w="0" w:type="dxa"/>
            </w:tcMar>
            <w:vAlign w:val="center"/>
          </w:tcPr>
          <w:p w14:paraId="1B444467" w14:textId="77777777" w:rsidR="008C4F68" w:rsidRDefault="008C4F68" w:rsidP="0075073A">
            <w:pPr>
              <w:spacing w:before="100" w:after="100" w:line="276" w:lineRule="auto"/>
              <w:ind w:left="100" w:right="100"/>
            </w:pPr>
            <w:r>
              <w:rPr>
                <w:rFonts w:ascii="Arial" w:eastAsia="Arial" w:hAnsi="Arial" w:cs="Arial"/>
                <w:color w:val="000000"/>
                <w:sz w:val="22"/>
                <w:szCs w:val="22"/>
              </w:rPr>
              <w:t>Dominant frequency range, kHz</w:t>
            </w:r>
          </w:p>
        </w:tc>
        <w:tc>
          <w:tcPr>
            <w:tcW w:w="1584" w:type="dxa"/>
            <w:tcBorders>
              <w:bottom w:val="single" w:sz="16" w:space="0" w:color="666666"/>
            </w:tcBorders>
            <w:shd w:val="clear" w:color="auto" w:fill="FFFFFF"/>
            <w:tcMar>
              <w:top w:w="0" w:type="dxa"/>
              <w:left w:w="0" w:type="dxa"/>
              <w:bottom w:w="0" w:type="dxa"/>
              <w:right w:w="0" w:type="dxa"/>
            </w:tcMar>
            <w:vAlign w:val="center"/>
          </w:tcPr>
          <w:p w14:paraId="2500D59D" w14:textId="77777777" w:rsidR="008C4F68" w:rsidRDefault="008C4F68" w:rsidP="0075073A">
            <w:pPr>
              <w:spacing w:before="100" w:after="100" w:line="276" w:lineRule="auto"/>
              <w:ind w:left="100" w:right="100"/>
            </w:pPr>
            <w:r>
              <w:rPr>
                <w:rFonts w:ascii="Arial" w:eastAsia="Arial" w:hAnsi="Arial" w:cs="Arial"/>
                <w:color w:val="000000"/>
                <w:sz w:val="22"/>
                <w:szCs w:val="22"/>
              </w:rPr>
              <w:t>(1.77,2.5)</w:t>
            </w:r>
          </w:p>
        </w:tc>
        <w:tc>
          <w:tcPr>
            <w:tcW w:w="1584" w:type="dxa"/>
            <w:tcBorders>
              <w:bottom w:val="single" w:sz="16" w:space="0" w:color="666666"/>
            </w:tcBorders>
            <w:shd w:val="clear" w:color="auto" w:fill="FFFFFF"/>
            <w:tcMar>
              <w:top w:w="0" w:type="dxa"/>
              <w:left w:w="0" w:type="dxa"/>
              <w:bottom w:w="0" w:type="dxa"/>
              <w:right w:w="0" w:type="dxa"/>
            </w:tcMar>
            <w:vAlign w:val="center"/>
          </w:tcPr>
          <w:p w14:paraId="2C0FA717" w14:textId="77777777" w:rsidR="008C4F68" w:rsidRDefault="008C4F68" w:rsidP="0075073A">
            <w:pPr>
              <w:spacing w:before="100" w:after="100" w:line="276" w:lineRule="auto"/>
              <w:ind w:left="100" w:right="100"/>
            </w:pPr>
            <w:r>
              <w:rPr>
                <w:rFonts w:ascii="Arial" w:eastAsia="Arial" w:hAnsi="Arial" w:cs="Arial"/>
                <w:color w:val="000000"/>
                <w:sz w:val="22"/>
                <w:szCs w:val="22"/>
              </w:rPr>
              <w:t>(-0.16,0.82)</w:t>
            </w:r>
          </w:p>
        </w:tc>
        <w:tc>
          <w:tcPr>
            <w:tcW w:w="1584" w:type="dxa"/>
            <w:tcBorders>
              <w:bottom w:val="single" w:sz="16" w:space="0" w:color="666666"/>
            </w:tcBorders>
            <w:shd w:val="clear" w:color="auto" w:fill="FFFFFF"/>
            <w:tcMar>
              <w:top w:w="0" w:type="dxa"/>
              <w:left w:w="0" w:type="dxa"/>
              <w:bottom w:w="0" w:type="dxa"/>
              <w:right w:w="0" w:type="dxa"/>
            </w:tcMar>
            <w:vAlign w:val="center"/>
          </w:tcPr>
          <w:p w14:paraId="6F89DE47" w14:textId="77777777" w:rsidR="008C4F68" w:rsidRDefault="008C4F68" w:rsidP="0075073A">
            <w:pPr>
              <w:spacing w:before="100" w:after="100" w:line="276" w:lineRule="auto"/>
              <w:ind w:left="100" w:right="100"/>
            </w:pPr>
            <w:r>
              <w:rPr>
                <w:rFonts w:ascii="Arial" w:eastAsia="Arial" w:hAnsi="Arial" w:cs="Arial"/>
                <w:color w:val="000000"/>
                <w:sz w:val="22"/>
                <w:szCs w:val="22"/>
              </w:rPr>
              <w:t>(0.6,0.81)</w:t>
            </w:r>
          </w:p>
        </w:tc>
        <w:tc>
          <w:tcPr>
            <w:tcW w:w="1584" w:type="dxa"/>
            <w:tcBorders>
              <w:bottom w:val="single" w:sz="16" w:space="0" w:color="666666"/>
            </w:tcBorders>
            <w:shd w:val="clear" w:color="auto" w:fill="FFFFFF"/>
            <w:tcMar>
              <w:top w:w="0" w:type="dxa"/>
              <w:left w:w="0" w:type="dxa"/>
              <w:bottom w:w="0" w:type="dxa"/>
              <w:right w:w="0" w:type="dxa"/>
            </w:tcMar>
            <w:vAlign w:val="center"/>
          </w:tcPr>
          <w:p w14:paraId="172145D7" w14:textId="77777777" w:rsidR="008C4F68" w:rsidRDefault="008C4F68" w:rsidP="0075073A">
            <w:pPr>
              <w:spacing w:before="100" w:after="100" w:line="276" w:lineRule="auto"/>
              <w:ind w:left="100" w:right="100"/>
            </w:pPr>
            <w:r>
              <w:rPr>
                <w:rFonts w:ascii="Arial" w:eastAsia="Arial" w:hAnsi="Arial" w:cs="Arial"/>
                <w:color w:val="000000"/>
                <w:sz w:val="22"/>
                <w:szCs w:val="22"/>
              </w:rPr>
              <w:t>(2.51,3.2)</w:t>
            </w:r>
          </w:p>
        </w:tc>
        <w:tc>
          <w:tcPr>
            <w:tcW w:w="1584" w:type="dxa"/>
            <w:tcBorders>
              <w:bottom w:val="single" w:sz="16" w:space="0" w:color="666666"/>
            </w:tcBorders>
            <w:shd w:val="clear" w:color="auto" w:fill="FFFFFF"/>
            <w:tcMar>
              <w:top w:w="0" w:type="dxa"/>
              <w:left w:w="0" w:type="dxa"/>
              <w:bottom w:w="0" w:type="dxa"/>
              <w:right w:w="0" w:type="dxa"/>
            </w:tcMar>
            <w:vAlign w:val="center"/>
          </w:tcPr>
          <w:p w14:paraId="72810485" w14:textId="77777777" w:rsidR="008C4F68" w:rsidRDefault="008C4F68" w:rsidP="0075073A">
            <w:pPr>
              <w:spacing w:before="100" w:after="100" w:line="276" w:lineRule="auto"/>
              <w:ind w:left="100" w:right="100"/>
            </w:pPr>
            <w:r>
              <w:rPr>
                <w:rFonts w:ascii="Arial" w:eastAsia="Arial" w:hAnsi="Arial" w:cs="Arial"/>
                <w:color w:val="000000"/>
                <w:sz w:val="22"/>
                <w:szCs w:val="22"/>
              </w:rPr>
              <w:t>(2.17,2.85)</w:t>
            </w:r>
          </w:p>
        </w:tc>
      </w:tr>
    </w:tbl>
    <w:p w14:paraId="7CE7B745" w14:textId="77777777" w:rsidR="008C4F68" w:rsidRDefault="008C4F68" w:rsidP="008C4F68">
      <w:pPr>
        <w:pStyle w:val="Heading3"/>
        <w:spacing w:line="276" w:lineRule="auto"/>
      </w:pPr>
    </w:p>
    <w:p w14:paraId="606EC800" w14:textId="77777777" w:rsidR="008C4F68" w:rsidRPr="00C416B5" w:rsidRDefault="008C4F68" w:rsidP="008C4F68">
      <w:pPr>
        <w:pStyle w:val="BodyText"/>
      </w:pPr>
    </w:p>
    <w:tbl>
      <w:tblPr>
        <w:tblStyle w:val="Table"/>
        <w:tblW w:w="9504" w:type="dxa"/>
        <w:jc w:val="center"/>
        <w:tblLayout w:type="fixed"/>
        <w:tblLook w:val="0420" w:firstRow="1" w:lastRow="0" w:firstColumn="0" w:lastColumn="0" w:noHBand="0" w:noVBand="1"/>
      </w:tblPr>
      <w:tblGrid>
        <w:gridCol w:w="1584"/>
        <w:gridCol w:w="1584"/>
        <w:gridCol w:w="1584"/>
        <w:gridCol w:w="1584"/>
        <w:gridCol w:w="1584"/>
        <w:gridCol w:w="1584"/>
      </w:tblGrid>
      <w:tr w:rsidR="008C4F68" w14:paraId="4F0D1AE2" w14:textId="77777777" w:rsidTr="0075073A">
        <w:trPr>
          <w:cantSplit/>
          <w:tblHeader/>
          <w:jc w:val="center"/>
        </w:trPr>
        <w:tc>
          <w:tcPr>
            <w:tcW w:w="1584" w:type="dxa"/>
            <w:tcBorders>
              <w:top w:val="single" w:sz="12" w:space="0" w:color="auto"/>
              <w:bottom w:val="single" w:sz="4" w:space="0" w:color="auto"/>
            </w:tcBorders>
            <w:shd w:val="clear" w:color="auto" w:fill="FFFFFF"/>
            <w:tcMar>
              <w:top w:w="0" w:type="dxa"/>
              <w:left w:w="0" w:type="dxa"/>
              <w:bottom w:w="0" w:type="dxa"/>
              <w:right w:w="0" w:type="dxa"/>
            </w:tcMar>
            <w:vAlign w:val="center"/>
          </w:tcPr>
          <w:p w14:paraId="14FBA49C" w14:textId="77777777" w:rsidR="008C4F68" w:rsidRDefault="008C4F68" w:rsidP="0075073A">
            <w:pPr>
              <w:spacing w:after="0" w:line="276" w:lineRule="auto"/>
              <w:ind w:left="102" w:right="102"/>
              <w:rPr>
                <w:rFonts w:ascii="Arial" w:eastAsia="Arial" w:hAnsi="Arial" w:cs="Arial"/>
                <w:color w:val="000000"/>
                <w:sz w:val="22"/>
                <w:szCs w:val="22"/>
              </w:rPr>
            </w:pPr>
          </w:p>
        </w:tc>
        <w:tc>
          <w:tcPr>
            <w:tcW w:w="4752" w:type="dxa"/>
            <w:gridSpan w:val="3"/>
            <w:tcBorders>
              <w:top w:val="single" w:sz="12" w:space="0" w:color="auto"/>
              <w:bottom w:val="single" w:sz="4" w:space="0" w:color="auto"/>
            </w:tcBorders>
            <w:shd w:val="clear" w:color="auto" w:fill="FFFFFF"/>
            <w:vAlign w:val="center"/>
          </w:tcPr>
          <w:p w14:paraId="14E6AAC6" w14:textId="77777777" w:rsidR="008C4F68" w:rsidRDefault="008C4F68" w:rsidP="0075073A">
            <w:pPr>
              <w:spacing w:after="0" w:line="276" w:lineRule="auto"/>
              <w:ind w:left="102" w:right="102"/>
              <w:jc w:val="center"/>
              <w:rPr>
                <w:rFonts w:ascii="Arial" w:eastAsia="Arial" w:hAnsi="Arial" w:cs="Arial"/>
                <w:color w:val="000000"/>
                <w:sz w:val="22"/>
                <w:szCs w:val="22"/>
              </w:rPr>
            </w:pPr>
            <w:r>
              <w:rPr>
                <w:rFonts w:ascii="Arial" w:eastAsia="Arial" w:hAnsi="Arial" w:cs="Arial"/>
                <w:color w:val="000000"/>
                <w:sz w:val="22"/>
                <w:szCs w:val="22"/>
              </w:rPr>
              <w:t>Data range</w:t>
            </w:r>
          </w:p>
        </w:tc>
        <w:tc>
          <w:tcPr>
            <w:tcW w:w="3168" w:type="dxa"/>
            <w:gridSpan w:val="2"/>
            <w:tcBorders>
              <w:top w:val="single" w:sz="12" w:space="0" w:color="auto"/>
              <w:bottom w:val="single" w:sz="4" w:space="0" w:color="auto"/>
            </w:tcBorders>
            <w:shd w:val="clear" w:color="auto" w:fill="FFFFFF"/>
            <w:tcMar>
              <w:top w:w="0" w:type="dxa"/>
              <w:left w:w="0" w:type="dxa"/>
              <w:bottom w:w="0" w:type="dxa"/>
              <w:right w:w="0" w:type="dxa"/>
            </w:tcMar>
            <w:vAlign w:val="center"/>
          </w:tcPr>
          <w:p w14:paraId="703226F3" w14:textId="77777777" w:rsidR="008C4F68" w:rsidRDefault="008C4F68" w:rsidP="0075073A">
            <w:pPr>
              <w:spacing w:after="0" w:line="276" w:lineRule="auto"/>
              <w:ind w:left="102" w:right="102"/>
              <w:jc w:val="center"/>
              <w:rPr>
                <w:rFonts w:ascii="Arial" w:eastAsia="Arial" w:hAnsi="Arial" w:cs="Arial"/>
                <w:color w:val="000000"/>
                <w:sz w:val="22"/>
                <w:szCs w:val="22"/>
              </w:rPr>
            </w:pPr>
            <w:r>
              <w:rPr>
                <w:rFonts w:ascii="Arial" w:eastAsia="Arial" w:hAnsi="Arial" w:cs="Arial"/>
                <w:color w:val="000000"/>
                <w:sz w:val="22"/>
                <w:szCs w:val="22"/>
              </w:rPr>
              <w:t>Difference (X – Y% CI)</w:t>
            </w:r>
          </w:p>
        </w:tc>
      </w:tr>
      <w:tr w:rsidR="008C4F68" w14:paraId="09C3F3E0" w14:textId="77777777" w:rsidTr="0075073A">
        <w:trPr>
          <w:cantSplit/>
          <w:tblHeader/>
          <w:jc w:val="center"/>
        </w:trPr>
        <w:tc>
          <w:tcPr>
            <w:tcW w:w="1584" w:type="dxa"/>
            <w:tcBorders>
              <w:top w:val="single" w:sz="4" w:space="0" w:color="auto"/>
              <w:bottom w:val="single" w:sz="12" w:space="0" w:color="auto"/>
            </w:tcBorders>
            <w:shd w:val="clear" w:color="auto" w:fill="FFFFFF"/>
            <w:tcMar>
              <w:top w:w="0" w:type="dxa"/>
              <w:left w:w="0" w:type="dxa"/>
              <w:bottom w:w="0" w:type="dxa"/>
              <w:right w:w="0" w:type="dxa"/>
            </w:tcMar>
            <w:vAlign w:val="center"/>
          </w:tcPr>
          <w:p w14:paraId="44CD2B70" w14:textId="77777777" w:rsidR="008C4F68" w:rsidRDefault="008C4F68" w:rsidP="0075073A">
            <w:pPr>
              <w:spacing w:after="0" w:line="276" w:lineRule="auto"/>
              <w:ind w:left="102" w:right="102"/>
            </w:pPr>
            <w:r>
              <w:rPr>
                <w:rFonts w:ascii="Arial" w:eastAsia="Arial" w:hAnsi="Arial" w:cs="Arial"/>
                <w:color w:val="000000"/>
                <w:sz w:val="22"/>
                <w:szCs w:val="22"/>
              </w:rPr>
              <w:t>Parameter</w:t>
            </w:r>
          </w:p>
        </w:tc>
        <w:tc>
          <w:tcPr>
            <w:tcW w:w="1584" w:type="dxa"/>
            <w:tcBorders>
              <w:top w:val="single" w:sz="4" w:space="0" w:color="auto"/>
              <w:bottom w:val="single" w:sz="12" w:space="0" w:color="auto"/>
            </w:tcBorders>
            <w:shd w:val="clear" w:color="auto" w:fill="FFFFFF"/>
            <w:vAlign w:val="center"/>
          </w:tcPr>
          <w:p w14:paraId="0E0851A4" w14:textId="77777777" w:rsidR="008C4F68" w:rsidRDefault="008C4F68" w:rsidP="0075073A">
            <w:pPr>
              <w:spacing w:after="0" w:line="276" w:lineRule="auto"/>
              <w:ind w:left="102" w:right="102"/>
              <w:rPr>
                <w:rFonts w:ascii="Arial" w:eastAsia="Arial" w:hAnsi="Arial" w:cs="Arial"/>
                <w:color w:val="000000"/>
                <w:sz w:val="22"/>
                <w:szCs w:val="22"/>
              </w:rPr>
            </w:pPr>
            <w:r>
              <w:rPr>
                <w:rFonts w:ascii="Arial" w:eastAsia="Arial" w:hAnsi="Arial" w:cs="Arial"/>
                <w:color w:val="000000"/>
                <w:sz w:val="22"/>
                <w:szCs w:val="22"/>
              </w:rPr>
              <w:t>single bat</w:t>
            </w:r>
          </w:p>
        </w:tc>
        <w:tc>
          <w:tcPr>
            <w:tcW w:w="1584" w:type="dxa"/>
            <w:tcBorders>
              <w:top w:val="single" w:sz="4" w:space="0" w:color="auto"/>
              <w:bottom w:val="single" w:sz="12" w:space="0" w:color="auto"/>
            </w:tcBorders>
            <w:shd w:val="clear" w:color="auto" w:fill="FFFFFF"/>
            <w:vAlign w:val="center"/>
          </w:tcPr>
          <w:p w14:paraId="7030ADE8" w14:textId="77777777" w:rsidR="008C4F68" w:rsidRDefault="008C4F68" w:rsidP="0075073A">
            <w:pPr>
              <w:spacing w:after="0" w:line="276" w:lineRule="auto"/>
              <w:ind w:left="102" w:right="102"/>
              <w:rPr>
                <w:rFonts w:ascii="Arial" w:eastAsia="Arial" w:hAnsi="Arial" w:cs="Arial"/>
                <w:color w:val="000000"/>
                <w:sz w:val="22"/>
                <w:szCs w:val="22"/>
              </w:rPr>
            </w:pPr>
            <w:r>
              <w:rPr>
                <w:rFonts w:ascii="Arial" w:eastAsia="Arial" w:hAnsi="Arial" w:cs="Arial"/>
                <w:color w:val="000000"/>
                <w:sz w:val="22"/>
                <w:szCs w:val="22"/>
              </w:rPr>
              <w:t>multi bat</w:t>
            </w:r>
          </w:p>
        </w:tc>
        <w:tc>
          <w:tcPr>
            <w:tcW w:w="1584" w:type="dxa"/>
            <w:tcBorders>
              <w:top w:val="single" w:sz="4" w:space="0" w:color="auto"/>
              <w:bottom w:val="single" w:sz="12" w:space="0" w:color="auto"/>
            </w:tcBorders>
            <w:shd w:val="clear" w:color="auto" w:fill="FFFFFF"/>
            <w:vAlign w:val="center"/>
          </w:tcPr>
          <w:p w14:paraId="168C995E" w14:textId="77777777" w:rsidR="008C4F68" w:rsidRDefault="008C4F68" w:rsidP="0075073A">
            <w:pPr>
              <w:spacing w:after="0" w:line="276" w:lineRule="auto"/>
              <w:ind w:left="102" w:right="102"/>
              <w:rPr>
                <w:rFonts w:ascii="Arial" w:eastAsia="Arial" w:hAnsi="Arial" w:cs="Arial"/>
                <w:color w:val="000000"/>
                <w:sz w:val="22"/>
                <w:szCs w:val="22"/>
              </w:rPr>
            </w:pPr>
            <w:r>
              <w:rPr>
                <w:rFonts w:ascii="Arial" w:eastAsia="Arial" w:hAnsi="Arial" w:cs="Arial"/>
                <w:color w:val="000000"/>
                <w:sz w:val="22"/>
                <w:szCs w:val="22"/>
              </w:rPr>
              <w:t>virtual multi bat</w:t>
            </w:r>
          </w:p>
        </w:tc>
        <w:tc>
          <w:tcPr>
            <w:tcW w:w="1584" w:type="dxa"/>
            <w:tcBorders>
              <w:top w:val="single" w:sz="4" w:space="0" w:color="auto"/>
              <w:bottom w:val="single" w:sz="12" w:space="0" w:color="auto"/>
            </w:tcBorders>
            <w:shd w:val="clear" w:color="auto" w:fill="FFFFFF"/>
            <w:tcMar>
              <w:top w:w="0" w:type="dxa"/>
              <w:left w:w="0" w:type="dxa"/>
              <w:bottom w:w="0" w:type="dxa"/>
              <w:right w:w="0" w:type="dxa"/>
            </w:tcMar>
            <w:vAlign w:val="center"/>
          </w:tcPr>
          <w:p w14:paraId="2AE456D5" w14:textId="77777777" w:rsidR="008C4F68" w:rsidRDefault="008C4F68" w:rsidP="0075073A">
            <w:pPr>
              <w:spacing w:after="0" w:line="276" w:lineRule="auto"/>
              <w:ind w:left="102" w:right="102"/>
            </w:pPr>
            <w:commentRangeStart w:id="1138"/>
            <w:r>
              <w:rPr>
                <w:rFonts w:ascii="Arial" w:eastAsia="Arial" w:hAnsi="Arial" w:cs="Arial"/>
                <w:color w:val="000000"/>
                <w:sz w:val="22"/>
                <w:szCs w:val="22"/>
              </w:rPr>
              <w:t xml:space="preserve">Multi-single </w:t>
            </w:r>
          </w:p>
        </w:tc>
        <w:tc>
          <w:tcPr>
            <w:tcW w:w="1584" w:type="dxa"/>
            <w:tcBorders>
              <w:top w:val="single" w:sz="4" w:space="0" w:color="auto"/>
              <w:bottom w:val="single" w:sz="12" w:space="0" w:color="auto"/>
            </w:tcBorders>
            <w:shd w:val="clear" w:color="auto" w:fill="FFFFFF"/>
            <w:tcMar>
              <w:top w:w="0" w:type="dxa"/>
              <w:left w:w="0" w:type="dxa"/>
              <w:bottom w:w="0" w:type="dxa"/>
              <w:right w:w="0" w:type="dxa"/>
            </w:tcMar>
            <w:vAlign w:val="center"/>
          </w:tcPr>
          <w:p w14:paraId="14E3FF40" w14:textId="77777777" w:rsidR="008C4F68" w:rsidRDefault="008C4F68" w:rsidP="0075073A">
            <w:pPr>
              <w:spacing w:after="0" w:line="276" w:lineRule="auto"/>
              <w:ind w:left="102" w:right="102"/>
            </w:pPr>
            <w:r>
              <w:rPr>
                <w:rFonts w:ascii="Arial" w:eastAsia="Arial" w:hAnsi="Arial" w:cs="Arial"/>
                <w:color w:val="000000"/>
                <w:sz w:val="22"/>
                <w:szCs w:val="22"/>
              </w:rPr>
              <w:t xml:space="preserve">Multi-virtual multi </w:t>
            </w:r>
            <w:commentRangeEnd w:id="1138"/>
            <w:r>
              <w:rPr>
                <w:rStyle w:val="CommentReference"/>
              </w:rPr>
              <w:commentReference w:id="1138"/>
            </w:r>
          </w:p>
        </w:tc>
      </w:tr>
      <w:tr w:rsidR="008C4F68" w14:paraId="55FD17C3" w14:textId="77777777" w:rsidTr="0075073A">
        <w:trPr>
          <w:cantSplit/>
          <w:jc w:val="center"/>
        </w:trPr>
        <w:tc>
          <w:tcPr>
            <w:tcW w:w="1584" w:type="dxa"/>
            <w:tcBorders>
              <w:top w:val="single" w:sz="12" w:space="0" w:color="auto"/>
              <w:bottom w:val="single" w:sz="4" w:space="0" w:color="auto"/>
            </w:tcBorders>
            <w:shd w:val="clear" w:color="auto" w:fill="FFFFFF"/>
            <w:tcMar>
              <w:top w:w="0" w:type="dxa"/>
              <w:left w:w="0" w:type="dxa"/>
              <w:bottom w:w="0" w:type="dxa"/>
              <w:right w:w="0" w:type="dxa"/>
            </w:tcMar>
            <w:vAlign w:val="center"/>
          </w:tcPr>
          <w:p w14:paraId="3D6F7FA3" w14:textId="77777777" w:rsidR="008C4F68" w:rsidRDefault="008C4F68" w:rsidP="0075073A">
            <w:pPr>
              <w:spacing w:after="0" w:line="276" w:lineRule="auto"/>
              <w:ind w:left="102" w:right="102"/>
            </w:pPr>
            <w:r>
              <w:rPr>
                <w:rFonts w:ascii="Arial" w:eastAsia="Arial" w:hAnsi="Arial" w:cs="Arial"/>
                <w:color w:val="000000"/>
                <w:sz w:val="22"/>
                <w:szCs w:val="22"/>
              </w:rPr>
              <w:t>Dominant frequency range (kHz)</w:t>
            </w:r>
          </w:p>
        </w:tc>
        <w:tc>
          <w:tcPr>
            <w:tcW w:w="1584" w:type="dxa"/>
            <w:tcBorders>
              <w:top w:val="single" w:sz="12" w:space="0" w:color="auto"/>
              <w:bottom w:val="single" w:sz="4" w:space="0" w:color="auto"/>
            </w:tcBorders>
            <w:shd w:val="clear" w:color="auto" w:fill="FFFFFF"/>
            <w:vAlign w:val="center"/>
          </w:tcPr>
          <w:p w14:paraId="798070F2" w14:textId="77777777" w:rsidR="008C4F68" w:rsidRDefault="008C4F68" w:rsidP="0075073A">
            <w:pPr>
              <w:spacing w:after="0" w:line="276" w:lineRule="auto"/>
              <w:ind w:left="102" w:right="102"/>
              <w:rPr>
                <w:rFonts w:ascii="Arial" w:eastAsia="Arial" w:hAnsi="Arial" w:cs="Arial"/>
                <w:color w:val="000000"/>
                <w:sz w:val="22"/>
                <w:szCs w:val="22"/>
              </w:rPr>
            </w:pPr>
            <w:r>
              <w:rPr>
                <w:rFonts w:ascii="Arial" w:eastAsia="Arial" w:hAnsi="Arial" w:cs="Arial"/>
                <w:color w:val="000000"/>
                <w:sz w:val="22"/>
                <w:szCs w:val="22"/>
              </w:rPr>
              <w:t>(0.6,0.81)</w:t>
            </w:r>
          </w:p>
        </w:tc>
        <w:tc>
          <w:tcPr>
            <w:tcW w:w="1584" w:type="dxa"/>
            <w:tcBorders>
              <w:top w:val="single" w:sz="12" w:space="0" w:color="auto"/>
              <w:bottom w:val="single" w:sz="4" w:space="0" w:color="auto"/>
            </w:tcBorders>
            <w:shd w:val="clear" w:color="auto" w:fill="FFFFFF"/>
            <w:vAlign w:val="center"/>
          </w:tcPr>
          <w:p w14:paraId="4F79E0DC" w14:textId="77777777" w:rsidR="008C4F68" w:rsidRDefault="008C4F68" w:rsidP="0075073A">
            <w:pPr>
              <w:spacing w:after="0" w:line="276" w:lineRule="auto"/>
              <w:ind w:left="102" w:right="102"/>
              <w:rPr>
                <w:rFonts w:ascii="Arial" w:eastAsia="Arial" w:hAnsi="Arial" w:cs="Arial"/>
                <w:color w:val="000000"/>
                <w:sz w:val="22"/>
                <w:szCs w:val="22"/>
              </w:rPr>
            </w:pPr>
            <w:r>
              <w:rPr>
                <w:rFonts w:ascii="Arial" w:eastAsia="Arial" w:hAnsi="Arial" w:cs="Arial"/>
                <w:color w:val="000000"/>
                <w:sz w:val="22"/>
                <w:szCs w:val="22"/>
              </w:rPr>
              <w:t>(2.51,3.2)</w:t>
            </w:r>
          </w:p>
        </w:tc>
        <w:tc>
          <w:tcPr>
            <w:tcW w:w="1584" w:type="dxa"/>
            <w:tcBorders>
              <w:top w:val="single" w:sz="12" w:space="0" w:color="auto"/>
              <w:bottom w:val="single" w:sz="4" w:space="0" w:color="auto"/>
            </w:tcBorders>
            <w:shd w:val="clear" w:color="auto" w:fill="FFFFFF"/>
            <w:vAlign w:val="center"/>
          </w:tcPr>
          <w:p w14:paraId="11B435F6" w14:textId="77777777" w:rsidR="008C4F68" w:rsidRDefault="008C4F68" w:rsidP="0075073A">
            <w:pPr>
              <w:spacing w:after="0" w:line="276" w:lineRule="auto"/>
              <w:ind w:left="102" w:right="102"/>
              <w:rPr>
                <w:rFonts w:ascii="Arial" w:eastAsia="Arial" w:hAnsi="Arial" w:cs="Arial"/>
                <w:color w:val="000000"/>
                <w:sz w:val="22"/>
                <w:szCs w:val="22"/>
              </w:rPr>
            </w:pPr>
            <w:r>
              <w:rPr>
                <w:rFonts w:ascii="Arial" w:eastAsia="Arial" w:hAnsi="Arial" w:cs="Arial"/>
                <w:color w:val="000000"/>
                <w:sz w:val="22"/>
                <w:szCs w:val="22"/>
              </w:rPr>
              <w:t>(2.17,2.85)</w:t>
            </w:r>
          </w:p>
        </w:tc>
        <w:tc>
          <w:tcPr>
            <w:tcW w:w="1584" w:type="dxa"/>
            <w:tcBorders>
              <w:top w:val="single" w:sz="12" w:space="0" w:color="auto"/>
              <w:bottom w:val="single" w:sz="4" w:space="0" w:color="auto"/>
            </w:tcBorders>
            <w:shd w:val="clear" w:color="auto" w:fill="FFFFFF"/>
            <w:tcMar>
              <w:top w:w="0" w:type="dxa"/>
              <w:left w:w="0" w:type="dxa"/>
              <w:bottom w:w="0" w:type="dxa"/>
              <w:right w:w="0" w:type="dxa"/>
            </w:tcMar>
            <w:vAlign w:val="center"/>
          </w:tcPr>
          <w:p w14:paraId="4986D045" w14:textId="77777777" w:rsidR="008C4F68" w:rsidRDefault="008C4F68" w:rsidP="0075073A">
            <w:pPr>
              <w:spacing w:after="0" w:line="276" w:lineRule="auto"/>
              <w:ind w:left="102" w:right="102"/>
            </w:pPr>
            <w:r>
              <w:rPr>
                <w:rFonts w:ascii="Arial" w:eastAsia="Arial" w:hAnsi="Arial" w:cs="Arial"/>
                <w:color w:val="000000"/>
                <w:sz w:val="22"/>
                <w:szCs w:val="22"/>
              </w:rPr>
              <w:t>(1.77,2.5)</w:t>
            </w:r>
          </w:p>
        </w:tc>
        <w:tc>
          <w:tcPr>
            <w:tcW w:w="1584" w:type="dxa"/>
            <w:tcBorders>
              <w:top w:val="single" w:sz="12" w:space="0" w:color="auto"/>
              <w:bottom w:val="single" w:sz="4" w:space="0" w:color="auto"/>
            </w:tcBorders>
            <w:shd w:val="clear" w:color="auto" w:fill="FFFFFF"/>
            <w:tcMar>
              <w:top w:w="0" w:type="dxa"/>
              <w:left w:w="0" w:type="dxa"/>
              <w:bottom w:w="0" w:type="dxa"/>
              <w:right w:w="0" w:type="dxa"/>
            </w:tcMar>
            <w:vAlign w:val="center"/>
          </w:tcPr>
          <w:p w14:paraId="53F0BFDB" w14:textId="77777777" w:rsidR="008C4F68" w:rsidRDefault="008C4F68" w:rsidP="0075073A">
            <w:pPr>
              <w:spacing w:after="0" w:line="276" w:lineRule="auto"/>
              <w:ind w:left="102" w:right="102"/>
            </w:pPr>
            <w:r>
              <w:rPr>
                <w:rFonts w:ascii="Arial" w:eastAsia="Arial" w:hAnsi="Arial" w:cs="Arial"/>
                <w:color w:val="000000"/>
                <w:sz w:val="22"/>
                <w:szCs w:val="22"/>
              </w:rPr>
              <w:t>(-0.16,0.82)</w:t>
            </w:r>
          </w:p>
        </w:tc>
      </w:tr>
      <w:tr w:rsidR="008C4F68" w14:paraId="2ECE2508" w14:textId="77777777" w:rsidTr="0075073A">
        <w:trPr>
          <w:cantSplit/>
          <w:jc w:val="center"/>
        </w:trPr>
        <w:tc>
          <w:tcPr>
            <w:tcW w:w="1584"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6985808F" w14:textId="77777777" w:rsidR="008C4F68" w:rsidRDefault="008C4F68" w:rsidP="0075073A">
            <w:pPr>
              <w:spacing w:after="0" w:line="276" w:lineRule="auto"/>
              <w:ind w:left="102" w:right="102"/>
            </w:pPr>
            <w:r>
              <w:rPr>
                <w:rFonts w:ascii="Arial" w:eastAsia="Arial" w:hAnsi="Arial" w:cs="Arial"/>
                <w:color w:val="000000"/>
                <w:sz w:val="22"/>
                <w:szCs w:val="22"/>
              </w:rPr>
              <w:t>Received level (dB rms)</w:t>
            </w:r>
          </w:p>
        </w:tc>
        <w:tc>
          <w:tcPr>
            <w:tcW w:w="1584" w:type="dxa"/>
            <w:tcBorders>
              <w:top w:val="single" w:sz="4" w:space="0" w:color="auto"/>
              <w:bottom w:val="single" w:sz="4" w:space="0" w:color="auto"/>
            </w:tcBorders>
            <w:shd w:val="clear" w:color="auto" w:fill="FFFFFF"/>
            <w:vAlign w:val="center"/>
          </w:tcPr>
          <w:p w14:paraId="41A1DD4B" w14:textId="77777777" w:rsidR="008C4F68" w:rsidRDefault="008C4F68" w:rsidP="0075073A">
            <w:pPr>
              <w:spacing w:after="0" w:line="276" w:lineRule="auto"/>
              <w:ind w:left="102" w:right="102"/>
              <w:rPr>
                <w:rFonts w:ascii="Arial" w:eastAsia="Arial" w:hAnsi="Arial" w:cs="Arial"/>
                <w:color w:val="000000"/>
                <w:sz w:val="22"/>
                <w:szCs w:val="22"/>
              </w:rPr>
            </w:pPr>
            <w:commentRangeStart w:id="1139"/>
            <w:r>
              <w:rPr>
                <w:rFonts w:ascii="Arial" w:eastAsia="Arial" w:hAnsi="Arial" w:cs="Arial"/>
                <w:color w:val="000000"/>
                <w:sz w:val="22"/>
                <w:szCs w:val="22"/>
              </w:rPr>
              <w:t>(-</w:t>
            </w:r>
            <w:proofErr w:type="gramStart"/>
            <w:r>
              <w:rPr>
                <w:rFonts w:ascii="Arial" w:eastAsia="Arial" w:hAnsi="Arial" w:cs="Arial"/>
                <w:color w:val="000000"/>
                <w:sz w:val="22"/>
                <w:szCs w:val="22"/>
              </w:rPr>
              <w:t>33,-</w:t>
            </w:r>
            <w:proofErr w:type="gramEnd"/>
            <w:r>
              <w:rPr>
                <w:rFonts w:ascii="Arial" w:eastAsia="Arial" w:hAnsi="Arial" w:cs="Arial"/>
                <w:color w:val="000000"/>
                <w:sz w:val="22"/>
                <w:szCs w:val="22"/>
              </w:rPr>
              <w:t>32)</w:t>
            </w:r>
          </w:p>
        </w:tc>
        <w:tc>
          <w:tcPr>
            <w:tcW w:w="1584" w:type="dxa"/>
            <w:tcBorders>
              <w:top w:val="single" w:sz="4" w:space="0" w:color="auto"/>
              <w:bottom w:val="single" w:sz="4" w:space="0" w:color="auto"/>
            </w:tcBorders>
            <w:shd w:val="clear" w:color="auto" w:fill="FFFFFF"/>
            <w:vAlign w:val="center"/>
          </w:tcPr>
          <w:p w14:paraId="79B35CEF" w14:textId="77777777" w:rsidR="008C4F68" w:rsidRDefault="008C4F68" w:rsidP="0075073A">
            <w:pPr>
              <w:spacing w:after="0" w:line="276" w:lineRule="auto"/>
              <w:ind w:left="102" w:right="102"/>
              <w:rPr>
                <w:rFonts w:ascii="Arial" w:eastAsia="Arial" w:hAnsi="Arial" w:cs="Arial"/>
                <w:color w:val="000000"/>
                <w:sz w:val="22"/>
                <w:szCs w:val="22"/>
              </w:rPr>
            </w:pPr>
            <w:r>
              <w:rPr>
                <w:rFonts w:ascii="Arial" w:eastAsia="Arial" w:hAnsi="Arial" w:cs="Arial"/>
                <w:color w:val="000000"/>
                <w:sz w:val="22"/>
                <w:szCs w:val="22"/>
              </w:rPr>
              <w:t>(-</w:t>
            </w:r>
            <w:proofErr w:type="gramStart"/>
            <w:r>
              <w:rPr>
                <w:rFonts w:ascii="Arial" w:eastAsia="Arial" w:hAnsi="Arial" w:cs="Arial"/>
                <w:color w:val="000000"/>
                <w:sz w:val="22"/>
                <w:szCs w:val="22"/>
              </w:rPr>
              <w:t>33,-</w:t>
            </w:r>
            <w:proofErr w:type="gramEnd"/>
            <w:r>
              <w:rPr>
                <w:rFonts w:ascii="Arial" w:eastAsia="Arial" w:hAnsi="Arial" w:cs="Arial"/>
                <w:color w:val="000000"/>
                <w:sz w:val="22"/>
                <w:szCs w:val="22"/>
              </w:rPr>
              <w:t>32)</w:t>
            </w:r>
          </w:p>
        </w:tc>
        <w:tc>
          <w:tcPr>
            <w:tcW w:w="1584" w:type="dxa"/>
            <w:tcBorders>
              <w:top w:val="single" w:sz="4" w:space="0" w:color="auto"/>
              <w:bottom w:val="single" w:sz="4" w:space="0" w:color="auto"/>
            </w:tcBorders>
            <w:shd w:val="clear" w:color="auto" w:fill="FFFFFF"/>
            <w:vAlign w:val="center"/>
          </w:tcPr>
          <w:p w14:paraId="71014318" w14:textId="77777777" w:rsidR="008C4F68" w:rsidRDefault="008C4F68" w:rsidP="0075073A">
            <w:pPr>
              <w:spacing w:after="0" w:line="276" w:lineRule="auto"/>
              <w:ind w:left="102" w:right="102"/>
              <w:rPr>
                <w:rFonts w:ascii="Arial" w:eastAsia="Arial" w:hAnsi="Arial" w:cs="Arial"/>
                <w:color w:val="000000"/>
                <w:sz w:val="22"/>
                <w:szCs w:val="22"/>
              </w:rPr>
            </w:pPr>
            <w:r>
              <w:rPr>
                <w:rFonts w:ascii="Arial" w:eastAsia="Arial" w:hAnsi="Arial" w:cs="Arial"/>
                <w:color w:val="000000"/>
                <w:sz w:val="22"/>
                <w:szCs w:val="22"/>
              </w:rPr>
              <w:t>(-</w:t>
            </w:r>
            <w:proofErr w:type="gramStart"/>
            <w:r>
              <w:rPr>
                <w:rFonts w:ascii="Arial" w:eastAsia="Arial" w:hAnsi="Arial" w:cs="Arial"/>
                <w:color w:val="000000"/>
                <w:sz w:val="22"/>
                <w:szCs w:val="22"/>
              </w:rPr>
              <w:t>33,-</w:t>
            </w:r>
            <w:proofErr w:type="gramEnd"/>
            <w:r>
              <w:rPr>
                <w:rFonts w:ascii="Arial" w:eastAsia="Arial" w:hAnsi="Arial" w:cs="Arial"/>
                <w:color w:val="000000"/>
                <w:sz w:val="22"/>
                <w:szCs w:val="22"/>
              </w:rPr>
              <w:t>32)</w:t>
            </w:r>
            <w:commentRangeEnd w:id="1139"/>
            <w:r w:rsidR="009E6E3C">
              <w:rPr>
                <w:rStyle w:val="CommentReference"/>
              </w:rPr>
              <w:commentReference w:id="1139"/>
            </w:r>
          </w:p>
        </w:tc>
        <w:tc>
          <w:tcPr>
            <w:tcW w:w="1584"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5877DCBD" w14:textId="77777777" w:rsidR="008C4F68" w:rsidRDefault="008C4F68" w:rsidP="0075073A">
            <w:pPr>
              <w:spacing w:after="0" w:line="276" w:lineRule="auto"/>
              <w:ind w:left="102" w:right="102"/>
            </w:pPr>
            <w:r>
              <w:rPr>
                <w:rFonts w:ascii="Arial" w:eastAsia="Arial" w:hAnsi="Arial" w:cs="Arial"/>
                <w:color w:val="000000"/>
                <w:sz w:val="22"/>
                <w:szCs w:val="22"/>
              </w:rPr>
              <w:t>(-0.4,0.8)</w:t>
            </w:r>
          </w:p>
        </w:tc>
        <w:tc>
          <w:tcPr>
            <w:tcW w:w="1584"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095C2398" w14:textId="77777777" w:rsidR="008C4F68" w:rsidRDefault="008C4F68" w:rsidP="0075073A">
            <w:pPr>
              <w:spacing w:after="0" w:line="276" w:lineRule="auto"/>
              <w:ind w:left="102" w:right="102"/>
            </w:pPr>
            <w:r>
              <w:rPr>
                <w:rFonts w:ascii="Arial" w:eastAsia="Arial" w:hAnsi="Arial" w:cs="Arial"/>
                <w:color w:val="000000"/>
                <w:sz w:val="22"/>
                <w:szCs w:val="22"/>
              </w:rPr>
              <w:t>(-0.1,1.3)</w:t>
            </w:r>
          </w:p>
        </w:tc>
      </w:tr>
      <w:tr w:rsidR="008C4F68" w14:paraId="7C63DAC8" w14:textId="77777777" w:rsidTr="0075073A">
        <w:trPr>
          <w:cantSplit/>
          <w:jc w:val="center"/>
        </w:trPr>
        <w:tc>
          <w:tcPr>
            <w:tcW w:w="1584" w:type="dxa"/>
            <w:tcBorders>
              <w:top w:val="single" w:sz="4" w:space="0" w:color="auto"/>
              <w:bottom w:val="single" w:sz="12" w:space="0" w:color="auto"/>
            </w:tcBorders>
            <w:shd w:val="clear" w:color="auto" w:fill="FFFFFF"/>
            <w:tcMar>
              <w:top w:w="0" w:type="dxa"/>
              <w:left w:w="0" w:type="dxa"/>
              <w:bottom w:w="0" w:type="dxa"/>
              <w:right w:w="0" w:type="dxa"/>
            </w:tcMar>
            <w:vAlign w:val="center"/>
          </w:tcPr>
          <w:p w14:paraId="356F8131" w14:textId="77777777" w:rsidR="008C4F68" w:rsidRDefault="008C4F68" w:rsidP="0075073A">
            <w:pPr>
              <w:spacing w:after="0" w:line="276" w:lineRule="auto"/>
              <w:ind w:left="102" w:right="102"/>
            </w:pPr>
            <w:r>
              <w:rPr>
                <w:rFonts w:ascii="Arial" w:eastAsia="Arial" w:hAnsi="Arial" w:cs="Arial"/>
                <w:color w:val="000000"/>
                <w:sz w:val="22"/>
                <w:szCs w:val="22"/>
              </w:rPr>
              <w:t>FM lower frequency (kHz)</w:t>
            </w:r>
          </w:p>
        </w:tc>
        <w:tc>
          <w:tcPr>
            <w:tcW w:w="1584" w:type="dxa"/>
            <w:tcBorders>
              <w:top w:val="single" w:sz="4" w:space="0" w:color="auto"/>
              <w:bottom w:val="single" w:sz="12" w:space="0" w:color="auto"/>
            </w:tcBorders>
            <w:shd w:val="clear" w:color="auto" w:fill="FFFFFF"/>
            <w:vAlign w:val="center"/>
          </w:tcPr>
          <w:p w14:paraId="11BC141D" w14:textId="77777777" w:rsidR="008C4F68" w:rsidRDefault="008C4F68" w:rsidP="0075073A">
            <w:pPr>
              <w:spacing w:after="0" w:line="276" w:lineRule="auto"/>
              <w:ind w:left="102" w:right="102"/>
              <w:rPr>
                <w:rFonts w:ascii="Arial" w:eastAsia="Arial" w:hAnsi="Arial" w:cs="Arial"/>
                <w:color w:val="000000"/>
                <w:sz w:val="22"/>
                <w:szCs w:val="22"/>
              </w:rPr>
            </w:pPr>
            <w:r>
              <w:rPr>
                <w:rFonts w:ascii="Arial" w:eastAsia="Arial" w:hAnsi="Arial" w:cs="Arial"/>
                <w:color w:val="000000"/>
                <w:sz w:val="22"/>
                <w:szCs w:val="22"/>
              </w:rPr>
              <w:t>(89.81,90.39)</w:t>
            </w:r>
          </w:p>
        </w:tc>
        <w:tc>
          <w:tcPr>
            <w:tcW w:w="1584" w:type="dxa"/>
            <w:tcBorders>
              <w:top w:val="single" w:sz="4" w:space="0" w:color="auto"/>
              <w:bottom w:val="single" w:sz="12" w:space="0" w:color="auto"/>
            </w:tcBorders>
            <w:shd w:val="clear" w:color="auto" w:fill="FFFFFF"/>
            <w:vAlign w:val="center"/>
          </w:tcPr>
          <w:p w14:paraId="775C51CE" w14:textId="77777777" w:rsidR="008C4F68" w:rsidRDefault="008C4F68" w:rsidP="0075073A">
            <w:pPr>
              <w:spacing w:after="0" w:line="276" w:lineRule="auto"/>
              <w:ind w:left="102" w:right="102"/>
              <w:rPr>
                <w:rFonts w:ascii="Arial" w:eastAsia="Arial" w:hAnsi="Arial" w:cs="Arial"/>
                <w:color w:val="000000"/>
                <w:sz w:val="22"/>
                <w:szCs w:val="22"/>
              </w:rPr>
            </w:pPr>
            <w:r>
              <w:rPr>
                <w:rFonts w:ascii="Arial" w:eastAsia="Arial" w:hAnsi="Arial" w:cs="Arial"/>
                <w:color w:val="000000"/>
                <w:sz w:val="22"/>
                <w:szCs w:val="22"/>
              </w:rPr>
              <w:t>(89.4,90.24)</w:t>
            </w:r>
          </w:p>
        </w:tc>
        <w:tc>
          <w:tcPr>
            <w:tcW w:w="1584" w:type="dxa"/>
            <w:tcBorders>
              <w:top w:val="single" w:sz="4" w:space="0" w:color="auto"/>
              <w:bottom w:val="single" w:sz="12" w:space="0" w:color="auto"/>
            </w:tcBorders>
            <w:shd w:val="clear" w:color="auto" w:fill="FFFFFF"/>
            <w:vAlign w:val="center"/>
          </w:tcPr>
          <w:p w14:paraId="2BBB51A9" w14:textId="77777777" w:rsidR="008C4F68" w:rsidRDefault="008C4F68" w:rsidP="0075073A">
            <w:pPr>
              <w:spacing w:after="0" w:line="276" w:lineRule="auto"/>
              <w:ind w:left="102" w:right="102"/>
              <w:rPr>
                <w:rFonts w:ascii="Arial" w:eastAsia="Arial" w:hAnsi="Arial" w:cs="Arial"/>
                <w:color w:val="000000"/>
                <w:sz w:val="22"/>
                <w:szCs w:val="22"/>
              </w:rPr>
            </w:pPr>
            <w:r>
              <w:rPr>
                <w:rFonts w:ascii="Arial" w:eastAsia="Arial" w:hAnsi="Arial" w:cs="Arial"/>
                <w:color w:val="000000"/>
                <w:sz w:val="22"/>
                <w:szCs w:val="22"/>
              </w:rPr>
              <w:t>(89.73,90.62)</w:t>
            </w:r>
          </w:p>
        </w:tc>
        <w:tc>
          <w:tcPr>
            <w:tcW w:w="1584" w:type="dxa"/>
            <w:tcBorders>
              <w:top w:val="single" w:sz="4" w:space="0" w:color="auto"/>
              <w:bottom w:val="single" w:sz="12" w:space="0" w:color="auto"/>
            </w:tcBorders>
            <w:shd w:val="clear" w:color="auto" w:fill="FFFFFF"/>
            <w:tcMar>
              <w:top w:w="0" w:type="dxa"/>
              <w:left w:w="0" w:type="dxa"/>
              <w:bottom w:w="0" w:type="dxa"/>
              <w:right w:w="0" w:type="dxa"/>
            </w:tcMar>
            <w:vAlign w:val="center"/>
          </w:tcPr>
          <w:p w14:paraId="4C3883C1" w14:textId="77777777" w:rsidR="008C4F68" w:rsidRDefault="008C4F68" w:rsidP="0075073A">
            <w:pPr>
              <w:spacing w:after="0" w:line="276" w:lineRule="auto"/>
              <w:ind w:left="102" w:right="102"/>
            </w:pPr>
            <w:r>
              <w:rPr>
                <w:rFonts w:ascii="Arial" w:eastAsia="Arial" w:hAnsi="Arial" w:cs="Arial"/>
                <w:color w:val="000000"/>
                <w:sz w:val="22"/>
                <w:szCs w:val="22"/>
              </w:rPr>
              <w:t>(-0.77,0.26)</w:t>
            </w:r>
          </w:p>
        </w:tc>
        <w:tc>
          <w:tcPr>
            <w:tcW w:w="1584" w:type="dxa"/>
            <w:tcBorders>
              <w:top w:val="single" w:sz="4" w:space="0" w:color="auto"/>
              <w:bottom w:val="single" w:sz="12" w:space="0" w:color="auto"/>
            </w:tcBorders>
            <w:shd w:val="clear" w:color="auto" w:fill="FFFFFF"/>
            <w:tcMar>
              <w:top w:w="0" w:type="dxa"/>
              <w:left w:w="0" w:type="dxa"/>
              <w:bottom w:w="0" w:type="dxa"/>
              <w:right w:w="0" w:type="dxa"/>
            </w:tcMar>
            <w:vAlign w:val="center"/>
          </w:tcPr>
          <w:p w14:paraId="2F236845" w14:textId="77777777" w:rsidR="008C4F68" w:rsidRDefault="008C4F68" w:rsidP="0075073A">
            <w:pPr>
              <w:spacing w:after="0" w:line="276" w:lineRule="auto"/>
              <w:ind w:left="102" w:right="102"/>
            </w:pPr>
            <w:r>
              <w:rPr>
                <w:rFonts w:ascii="Arial" w:eastAsia="Arial" w:hAnsi="Arial" w:cs="Arial"/>
                <w:color w:val="000000"/>
                <w:sz w:val="22"/>
                <w:szCs w:val="22"/>
              </w:rPr>
              <w:t>(-0.95,0.27)</w:t>
            </w:r>
          </w:p>
        </w:tc>
      </w:tr>
    </w:tbl>
    <w:p w14:paraId="1DCD21F2" w14:textId="77777777" w:rsidR="008C4F68" w:rsidRPr="00024B42" w:rsidRDefault="008C4F68" w:rsidP="008C4F68">
      <w:pPr>
        <w:pStyle w:val="BodyText"/>
        <w:rPr>
          <w:ins w:id="1140" w:author="hgoerlitz" w:date="2021-05-06T09:50:00Z"/>
        </w:rPr>
      </w:pPr>
    </w:p>
    <w:p w14:paraId="619BFAFB" w14:textId="77777777" w:rsidR="008C4F68" w:rsidRDefault="008C4F68" w:rsidP="008C4F68">
      <w:pPr>
        <w:pStyle w:val="Heading3"/>
        <w:spacing w:line="276" w:lineRule="auto"/>
        <w:rPr>
          <w:ins w:id="1141" w:author="hgoerlitz" w:date="2021-05-06T09:50:00Z"/>
        </w:rPr>
      </w:pPr>
    </w:p>
    <w:p w14:paraId="14CA7E88" w14:textId="1E0B2CF2" w:rsidR="00871A93" w:rsidRDefault="004D36E1" w:rsidP="00FC3E72">
      <w:pPr>
        <w:pStyle w:val="Heading2"/>
        <w:spacing w:line="276" w:lineRule="auto"/>
      </w:pPr>
      <w:r>
        <w:t>0.5</w:t>
      </w:r>
      <w:r>
        <w:tab/>
        <w:t>Discussion</w:t>
      </w:r>
      <w:bookmarkEnd w:id="1127"/>
    </w:p>
    <w:p w14:paraId="3764E9CB" w14:textId="6BC974F1" w:rsidR="00871A93" w:rsidRDefault="00A97D4D" w:rsidP="00FC3E72">
      <w:pPr>
        <w:pStyle w:val="FirstParagraph"/>
        <w:spacing w:line="276" w:lineRule="auto"/>
      </w:pPr>
      <w:commentRangeStart w:id="1142"/>
      <w:ins w:id="1143" w:author="Neetash Mysuru" w:date="2021-04-17T15:16:00Z">
        <w:r>
          <w:t xml:space="preserve">The high duty cycle horseshoe bats, are observed to fly among conspecifics </w:t>
        </w:r>
      </w:ins>
      <w:ins w:id="1144" w:author="Neetash Mysuru" w:date="2021-04-17T15:17:00Z">
        <w:r w:rsidR="002C4E82">
          <w:t xml:space="preserve">and in cluttered environments. </w:t>
        </w:r>
      </w:ins>
      <w:ins w:id="1145" w:author="Neetash Mysuru" w:date="2021-04-17T15:18:00Z">
        <w:r w:rsidR="002C4E82">
          <w:t xml:space="preserve">Studies with FM bats show the effect of conspecifics leading to changes in the echolocation behavior. </w:t>
        </w:r>
      </w:ins>
      <w:commentRangeEnd w:id="1142"/>
      <w:r w:rsidR="00A06D7E">
        <w:rPr>
          <w:rStyle w:val="CommentReference"/>
        </w:rPr>
        <w:commentReference w:id="1142"/>
      </w:r>
      <w:ins w:id="1146" w:author="hgoerlitz" w:date="2021-05-06T11:39:00Z">
        <w:r w:rsidR="00E50E6A">
          <w:t>Using</w:t>
        </w:r>
      </w:ins>
      <w:ins w:id="1147" w:author="hgoerlitz" w:date="2021-05-06T11:40:00Z">
        <w:r w:rsidR="00E50E6A">
          <w:t xml:space="preserve"> two different approaches, w</w:t>
        </w:r>
      </w:ins>
      <w:del w:id="1148" w:author="hgoerlitz" w:date="2021-05-06T11:40:00Z">
        <w:r w:rsidR="004D36E1" w:rsidDel="00E50E6A">
          <w:delText>W</w:delText>
        </w:r>
      </w:del>
      <w:r w:rsidR="004D36E1">
        <w:t xml:space="preserve">e quantified </w:t>
      </w:r>
      <w:del w:id="1149" w:author="hgoerlitz" w:date="2021-05-06T11:39:00Z">
        <w:r w:rsidR="004D36E1" w:rsidDel="00E50E6A">
          <w:delText xml:space="preserve">the </w:delText>
        </w:r>
      </w:del>
      <w:del w:id="1150" w:author="Neetash Mysuru" w:date="2021-04-17T15:18:00Z">
        <w:r w:rsidR="004D36E1" w:rsidDel="002C4E82">
          <w:delText xml:space="preserve">difference </w:delText>
        </w:r>
      </w:del>
      <w:ins w:id="1151" w:author="Neetash Mysuru" w:date="2021-04-17T15:18:00Z">
        <w:del w:id="1152" w:author="hgoerlitz" w:date="2021-05-06T11:39:00Z">
          <w:r w:rsidR="002C4E82" w:rsidDel="00E50E6A">
            <w:delText>different</w:delText>
          </w:r>
        </w:del>
      </w:ins>
      <w:ins w:id="1153" w:author="Neetash Mysuru" w:date="2021-04-17T15:19:00Z">
        <w:del w:id="1154" w:author="hgoerlitz" w:date="2021-05-06T11:39:00Z">
          <w:r w:rsidR="002C4E82" w:rsidDel="00E50E6A">
            <w:delText xml:space="preserve"> </w:delText>
          </w:r>
        </w:del>
      </w:ins>
      <w:ins w:id="1155" w:author="hgoerlitz" w:date="2021-05-06T11:39:00Z">
        <w:r w:rsidR="00E50E6A">
          <w:t xml:space="preserve">several </w:t>
        </w:r>
      </w:ins>
      <w:ins w:id="1156" w:author="Neetash Mysuru" w:date="2021-04-17T15:19:00Z">
        <w:r w:rsidR="002C4E82">
          <w:t xml:space="preserve">echolocation call parameters </w:t>
        </w:r>
      </w:ins>
      <w:r w:rsidR="004D36E1">
        <w:t>in horseshoe bat</w:t>
      </w:r>
      <w:del w:id="1157" w:author="Neetash Mysuru" w:date="2021-04-17T15:19:00Z">
        <w:r w:rsidR="004D36E1" w:rsidDel="002C4E82">
          <w:delText xml:space="preserve"> echolocation call</w:delText>
        </w:r>
      </w:del>
      <w:r w:rsidR="004D36E1">
        <w:t xml:space="preserve">s when </w:t>
      </w:r>
      <w:ins w:id="1158" w:author="Neetash Mysuru" w:date="2021-04-17T15:19:00Z">
        <w:r w:rsidR="002C4E82">
          <w:t xml:space="preserve">flying </w:t>
        </w:r>
      </w:ins>
      <w:r w:rsidR="004D36E1">
        <w:t xml:space="preserve">alone </w:t>
      </w:r>
      <w:del w:id="1159" w:author="Neetash Mysuru" w:date="2021-04-17T15:19:00Z">
        <w:r w:rsidR="004D36E1" w:rsidDel="002C4E82">
          <w:delText xml:space="preserve">and </w:delText>
        </w:r>
      </w:del>
      <w:ins w:id="1160" w:author="Neetash Mysuru" w:date="2021-04-17T15:19:00Z">
        <w:r w:rsidR="002C4E82">
          <w:t xml:space="preserve">or </w:t>
        </w:r>
      </w:ins>
      <w:r w:rsidR="004D36E1">
        <w:t xml:space="preserve">with conspecifics in the field. Our results do not support a biologically meaningful difference in echolocation calls </w:t>
      </w:r>
      <w:del w:id="1161" w:author="hgoerlitz" w:date="2021-05-06T11:39:00Z">
        <w:r w:rsidR="004D36E1" w:rsidDel="00E50E6A">
          <w:delText xml:space="preserve">with reference to group size </w:delText>
        </w:r>
      </w:del>
      <w:ins w:id="1162" w:author="hgoerlitz" w:date="2021-05-06T11:39:00Z">
        <w:r w:rsidR="00E50E6A">
          <w:t>between single and group-flying bats</w:t>
        </w:r>
      </w:ins>
      <w:del w:id="1163" w:author="hgoerlitz" w:date="2021-05-06T11:39:00Z">
        <w:r w:rsidR="004D36E1" w:rsidDel="00E50E6A">
          <w:delText xml:space="preserve">for all of the call parameters measured </w:delText>
        </w:r>
      </w:del>
      <w:del w:id="1164" w:author="hgoerlitz" w:date="2021-05-06T11:40:00Z">
        <w:r w:rsidR="004D36E1" w:rsidDel="00E50E6A">
          <w:delText>using two different approaches</w:delText>
        </w:r>
      </w:del>
      <w:r w:rsidR="004D36E1">
        <w:t xml:space="preserve">. This may seem somewhat unexpected, especially considering </w:t>
      </w:r>
      <w:del w:id="1165" w:author="hgoerlitz" w:date="2021-05-06T11:40:00Z">
        <w:r w:rsidR="004D36E1" w:rsidDel="00E50E6A">
          <w:delText xml:space="preserve">the fact </w:delText>
        </w:r>
      </w:del>
      <w:r w:rsidR="004D36E1">
        <w:t xml:space="preserve">that bats in our field site were flying in an enclosed reverberant </w:t>
      </w:r>
      <w:del w:id="1166" w:author="hgoerlitz" w:date="2021-05-06T11:40:00Z">
        <w:r w:rsidR="004D36E1" w:rsidDel="00E50E6A">
          <w:delText xml:space="preserve">volume </w:delText>
        </w:r>
      </w:del>
      <w:ins w:id="1167" w:author="hgoerlitz" w:date="2021-05-06T11:40:00Z">
        <w:r w:rsidR="00E50E6A">
          <w:t xml:space="preserve">cave, which should </w:t>
        </w:r>
      </w:ins>
      <w:del w:id="1168" w:author="hgoerlitz" w:date="2021-05-06T11:40:00Z">
        <w:r w:rsidR="004D36E1" w:rsidDel="00E50E6A">
          <w:delText xml:space="preserve">- which would </w:delText>
        </w:r>
      </w:del>
      <w:r w:rsidR="004D36E1">
        <w:t xml:space="preserve">only amplify the problem of masking in multi-bat echolocation. </w:t>
      </w:r>
      <w:del w:id="1169" w:author="Neetash Mysuru" w:date="2021-04-17T15:20:00Z">
        <w:r w:rsidR="004D36E1" w:rsidDel="003E4CB9">
          <w:delText>We interpret our results below in more detail.</w:delText>
        </w:r>
      </w:del>
    </w:p>
    <w:p w14:paraId="3569E80A" w14:textId="2D639246" w:rsidR="00871A93" w:rsidRDefault="00DE3CA7" w:rsidP="00FC3E72">
      <w:pPr>
        <w:pStyle w:val="BodyText"/>
        <w:spacing w:line="276" w:lineRule="auto"/>
      </w:pPr>
      <w:ins w:id="1170" w:author="Neetash Mysuru" w:date="2021-04-17T15:24:00Z">
        <w:del w:id="1171" w:author="hgoerlitz" w:date="2021-05-06T11:41:00Z">
          <w:r w:rsidDel="00782266">
            <w:delText xml:space="preserve">Analysis of </w:delText>
          </w:r>
        </w:del>
      </w:ins>
      <w:ins w:id="1172" w:author="Neetash Mysuru" w:date="2021-04-17T15:25:00Z">
        <w:del w:id="1173" w:author="hgoerlitz" w:date="2021-05-06T11:41:00Z">
          <w:r w:rsidDel="00782266">
            <w:delText>h</w:delText>
          </w:r>
        </w:del>
      </w:ins>
      <w:ins w:id="1174" w:author="hgoerlitz" w:date="2021-05-06T11:41:00Z">
        <w:r w:rsidR="00782266">
          <w:t>The calls of h</w:t>
        </w:r>
      </w:ins>
      <w:ins w:id="1175" w:author="Neetash Mysuru" w:date="2021-04-17T15:25:00Z">
        <w:r>
          <w:t>orseshoe bat</w:t>
        </w:r>
      </w:ins>
      <w:ins w:id="1176" w:author="hgoerlitz" w:date="2021-05-06T11:41:00Z">
        <w:r w:rsidR="00782266">
          <w:t>s</w:t>
        </w:r>
      </w:ins>
      <w:ins w:id="1177" w:author="Neetash Mysuru" w:date="2021-04-17T15:25:00Z">
        <w:r>
          <w:t xml:space="preserve"> </w:t>
        </w:r>
      </w:ins>
      <w:ins w:id="1178" w:author="hgoerlitz" w:date="2021-05-06T11:42:00Z">
        <w:r w:rsidR="00782266">
          <w:t xml:space="preserve">pose a fundamental problem for signal analysis due to </w:t>
        </w:r>
      </w:ins>
      <w:ins w:id="1179" w:author="Neetash Mysuru" w:date="2021-04-17T15:25:00Z">
        <w:del w:id="1180" w:author="hgoerlitz" w:date="2021-05-06T11:41:00Z">
          <w:r w:rsidDel="00782266">
            <w:delText xml:space="preserve">calls </w:delText>
          </w:r>
        </w:del>
        <w:del w:id="1181" w:author="hgoerlitz" w:date="2021-05-06T11:42:00Z">
          <w:r w:rsidDel="00782266">
            <w:delText xml:space="preserve">with </w:delText>
          </w:r>
        </w:del>
      </w:ins>
      <w:ins w:id="1182" w:author="hgoerlitz" w:date="2021-05-06T11:41:00Z">
        <w:r w:rsidR="00782266">
          <w:t xml:space="preserve">their </w:t>
        </w:r>
      </w:ins>
      <w:ins w:id="1183" w:author="Neetash Mysuru" w:date="2021-04-17T15:25:00Z">
        <w:r>
          <w:t xml:space="preserve">long duration </w:t>
        </w:r>
        <w:del w:id="1184" w:author="hgoerlitz" w:date="2021-05-06T11:43:00Z">
          <w:r w:rsidDel="00782266">
            <w:delText xml:space="preserve">calls, that suffer </w:delText>
          </w:r>
        </w:del>
      </w:ins>
      <w:ins w:id="1185" w:author="hgoerlitz" w:date="2021-05-06T11:43:00Z">
        <w:r w:rsidR="00782266">
          <w:t xml:space="preserve">leading to </w:t>
        </w:r>
      </w:ins>
      <w:ins w:id="1186" w:author="Neetash Mysuru" w:date="2021-04-17T15:25:00Z">
        <w:r>
          <w:t>spectral and temporal overlap</w:t>
        </w:r>
      </w:ins>
      <w:ins w:id="1187" w:author="hgoerlitz" w:date="2021-05-06T11:44:00Z">
        <w:r w:rsidR="00782266">
          <w:t xml:space="preserve"> (REF)</w:t>
        </w:r>
      </w:ins>
      <w:ins w:id="1188" w:author="Neetash Mysuru" w:date="2021-04-17T15:25:00Z">
        <w:del w:id="1189" w:author="hgoerlitz" w:date="2021-05-06T11:43:00Z">
          <w:r w:rsidDel="00782266">
            <w:delText xml:space="preserve"> is an example of </w:delText>
          </w:r>
        </w:del>
      </w:ins>
      <w:ins w:id="1190" w:author="Neetash Mysuru" w:date="2021-04-17T15:22:00Z">
        <w:del w:id="1191" w:author="hgoerlitz" w:date="2021-05-06T11:43:00Z">
          <w:r w:rsidR="00042738" w:rsidDel="00782266">
            <w:delText>fundamental problems of signal analysis</w:delText>
          </w:r>
        </w:del>
      </w:ins>
      <w:ins w:id="1192" w:author="Neetash Mysuru" w:date="2021-04-17T15:25:00Z">
        <w:r>
          <w:t>.</w:t>
        </w:r>
      </w:ins>
      <w:ins w:id="1193" w:author="Neetash Mysuru" w:date="2021-04-17T15:23:00Z">
        <w:r w:rsidR="00042738">
          <w:t xml:space="preserve"> </w:t>
        </w:r>
      </w:ins>
      <w:r w:rsidR="004D36E1">
        <w:t xml:space="preserve">To address </w:t>
      </w:r>
      <w:del w:id="1194" w:author="hgoerlitz" w:date="2021-05-06T11:43:00Z">
        <w:r w:rsidR="004D36E1" w:rsidDel="00782266">
          <w:delText xml:space="preserve">the </w:delText>
        </w:r>
      </w:del>
      <w:ins w:id="1195" w:author="hgoerlitz" w:date="2021-05-06T11:43:00Z">
        <w:r w:rsidR="00782266">
          <w:t xml:space="preserve">this </w:t>
        </w:r>
      </w:ins>
      <w:r w:rsidR="004D36E1">
        <w:t>problem</w:t>
      </w:r>
      <w:del w:id="1196" w:author="hgoerlitz" w:date="2021-05-06T11:43:00Z">
        <w:r w:rsidR="004D36E1" w:rsidDel="00782266">
          <w:delText xml:space="preserve"> of analyzing calls that overlap in time and frequency</w:delText>
        </w:r>
      </w:del>
      <w:r w:rsidR="004D36E1">
        <w:t xml:space="preserve">, we introduced two automated analyses that can be performed on audio recordings of multiple CF-FM bats. First, we </w:t>
      </w:r>
      <w:ins w:id="1197" w:author="hgoerlitz" w:date="2021-05-06T11:46:00Z">
        <w:r w:rsidR="00782266">
          <w:t>analyzed</w:t>
        </w:r>
      </w:ins>
      <w:ins w:id="1198" w:author="hgoerlitz" w:date="2021-05-06T11:45:00Z">
        <w:r w:rsidR="00782266">
          <w:t xml:space="preserve"> </w:t>
        </w:r>
      </w:ins>
      <w:del w:id="1199" w:author="hgoerlitz" w:date="2021-05-06T11:45:00Z">
        <w:r w:rsidR="004D36E1" w:rsidDel="00782266">
          <w:delText xml:space="preserve">performed automated </w:delText>
        </w:r>
      </w:del>
      <w:r w:rsidR="004D36E1">
        <w:t>individual call</w:t>
      </w:r>
      <w:ins w:id="1200" w:author="hgoerlitz" w:date="2021-05-06T11:45:00Z">
        <w:r w:rsidR="00782266">
          <w:t>s</w:t>
        </w:r>
      </w:ins>
      <w:r w:rsidR="004D36E1">
        <w:t xml:space="preserve"> </w:t>
      </w:r>
      <w:del w:id="1201" w:author="hgoerlitz" w:date="2021-05-06T11:45:00Z">
        <w:r w:rsidR="004D36E1" w:rsidDel="00782266">
          <w:delText xml:space="preserve">analyses </w:delText>
        </w:r>
      </w:del>
      <w:r w:rsidR="004D36E1">
        <w:t xml:space="preserve">using the open-source </w:t>
      </w:r>
      <w:proofErr w:type="spellStart"/>
      <w:r w:rsidR="004D36E1">
        <w:rPr>
          <w:rStyle w:val="VerbatimChar"/>
        </w:rPr>
        <w:t>itsfm</w:t>
      </w:r>
      <w:proofErr w:type="spellEnd"/>
      <w:r w:rsidR="004D36E1">
        <w:t xml:space="preserve"> package </w:t>
      </w:r>
      <w:ins w:id="1202" w:author="Neetash Mysuru" w:date="2021-04-17T15:26:00Z">
        <w:r w:rsidR="00734728">
          <w:t xml:space="preserve">that </w:t>
        </w:r>
      </w:ins>
      <w:del w:id="1203" w:author="hgoerlitz" w:date="2021-05-06T11:46:00Z">
        <w:r w:rsidR="004D36E1" w:rsidDel="00782266">
          <w:delText xml:space="preserve">allows call component </w:delText>
        </w:r>
      </w:del>
      <w:r w:rsidR="004D36E1">
        <w:t>segment</w:t>
      </w:r>
      <w:ins w:id="1204" w:author="hgoerlitz" w:date="2021-05-06T11:46:00Z">
        <w:r w:rsidR="00782266">
          <w:t xml:space="preserve">s </w:t>
        </w:r>
        <w:r w:rsidR="0053696F">
          <w:t xml:space="preserve">sounds </w:t>
        </w:r>
      </w:ins>
      <w:del w:id="1205" w:author="hgoerlitz" w:date="2021-05-06T11:46:00Z">
        <w:r w:rsidR="004D36E1" w:rsidDel="00782266">
          <w:delText>ation</w:delText>
        </w:r>
        <w:r w:rsidR="004D36E1" w:rsidDel="0053696F">
          <w:delText xml:space="preserve"> </w:delText>
        </w:r>
      </w:del>
      <w:r w:rsidR="004D36E1">
        <w:t xml:space="preserve">based on </w:t>
      </w:r>
      <w:ins w:id="1206" w:author="hgoerlitz" w:date="2021-05-06T11:46:00Z">
        <w:r w:rsidR="0053696F">
          <w:t xml:space="preserve">their </w:t>
        </w:r>
      </w:ins>
      <w:r w:rsidR="004D36E1">
        <w:t>rate of frequency change</w:t>
      </w:r>
      <w:del w:id="1207" w:author="hgoerlitz" w:date="2021-05-06T11:46:00Z">
        <w:r w:rsidR="004D36E1" w:rsidDel="0053696F">
          <w:delText xml:space="preserve"> </w:delText>
        </w:r>
      </w:del>
      <w:ins w:id="1208" w:author="hgoerlitz" w:date="2021-05-06T11:46:00Z">
        <w:r w:rsidR="0053696F">
          <w:t>, which</w:t>
        </w:r>
      </w:ins>
      <w:del w:id="1209" w:author="hgoerlitz" w:date="2021-05-06T11:46:00Z">
        <w:r w:rsidR="004D36E1" w:rsidDel="0053696F">
          <w:delText>in a sound</w:delText>
        </w:r>
      </w:del>
      <w:del w:id="1210" w:author="hgoerlitz" w:date="2021-05-06T11:47:00Z">
        <w:r w:rsidR="004D36E1" w:rsidDel="0053696F">
          <w:delText>. This frequency-modulation-based segmentation performs better than filtering around the peak frequency and</w:delText>
        </w:r>
      </w:del>
      <w:r w:rsidR="004D36E1">
        <w:t xml:space="preserve"> results in more accurate CF-FM call component segmentation, and thus </w:t>
      </w:r>
      <w:del w:id="1211" w:author="hgoerlitz" w:date="2021-05-06T11:47:00Z">
        <w:r w:rsidR="004D36E1" w:rsidDel="0053696F">
          <w:delText>better</w:delText>
        </w:r>
      </w:del>
      <w:ins w:id="1212" w:author="Neetash Mysuru" w:date="2021-04-17T15:26:00Z">
        <w:del w:id="1213" w:author="hgoerlitz" w:date="2021-05-06T11:47:00Z">
          <w:r w:rsidR="00734728" w:rsidDel="0053696F">
            <w:delText xml:space="preserve">, </w:delText>
          </w:r>
        </w:del>
      </w:ins>
      <w:ins w:id="1214" w:author="hgoerlitz" w:date="2021-05-06T11:47:00Z">
        <w:r w:rsidR="0053696F">
          <w:t xml:space="preserve">improved </w:t>
        </w:r>
      </w:ins>
      <w:ins w:id="1215" w:author="Neetash Mysuru" w:date="2021-04-17T15:26:00Z">
        <w:r w:rsidR="00734728">
          <w:t>reproducible</w:t>
        </w:r>
      </w:ins>
      <w:r w:rsidR="004D36E1">
        <w:t xml:space="preserve"> measurements</w:t>
      </w:r>
      <w:ins w:id="1216" w:author="hgoerlitz" w:date="2021-05-06T11:47:00Z">
        <w:r w:rsidR="0053696F">
          <w:t xml:space="preserve">, </w:t>
        </w:r>
      </w:ins>
      <w:del w:id="1217" w:author="hgoerlitz" w:date="2021-05-06T11:47:00Z">
        <w:r w:rsidR="004D36E1" w:rsidDel="0053696F">
          <w:delText xml:space="preserve">. </w:delText>
        </w:r>
      </w:del>
      <w:ins w:id="1218" w:author="hgoerlitz" w:date="2021-05-06T11:47:00Z">
        <w:r w:rsidR="0053696F">
          <w:t xml:space="preserve">compared to filtering around the peak frequency </w:t>
        </w:r>
      </w:ins>
      <w:r w:rsidR="004D36E1">
        <w:t xml:space="preserve">(Beleyur 2021). Second, to </w:t>
      </w:r>
      <w:proofErr w:type="spellStart"/>
      <w:r w:rsidR="004D36E1">
        <w:t>analyse</w:t>
      </w:r>
      <w:proofErr w:type="spellEnd"/>
      <w:r w:rsidR="004D36E1">
        <w:t xml:space="preserve"> audio with overlapping calls, we measured the overall acoustic parameters of short audio windows without assigning the measurements to individual calls. While coarser in time than the individual call analysis, </w:t>
      </w:r>
      <w:del w:id="1219" w:author="Neetash Mysuru" w:date="2021-04-17T15:27:00Z">
        <w:r w:rsidR="004D36E1" w:rsidDel="00452813">
          <w:delText xml:space="preserve">this </w:delText>
        </w:r>
      </w:del>
      <w:ins w:id="1220" w:author="Neetash Mysuru" w:date="2021-04-17T15:27:00Z">
        <w:r w:rsidR="00452813">
          <w:t xml:space="preserve">the </w:t>
        </w:r>
      </w:ins>
      <w:r w:rsidR="004D36E1">
        <w:t>window-based approach</w:t>
      </w:r>
      <w:ins w:id="1221" w:author="hgoerlitz" w:date="2021-05-06T11:51:00Z">
        <w:r w:rsidR="00C229EA">
          <w:t xml:space="preserve"> returns frequency- and level-measurements</w:t>
        </w:r>
      </w:ins>
      <w:r w:rsidR="004D36E1">
        <w:t xml:space="preserve"> </w:t>
      </w:r>
      <w:ins w:id="1222" w:author="hgoerlitz" w:date="2021-05-06T11:51:00Z">
        <w:r w:rsidR="00C229EA">
          <w:t xml:space="preserve">that are related to </w:t>
        </w:r>
      </w:ins>
      <w:ins w:id="1223" w:author="hgoerlitz" w:date="2021-05-06T11:52:00Z">
        <w:r w:rsidR="00C229EA">
          <w:t xml:space="preserve">individual call parameters and thus </w:t>
        </w:r>
      </w:ins>
      <w:r w:rsidR="004D36E1">
        <w:t xml:space="preserve">complements the </w:t>
      </w:r>
      <w:r w:rsidR="004D36E1">
        <w:lastRenderedPageBreak/>
        <w:t>individual call analyses</w:t>
      </w:r>
      <w:del w:id="1224" w:author="hgoerlitz" w:date="2021-05-06T11:52:00Z">
        <w:r w:rsidR="004D36E1" w:rsidDel="00C229EA">
          <w:delText xml:space="preserve"> by returning related measurements such as </w:delText>
        </w:r>
        <w:commentRangeStart w:id="1225"/>
        <w:r w:rsidR="004D36E1" w:rsidDel="00C229EA">
          <w:delText>FM lower frequency and dominant frequency range</w:delText>
        </w:r>
        <w:commentRangeEnd w:id="1225"/>
        <w:r w:rsidR="001767BB" w:rsidDel="00C229EA">
          <w:rPr>
            <w:rStyle w:val="CommentReference"/>
          </w:rPr>
          <w:commentReference w:id="1225"/>
        </w:r>
      </w:del>
      <w:r w:rsidR="004D36E1">
        <w:t>.</w:t>
      </w:r>
      <w:ins w:id="1226" w:author="Neetash Mysuru" w:date="2021-04-17T15:29:00Z">
        <w:r w:rsidR="00954E53">
          <w:t xml:space="preserve"> With this, our work presents a useful </w:t>
        </w:r>
      </w:ins>
      <w:ins w:id="1227" w:author="Neetash Mysuru" w:date="2021-04-17T15:30:00Z">
        <w:r w:rsidR="00954E53">
          <w:t xml:space="preserve">methodological </w:t>
        </w:r>
      </w:ins>
      <w:ins w:id="1228" w:author="Neetash Mysuru" w:date="2021-04-17T15:29:00Z">
        <w:del w:id="1229" w:author="hgoerlitz" w:date="2021-05-06T11:52:00Z">
          <w:r w:rsidR="00954E53" w:rsidDel="00C229EA">
            <w:delText>alternative</w:delText>
          </w:r>
        </w:del>
      </w:ins>
      <w:ins w:id="1230" w:author="hgoerlitz" w:date="2021-05-06T11:52:00Z">
        <w:r w:rsidR="00C229EA">
          <w:t>advance</w:t>
        </w:r>
      </w:ins>
      <w:ins w:id="1231" w:author="Neetash Mysuru" w:date="2021-04-17T15:29:00Z">
        <w:r w:rsidR="00954E53">
          <w:t xml:space="preserve"> </w:t>
        </w:r>
        <w:del w:id="1232" w:author="hgoerlitz" w:date="2021-05-06T11:52:00Z">
          <w:r w:rsidR="00954E53" w:rsidDel="00C229EA">
            <w:delText xml:space="preserve">to </w:delText>
          </w:r>
        </w:del>
      </w:ins>
      <w:ins w:id="1233" w:author="hgoerlitz" w:date="2021-05-06T11:52:00Z">
        <w:r w:rsidR="00C229EA">
          <w:t xml:space="preserve">for </w:t>
        </w:r>
      </w:ins>
      <w:ins w:id="1234" w:author="Neetash Mysuru" w:date="2021-04-17T15:29:00Z">
        <w:del w:id="1235" w:author="hgoerlitz" w:date="2021-05-06T11:52:00Z">
          <w:r w:rsidR="00954E53" w:rsidDel="00C229EA">
            <w:delText xml:space="preserve">studying and </w:delText>
          </w:r>
        </w:del>
        <w:r w:rsidR="00954E53">
          <w:t xml:space="preserve">quantifying </w:t>
        </w:r>
      </w:ins>
      <w:ins w:id="1236" w:author="Neetash Mysuru" w:date="2021-04-17T15:30:00Z">
        <w:r w:rsidR="00705D27">
          <w:t xml:space="preserve">overlapping </w:t>
        </w:r>
      </w:ins>
      <w:ins w:id="1237" w:author="Neetash Mysuru" w:date="2021-04-17T15:29:00Z">
        <w:del w:id="1238" w:author="hgoerlitz" w:date="2021-05-06T11:52:00Z">
          <w:r w:rsidR="00954E53" w:rsidDel="00C229EA">
            <w:delText xml:space="preserve">group </w:delText>
          </w:r>
        </w:del>
        <w:r w:rsidR="00954E53">
          <w:t>echolocation calls</w:t>
        </w:r>
      </w:ins>
      <w:ins w:id="1239" w:author="Neetash Mysuru" w:date="2021-04-17T15:30:00Z">
        <w:r w:rsidR="00954E53">
          <w:t xml:space="preserve">. </w:t>
        </w:r>
      </w:ins>
    </w:p>
    <w:p w14:paraId="3AF79290" w14:textId="77777777" w:rsidR="00871A93" w:rsidRDefault="004D36E1" w:rsidP="00FC3E72">
      <w:pPr>
        <w:pStyle w:val="Heading3"/>
        <w:spacing w:line="276" w:lineRule="auto"/>
      </w:pPr>
      <w:bookmarkStart w:id="1240" w:name="cf-component"/>
      <w:r>
        <w:t>0.5.1</w:t>
      </w:r>
      <w:r>
        <w:tab/>
        <w:t>CF component</w:t>
      </w:r>
      <w:bookmarkEnd w:id="1240"/>
    </w:p>
    <w:p w14:paraId="46BE6A5D" w14:textId="7657C493" w:rsidR="00871A93" w:rsidRDefault="004D36E1" w:rsidP="00FC3E72">
      <w:pPr>
        <w:pStyle w:val="FirstParagraph"/>
        <w:spacing w:line="276" w:lineRule="auto"/>
      </w:pPr>
      <w:r>
        <w:t>To avoid spectral overlap in groups, the spectral jamming avoidance response (JAR) hypothesis predicts that individual bats in groups will shift their call frequencies away from those of other individuals (</w:t>
      </w:r>
      <w:proofErr w:type="spellStart"/>
      <w:r>
        <w:t>Ulanovsky</w:t>
      </w:r>
      <w:proofErr w:type="spellEnd"/>
      <w:r>
        <w:t xml:space="preserve"> et al. 2004). JAR </w:t>
      </w:r>
      <w:del w:id="1241" w:author="hgoerlitz" w:date="2021-05-06T11:53:00Z">
        <w:r w:rsidDel="00C229EA">
          <w:delText xml:space="preserve">has </w:delText>
        </w:r>
      </w:del>
      <w:ins w:id="1242" w:author="hgoerlitz" w:date="2021-05-06T11:53:00Z">
        <w:r w:rsidR="00C229EA">
          <w:t xml:space="preserve">received </w:t>
        </w:r>
      </w:ins>
      <w:r>
        <w:t xml:space="preserve">mixed support </w:t>
      </w:r>
      <w:ins w:id="1243" w:author="hgoerlitz" w:date="2021-05-06T11:53:00Z">
        <w:r w:rsidR="00C229EA">
          <w:t>for constant-frequency bats</w:t>
        </w:r>
      </w:ins>
      <w:del w:id="1244" w:author="hgoerlitz" w:date="2021-05-06T11:53:00Z">
        <w:r w:rsidDel="00C229EA">
          <w:delText>from studies</w:delText>
        </w:r>
      </w:del>
      <w:r>
        <w:t xml:space="preserve">. Several studies in </w:t>
      </w:r>
      <w:proofErr w:type="spellStart"/>
      <w:r>
        <w:t>hipposiderid</w:t>
      </w:r>
      <w:proofErr w:type="spellEnd"/>
      <w:r>
        <w:t xml:space="preserve"> &amp; </w:t>
      </w:r>
      <w:proofErr w:type="spellStart"/>
      <w:r>
        <w:t>rhinolophid</w:t>
      </w:r>
      <w:proofErr w:type="spellEnd"/>
      <w:r>
        <w:t xml:space="preserve"> bats found no changes in CF frequencies (Jones et al. 1993; Jones, </w:t>
      </w:r>
      <w:proofErr w:type="spellStart"/>
      <w:r>
        <w:t>Sripathi</w:t>
      </w:r>
      <w:proofErr w:type="spellEnd"/>
      <w:r>
        <w:t xml:space="preserve">, and Waters 1994; Fawcett and Ratcliffe 2015; </w:t>
      </w:r>
      <w:proofErr w:type="spellStart"/>
      <w:r>
        <w:t>Pye</w:t>
      </w:r>
      <w:proofErr w:type="spellEnd"/>
      <w:r>
        <w:t xml:space="preserve"> 1972). In contrast, </w:t>
      </w:r>
      <w:proofErr w:type="spellStart"/>
      <w:r>
        <w:t>Habersetzer</w:t>
      </w:r>
      <w:proofErr w:type="spellEnd"/>
      <w:r>
        <w:t xml:space="preserve"> (1981) observed CF frequency shifting in groups of the quasi-</w:t>
      </w:r>
      <w:commentRangeStart w:id="1245"/>
      <w:r>
        <w:t xml:space="preserve">CF </w:t>
      </w:r>
      <w:del w:id="1246" w:author="hgoerlitz" w:date="2021-05-06T11:54:00Z">
        <w:r w:rsidDel="00C229EA">
          <w:delText xml:space="preserve">rhinopomatid </w:delText>
        </w:r>
      </w:del>
      <w:r>
        <w:t>bat</w:t>
      </w:r>
      <w:del w:id="1247" w:author="hgoerlitz" w:date="2021-05-06T11:54:00Z">
        <w:r w:rsidDel="00C229EA">
          <w:delText xml:space="preserve"> </w:delText>
        </w:r>
      </w:del>
      <w:r>
        <w:t xml:space="preserve">, </w:t>
      </w:r>
      <w:proofErr w:type="spellStart"/>
      <w:r>
        <w:rPr>
          <w:i/>
        </w:rPr>
        <w:t>Rhinopoma</w:t>
      </w:r>
      <w:proofErr w:type="spellEnd"/>
      <w:r>
        <w:rPr>
          <w:i/>
        </w:rPr>
        <w:t xml:space="preserve"> </w:t>
      </w:r>
      <w:proofErr w:type="spellStart"/>
      <w:r>
        <w:rPr>
          <w:i/>
        </w:rPr>
        <w:t>hardwickei</w:t>
      </w:r>
      <w:proofErr w:type="spellEnd"/>
      <w:r>
        <w:t xml:space="preserve">, </w:t>
      </w:r>
      <w:commentRangeEnd w:id="1245"/>
      <w:r w:rsidR="00190637">
        <w:rPr>
          <w:rStyle w:val="CommentReference"/>
        </w:rPr>
        <w:commentReference w:id="1245"/>
      </w:r>
      <w:r>
        <w:t xml:space="preserve">while </w:t>
      </w:r>
      <w:proofErr w:type="spellStart"/>
      <w:r>
        <w:t>Cvikel</w:t>
      </w:r>
      <w:proofErr w:type="spellEnd"/>
      <w:r>
        <w:t xml:space="preserve"> et al. (2015) found no support in the same species. </w:t>
      </w:r>
      <w:commentRangeStart w:id="1248"/>
      <w:ins w:id="1249" w:author="hgoerlitz" w:date="2021-05-06T11:54:00Z">
        <w:r w:rsidR="00C229EA">
          <w:t>Note, h</w:t>
        </w:r>
      </w:ins>
      <w:del w:id="1250" w:author="hgoerlitz" w:date="2021-05-06T11:54:00Z">
        <w:r w:rsidDel="00C229EA">
          <w:delText>H</w:delText>
        </w:r>
      </w:del>
      <w:r>
        <w:t xml:space="preserve">owever, </w:t>
      </w:r>
      <w:del w:id="1251" w:author="hgoerlitz" w:date="2021-05-06T11:55:00Z">
        <w:r w:rsidDel="00C229EA">
          <w:delText xml:space="preserve">the echolocation of </w:delText>
        </w:r>
      </w:del>
      <w:ins w:id="1252" w:author="hgoerlitz" w:date="2021-05-06T11:55:00Z">
        <w:r w:rsidR="00C229EA">
          <w:t xml:space="preserve">that </w:t>
        </w:r>
      </w:ins>
      <w:r>
        <w:rPr>
          <w:i/>
        </w:rPr>
        <w:t xml:space="preserve">R. </w:t>
      </w:r>
      <w:proofErr w:type="spellStart"/>
      <w:r>
        <w:rPr>
          <w:i/>
        </w:rPr>
        <w:t>hardwickei</w:t>
      </w:r>
      <w:proofErr w:type="spellEnd"/>
      <w:r>
        <w:t xml:space="preserve"> is not entirely comparable </w:t>
      </w:r>
      <w:del w:id="1253" w:author="hgoerlitz" w:date="2021-05-06T11:55:00Z">
        <w:r w:rsidDel="00C229EA">
          <w:delText xml:space="preserve">with those of </w:delText>
        </w:r>
      </w:del>
      <w:ins w:id="1254" w:author="hgoerlitz" w:date="2021-05-06T11:55:00Z">
        <w:r w:rsidR="00C229EA">
          <w:t xml:space="preserve">to </w:t>
        </w:r>
      </w:ins>
      <w:r>
        <w:t xml:space="preserve">the </w:t>
      </w:r>
      <w:del w:id="1255" w:author="hgoerlitz" w:date="2021-05-06T11:55:00Z">
        <w:r w:rsidDel="00C229EA">
          <w:delText xml:space="preserve">more </w:delText>
        </w:r>
      </w:del>
      <w:r>
        <w:t>speciali</w:t>
      </w:r>
      <w:ins w:id="1256" w:author="hgoerlitz" w:date="2021-05-06T11:55:00Z">
        <w:r w:rsidR="00C229EA">
          <w:t>z</w:t>
        </w:r>
      </w:ins>
      <w:del w:id="1257" w:author="hgoerlitz" w:date="2021-05-06T11:55:00Z">
        <w:r w:rsidDel="00C229EA">
          <w:delText>s</w:delText>
        </w:r>
      </w:del>
      <w:r>
        <w:t xml:space="preserve">ed CF-bats of the families </w:t>
      </w:r>
      <w:proofErr w:type="spellStart"/>
      <w:r>
        <w:t>Hipposideridae</w:t>
      </w:r>
      <w:proofErr w:type="spellEnd"/>
      <w:r>
        <w:t xml:space="preserve"> and </w:t>
      </w:r>
      <w:proofErr w:type="spellStart"/>
      <w:r>
        <w:t>Rhinlophidae</w:t>
      </w:r>
      <w:proofErr w:type="spellEnd"/>
      <w:r>
        <w:t xml:space="preserve"> (Simmons, Kick, and Lawrence 1984)</w:t>
      </w:r>
      <w:ins w:id="1258" w:author="hgoerlitz" w:date="2021-05-06T11:55:00Z">
        <w:r w:rsidR="00C229EA">
          <w:t xml:space="preserve">, which </w:t>
        </w:r>
      </w:ins>
      <w:del w:id="1259" w:author="hgoerlitz" w:date="2021-05-06T11:55:00Z">
        <w:r w:rsidDel="00C229EA">
          <w:delText xml:space="preserve">. Hipposiderids and rhinolophids </w:delText>
        </w:r>
      </w:del>
      <w:del w:id="1260" w:author="hgoerlitz" w:date="2021-05-06T11:56:00Z">
        <w:r w:rsidDel="00C229EA">
          <w:delText xml:space="preserve">are more constrained in their echolocation </w:delText>
        </w:r>
      </w:del>
      <w:del w:id="1261" w:author="hgoerlitz" w:date="2021-05-06T11:55:00Z">
        <w:r w:rsidDel="00C229EA">
          <w:delText xml:space="preserve">as they show a marked </w:delText>
        </w:r>
      </w:del>
      <w:ins w:id="1262" w:author="hgoerlitz" w:date="2021-05-06T11:55:00Z">
        <w:r w:rsidR="00C229EA">
          <w:t xml:space="preserve">possess </w:t>
        </w:r>
      </w:ins>
      <w:r>
        <w:t xml:space="preserve">individual-specific acoustic fovea </w:t>
      </w:r>
      <w:ins w:id="1263" w:author="hgoerlitz" w:date="2021-05-06T11:56:00Z">
        <w:r w:rsidR="004B31AF">
          <w:t xml:space="preserve">that constrain their </w:t>
        </w:r>
        <w:r w:rsidR="00C229EA">
          <w:t xml:space="preserve">echolocation call frequency </w:t>
        </w:r>
      </w:ins>
      <w:del w:id="1264" w:author="hgoerlitz" w:date="2021-05-06T11:56:00Z">
        <w:r w:rsidDel="00C229EA">
          <w:delText xml:space="preserve">that does not vary over short periods of time </w:delText>
        </w:r>
      </w:del>
      <w:r>
        <w:t>(</w:t>
      </w:r>
      <w:proofErr w:type="spellStart"/>
      <w:r>
        <w:t>Neuweiler</w:t>
      </w:r>
      <w:proofErr w:type="spellEnd"/>
      <w:r>
        <w:t xml:space="preserve"> 2000; Schnitzler, Suga, and Simmons 1976).</w:t>
      </w:r>
      <w:commentRangeEnd w:id="1248"/>
      <w:r w:rsidR="004B31AF">
        <w:rPr>
          <w:rStyle w:val="CommentReference"/>
        </w:rPr>
        <w:commentReference w:id="1248"/>
      </w:r>
      <w:r>
        <w:t xml:space="preserve"> </w:t>
      </w:r>
      <w:del w:id="1265" w:author="hgoerlitz" w:date="2021-05-06T11:57:00Z">
        <w:r w:rsidDel="004B31AF">
          <w:delText>CF-FM bats are thus constrained to emit calls so that the Doppler-shifted echoes arrive within their own acoustic fovea’s range.</w:delText>
        </w:r>
      </w:del>
    </w:p>
    <w:p w14:paraId="12C8BCAA" w14:textId="1B634653" w:rsidR="00CA0EDE" w:rsidRDefault="004D36E1" w:rsidP="00CA0EDE">
      <w:pPr>
        <w:pStyle w:val="BodyText"/>
        <w:spacing w:line="276" w:lineRule="auto"/>
        <w:rPr>
          <w:ins w:id="1266" w:author="hgoerlitz" w:date="2021-05-06T14:17:00Z"/>
        </w:rPr>
      </w:pPr>
      <w:r>
        <w:t xml:space="preserve">Our data does not support CF frequency shifting in </w:t>
      </w:r>
      <w:del w:id="1267" w:author="Neetash Mysuru" w:date="2021-04-17T15:35:00Z">
        <w:r w:rsidDel="003B786F">
          <w:delText>groups</w:delText>
        </w:r>
      </w:del>
      <w:ins w:id="1268" w:author="Neetash Mysuru" w:date="2021-04-17T15:35:00Z">
        <w:r w:rsidR="003B786F">
          <w:t>group echolocation</w:t>
        </w:r>
      </w:ins>
      <w:r>
        <w:t xml:space="preserve">. </w:t>
      </w:r>
      <w:ins w:id="1269" w:author="hgoerlitz" w:date="2021-05-06T12:00:00Z">
        <w:r w:rsidR="00EE1362">
          <w:t xml:space="preserve">The spectral jamming avoidance response (JAR) predicts that </w:t>
        </w:r>
      </w:ins>
      <w:ins w:id="1270" w:author="hgoerlitz" w:date="2021-05-06T12:06:00Z">
        <w:r w:rsidR="00EE1362">
          <w:t xml:space="preserve">bats </w:t>
        </w:r>
      </w:ins>
      <w:ins w:id="1271" w:author="hgoerlitz" w:date="2021-05-06T12:01:00Z">
        <w:r w:rsidR="00EE1362">
          <w:t xml:space="preserve">diverge (REF) or converge (REF) their call frequencies. </w:t>
        </w:r>
      </w:ins>
      <w:ins w:id="1272" w:author="hgoerlitz" w:date="2021-05-06T12:06:00Z">
        <w:r w:rsidR="00EE1362">
          <w:t xml:space="preserve">Compared to single bats, this </w:t>
        </w:r>
      </w:ins>
      <w:ins w:id="1273" w:author="hgoerlitz" w:date="2021-05-06T12:01:00Z">
        <w:r w:rsidR="00EE1362">
          <w:t xml:space="preserve">would lead to an </w:t>
        </w:r>
      </w:ins>
      <w:del w:id="1274" w:author="hgoerlitz" w:date="2021-05-06T12:00:00Z">
        <w:r w:rsidDel="00EE1362">
          <w:delText xml:space="preserve">If </w:delText>
        </w:r>
      </w:del>
      <w:del w:id="1275" w:author="hgoerlitz" w:date="2021-05-06T12:01:00Z">
        <w:r w:rsidDel="00EE1362">
          <w:delText xml:space="preserve">bats were to show ‘jamming avoidance’ type responses, one would expect an </w:delText>
        </w:r>
      </w:del>
      <w:commentRangeStart w:id="1276"/>
      <w:del w:id="1277" w:author="hgoerlitz" w:date="2021-05-06T12:02:00Z">
        <w:r w:rsidDel="00EE1362">
          <w:delText xml:space="preserve">overall </w:delText>
        </w:r>
      </w:del>
      <w:r>
        <w:t xml:space="preserve">increase </w:t>
      </w:r>
      <w:commentRangeEnd w:id="1276"/>
      <w:r w:rsidR="003B786F">
        <w:rPr>
          <w:rStyle w:val="CommentReference"/>
        </w:rPr>
        <w:commentReference w:id="1276"/>
      </w:r>
      <w:ins w:id="1278" w:author="hgoerlitz" w:date="2021-05-06T12:01:00Z">
        <w:r w:rsidR="00EE1362">
          <w:t xml:space="preserve">or decrease </w:t>
        </w:r>
      </w:ins>
      <w:r>
        <w:t xml:space="preserve">in the </w:t>
      </w:r>
      <w:ins w:id="1279" w:author="hgoerlitz" w:date="2021-05-06T12:02:00Z">
        <w:r w:rsidR="00EE1362">
          <w:t xml:space="preserve">overall </w:t>
        </w:r>
      </w:ins>
      <w:r>
        <w:t>CF frequency range in groups</w:t>
      </w:r>
      <w:ins w:id="1280" w:author="hgoerlitz" w:date="2021-05-06T12:07:00Z">
        <w:r w:rsidR="00800515" w:rsidDel="00800515">
          <w:t xml:space="preserve"> </w:t>
        </w:r>
      </w:ins>
      <w:del w:id="1281" w:author="hgoerlitz" w:date="2021-05-06T12:07:00Z">
        <w:r w:rsidDel="00800515">
          <w:delText>, and thus a</w:delText>
        </w:r>
      </w:del>
      <w:del w:id="1282" w:author="hgoerlitz" w:date="2021-05-06T12:02:00Z">
        <w:r w:rsidDel="00EE1362">
          <w:delText>n</w:delText>
        </w:r>
      </w:del>
      <w:del w:id="1283" w:author="hgoerlitz" w:date="2021-05-06T12:07:00Z">
        <w:r w:rsidDel="00800515">
          <w:delText xml:space="preserve"> increase</w:delText>
        </w:r>
      </w:del>
      <w:del w:id="1284" w:author="hgoerlitz" w:date="2021-05-06T12:02:00Z">
        <w:r w:rsidDel="00EE1362">
          <w:delText>d</w:delText>
        </w:r>
      </w:del>
      <w:del w:id="1285" w:author="hgoerlitz" w:date="2021-05-06T12:07:00Z">
        <w:r w:rsidDel="00800515">
          <w:delText xml:space="preserve"> </w:delText>
        </w:r>
      </w:del>
      <w:del w:id="1286" w:author="hgoerlitz" w:date="2021-05-06T12:04:00Z">
        <w:r w:rsidDel="00EE1362">
          <w:delText xml:space="preserve">range </w:delText>
        </w:r>
      </w:del>
      <w:del w:id="1287" w:author="hgoerlitz" w:date="2021-05-06T12:07:00Z">
        <w:r w:rsidDel="00800515">
          <w:delText>difference between single and multi</w:delText>
        </w:r>
      </w:del>
      <w:del w:id="1288" w:author="hgoerlitz" w:date="2021-05-06T12:04:00Z">
        <w:r w:rsidDel="00EE1362">
          <w:delText xml:space="preserve"> </w:delText>
        </w:r>
      </w:del>
      <w:del w:id="1289" w:author="hgoerlitz" w:date="2021-05-06T12:07:00Z">
        <w:r w:rsidDel="00800515">
          <w:delText xml:space="preserve">bat </w:delText>
        </w:r>
      </w:del>
      <w:del w:id="1290" w:author="hgoerlitz" w:date="2021-05-06T12:04:00Z">
        <w:r w:rsidDel="00EE1362">
          <w:delText>audio</w:delText>
        </w:r>
      </w:del>
      <w:r>
        <w:t xml:space="preserve">. </w:t>
      </w:r>
      <w:del w:id="1291" w:author="hgoerlitz" w:date="2021-05-06T12:03:00Z">
        <w:r w:rsidDel="00EE1362">
          <w:delText xml:space="preserve">If they were to show ‘convergence’ ), we expect a reduction in range. </w:delText>
        </w:r>
      </w:del>
      <w:del w:id="1292" w:author="hgoerlitz" w:date="2021-05-06T12:04:00Z">
        <w:r w:rsidDel="00EE1362">
          <w:delText xml:space="preserve">The </w:delText>
        </w:r>
      </w:del>
      <w:ins w:id="1293" w:author="hgoerlitz" w:date="2021-05-06T12:07:00Z">
        <w:r w:rsidR="0037119D">
          <w:t xml:space="preserve">We </w:t>
        </w:r>
      </w:ins>
      <w:r>
        <w:t xml:space="preserve">observed </w:t>
      </w:r>
      <w:ins w:id="1294" w:author="hgoerlitz" w:date="2021-05-06T12:04:00Z">
        <w:r w:rsidR="00EE1362">
          <w:t xml:space="preserve">differences </w:t>
        </w:r>
      </w:ins>
      <w:ins w:id="1295" w:author="hgoerlitz" w:date="2021-05-06T12:07:00Z">
        <w:r w:rsidR="0037119D">
          <w:t>between single</w:t>
        </w:r>
      </w:ins>
      <w:ins w:id="1296" w:author="hgoerlitz" w:date="2021-05-06T12:08:00Z">
        <w:r w:rsidR="0037119D">
          <w:t>-</w:t>
        </w:r>
      </w:ins>
      <w:ins w:id="1297" w:author="hgoerlitz" w:date="2021-05-06T12:07:00Z">
        <w:r w:rsidR="0037119D">
          <w:t xml:space="preserve"> and multi-bat contexts of </w:t>
        </w:r>
      </w:ins>
      <w:ins w:id="1298" w:author="hgoerlitz" w:date="2021-05-06T12:09:00Z">
        <w:r w:rsidR="005F30E9">
          <w:t xml:space="preserve">around </w:t>
        </w:r>
        <w:commentRangeStart w:id="1299"/>
        <w:r w:rsidR="005F30E9">
          <w:t>0 kHz</w:t>
        </w:r>
      </w:ins>
      <w:ins w:id="1300" w:author="hgoerlitz" w:date="2021-05-06T12:08:00Z">
        <w:r w:rsidR="0037119D">
          <w:t xml:space="preserve"> for the </w:t>
        </w:r>
      </w:ins>
      <w:r>
        <w:t>CF</w:t>
      </w:r>
      <w:ins w:id="1301" w:author="hgoerlitz" w:date="2021-05-06T12:08:00Z">
        <w:r w:rsidR="0037119D">
          <w:t>-component (individual call analysis)</w:t>
        </w:r>
      </w:ins>
      <w:r>
        <w:t xml:space="preserve"> and </w:t>
      </w:r>
      <w:ins w:id="1302" w:author="hgoerlitz" w:date="2021-05-06T12:09:00Z">
        <w:r w:rsidR="005F30E9">
          <w:t>of around 2 kHz</w:t>
        </w:r>
      </w:ins>
      <w:commentRangeEnd w:id="1299"/>
      <w:ins w:id="1303" w:author="hgoerlitz" w:date="2021-05-06T12:10:00Z">
        <w:r w:rsidR="005F30E9">
          <w:rPr>
            <w:rStyle w:val="CommentReference"/>
          </w:rPr>
          <w:commentReference w:id="1299"/>
        </w:r>
      </w:ins>
      <w:ins w:id="1304" w:author="hgoerlitz" w:date="2021-05-06T12:09:00Z">
        <w:r w:rsidR="005F30E9">
          <w:t xml:space="preserve"> for </w:t>
        </w:r>
      </w:ins>
      <w:ins w:id="1305" w:author="hgoerlitz" w:date="2021-05-06T12:08:00Z">
        <w:r w:rsidR="0037119D">
          <w:t xml:space="preserve">the </w:t>
        </w:r>
      </w:ins>
      <w:r>
        <w:t xml:space="preserve">dominant frequency range </w:t>
      </w:r>
      <w:ins w:id="1306" w:author="hgoerlitz" w:date="2021-05-06T12:08:00Z">
        <w:r w:rsidR="0037119D">
          <w:t xml:space="preserve">(windowed call analysis). This </w:t>
        </w:r>
      </w:ins>
      <w:r>
        <w:t>difference</w:t>
      </w:r>
      <w:del w:id="1307" w:author="hgoerlitz" w:date="2021-05-06T12:08:00Z">
        <w:r w:rsidDel="0037119D">
          <w:delText>s</w:delText>
        </w:r>
      </w:del>
      <w:r>
        <w:t xml:space="preserve"> of </w:t>
      </w:r>
      <w:del w:id="1308" w:author="hgoerlitz" w:date="2021-05-06T12:21:00Z">
        <w:r w:rsidDel="00175144">
          <w:delText xml:space="preserve">around </w:delText>
        </w:r>
      </w:del>
      <w:ins w:id="1309" w:author="hgoerlitz" w:date="2021-05-06T12:21:00Z">
        <w:r w:rsidR="00175144">
          <w:t xml:space="preserve">up to </w:t>
        </w:r>
      </w:ins>
      <w:r>
        <w:t>2 kHz between single</w:t>
      </w:r>
      <w:ins w:id="1310" w:author="hgoerlitz" w:date="2021-05-06T12:21:00Z">
        <w:r w:rsidR="00175144">
          <w:t>-</w:t>
        </w:r>
      </w:ins>
      <w:r>
        <w:t xml:space="preserve"> and multi</w:t>
      </w:r>
      <w:ins w:id="1311" w:author="hgoerlitz" w:date="2021-05-06T12:21:00Z">
        <w:r w:rsidR="00175144">
          <w:t>-</w:t>
        </w:r>
      </w:ins>
      <w:del w:id="1312" w:author="hgoerlitz" w:date="2021-05-06T12:21:00Z">
        <w:r w:rsidDel="00175144">
          <w:delText xml:space="preserve"> </w:delText>
        </w:r>
      </w:del>
      <w:r>
        <w:t>bat</w:t>
      </w:r>
      <w:ins w:id="1313" w:author="hgoerlitz" w:date="2021-05-06T12:21:00Z">
        <w:r w:rsidR="00175144">
          <w:t xml:space="preserve"> context</w:t>
        </w:r>
      </w:ins>
      <w:r>
        <w:t xml:space="preserve">s falls within the expected magnitude </w:t>
      </w:r>
      <w:ins w:id="1314" w:author="hgoerlitz" w:date="2021-05-06T12:21:00Z">
        <w:r w:rsidR="00175144">
          <w:t xml:space="preserve">due to </w:t>
        </w:r>
        <w:commentRangeStart w:id="1315"/>
        <w:r w:rsidR="00175144">
          <w:t>XXX</w:t>
        </w:r>
      </w:ins>
      <w:commentRangeEnd w:id="1315"/>
      <w:ins w:id="1316" w:author="hgoerlitz" w:date="2021-05-06T12:22:00Z">
        <w:r w:rsidR="00175144">
          <w:rPr>
            <w:rStyle w:val="CommentReference"/>
          </w:rPr>
          <w:commentReference w:id="1315"/>
        </w:r>
      </w:ins>
      <w:ins w:id="1317" w:author="hgoerlitz" w:date="2021-05-06T14:08:00Z">
        <w:r w:rsidR="00CA0EDE">
          <w:t xml:space="preserve"> (the larger variability of multiple bats? Interindividual variation in groups??)</w:t>
        </w:r>
      </w:ins>
      <w:ins w:id="1318" w:author="hgoerlitz" w:date="2021-05-06T12:21:00Z">
        <w:r w:rsidR="00175144">
          <w:t xml:space="preserve">, even without </w:t>
        </w:r>
      </w:ins>
      <w:del w:id="1319" w:author="hgoerlitz" w:date="2021-05-06T12:21:00Z">
        <w:r w:rsidDel="00175144">
          <w:delText xml:space="preserve">seen when bats do not show </w:delText>
        </w:r>
      </w:del>
      <w:r>
        <w:t xml:space="preserve">any special responses </w:t>
      </w:r>
      <w:ins w:id="1320" w:author="hgoerlitz" w:date="2021-05-06T12:21:00Z">
        <w:r w:rsidR="00175144">
          <w:t>of the ba</w:t>
        </w:r>
      </w:ins>
      <w:ins w:id="1321" w:author="hgoerlitz" w:date="2021-05-06T12:22:00Z">
        <w:r w:rsidR="00175144">
          <w:t xml:space="preserve">ts </w:t>
        </w:r>
      </w:ins>
      <w:r>
        <w:t xml:space="preserve">to each other (SI 0.9.5). </w:t>
      </w:r>
      <w:del w:id="1322" w:author="hgoerlitz" w:date="2021-05-06T14:09:00Z">
        <w:r w:rsidDel="00CA0EDE">
          <w:delText>More convincingly however</w:delText>
        </w:r>
      </w:del>
      <w:ins w:id="1323" w:author="hgoerlitz" w:date="2021-05-06T14:09:00Z">
        <w:r w:rsidR="00CA0EDE">
          <w:t>Furthermore</w:t>
        </w:r>
      </w:ins>
      <w:r>
        <w:t xml:space="preserve">, </w:t>
      </w:r>
      <w:ins w:id="1324" w:author="hgoerlitz" w:date="2021-05-06T14:10:00Z">
        <w:r w:rsidR="00CA0EDE">
          <w:t xml:space="preserve">our </w:t>
        </w:r>
      </w:ins>
      <w:ins w:id="1325" w:author="hgoerlitz" w:date="2021-05-06T14:11:00Z">
        <w:r w:rsidR="00CA0EDE">
          <w:t xml:space="preserve">comparison between </w:t>
        </w:r>
      </w:ins>
      <w:del w:id="1326" w:author="hgoerlitz" w:date="2021-05-06T14:11:00Z">
        <w:r w:rsidDel="00CA0EDE">
          <w:delText xml:space="preserve">the </w:delText>
        </w:r>
      </w:del>
      <w:del w:id="1327" w:author="hgoerlitz" w:date="2021-05-06T14:09:00Z">
        <w:r w:rsidDel="00CA0EDE">
          <w:delText xml:space="preserve">low </w:delText>
        </w:r>
      </w:del>
      <w:del w:id="1328" w:author="hgoerlitz" w:date="2021-05-06T14:11:00Z">
        <w:r w:rsidDel="00CA0EDE">
          <w:delText xml:space="preserve">difference in dominant frequency range between </w:delText>
        </w:r>
      </w:del>
      <w:ins w:id="1329" w:author="hgoerlitz" w:date="2021-05-06T14:10:00Z">
        <w:r w:rsidR="00CA0EDE">
          <w:t xml:space="preserve">observed and virtual </w:t>
        </w:r>
      </w:ins>
      <w:r>
        <w:t>multi</w:t>
      </w:r>
      <w:ins w:id="1330" w:author="hgoerlitz" w:date="2021-05-06T14:10:00Z">
        <w:r w:rsidR="00CA0EDE">
          <w:t>-bat</w:t>
        </w:r>
      </w:ins>
      <w:r>
        <w:t xml:space="preserve"> </w:t>
      </w:r>
      <w:del w:id="1331" w:author="hgoerlitz" w:date="2021-05-06T14:10:00Z">
        <w:r w:rsidDel="00CA0EDE">
          <w:delText xml:space="preserve">and virtual multi audio </w:delText>
        </w:r>
      </w:del>
      <w:ins w:id="1332" w:author="hgoerlitz" w:date="2021-05-06T14:10:00Z">
        <w:r w:rsidR="00CA0EDE">
          <w:t xml:space="preserve">contexts </w:t>
        </w:r>
      </w:ins>
      <w:r>
        <w:t xml:space="preserve">shows that </w:t>
      </w:r>
      <w:ins w:id="1333" w:author="hgoerlitz" w:date="2021-05-06T14:12:00Z">
        <w:r w:rsidR="00CA0EDE">
          <w:t>the CF-</w:t>
        </w:r>
      </w:ins>
      <w:ins w:id="1334" w:author="hgoerlitz" w:date="2021-05-06T14:22:00Z">
        <w:r w:rsidR="0040072B">
          <w:t>peak-</w:t>
        </w:r>
      </w:ins>
      <w:ins w:id="1335" w:author="hgoerlitz" w:date="2021-05-06T14:12:00Z">
        <w:r w:rsidR="00CA0EDE">
          <w:t>frequenc</w:t>
        </w:r>
      </w:ins>
      <w:ins w:id="1336" w:author="hgoerlitz" w:date="2021-05-06T14:15:00Z">
        <w:r w:rsidR="00CA0EDE">
          <w:t>y range</w:t>
        </w:r>
      </w:ins>
      <w:ins w:id="1337" w:author="hgoerlitz" w:date="2021-05-06T14:12:00Z">
        <w:r w:rsidR="00CA0EDE">
          <w:t xml:space="preserve"> </w:t>
        </w:r>
      </w:ins>
      <w:ins w:id="1338" w:author="hgoerlitz" w:date="2021-05-06T14:14:00Z">
        <w:r w:rsidR="00CA0EDE">
          <w:t xml:space="preserve">observed </w:t>
        </w:r>
      </w:ins>
      <w:ins w:id="1339" w:author="hgoerlitz" w:date="2021-05-06T14:16:00Z">
        <w:r w:rsidR="00CA0EDE">
          <w:t xml:space="preserve">during real </w:t>
        </w:r>
      </w:ins>
      <w:ins w:id="1340" w:author="hgoerlitz" w:date="2021-05-06T14:14:00Z">
        <w:r w:rsidR="00CA0EDE">
          <w:t xml:space="preserve">multi-bat </w:t>
        </w:r>
      </w:ins>
      <w:ins w:id="1341" w:author="hgoerlitz" w:date="2021-05-06T14:15:00Z">
        <w:r w:rsidR="00CA0EDE">
          <w:t xml:space="preserve">contexts </w:t>
        </w:r>
      </w:ins>
      <w:ins w:id="1342" w:author="hgoerlitz" w:date="2021-05-06T14:14:00Z">
        <w:r w:rsidR="00CA0EDE">
          <w:t xml:space="preserve">does not differ </w:t>
        </w:r>
      </w:ins>
      <w:ins w:id="1343" w:author="hgoerlitz" w:date="2021-05-06T14:15:00Z">
        <w:r w:rsidR="00CA0EDE">
          <w:t>from the CF-</w:t>
        </w:r>
      </w:ins>
      <w:ins w:id="1344" w:author="hgoerlitz" w:date="2021-05-06T14:22:00Z">
        <w:r w:rsidR="0040072B">
          <w:t>peak-</w:t>
        </w:r>
      </w:ins>
      <w:ins w:id="1345" w:author="hgoerlitz" w:date="2021-05-06T14:15:00Z">
        <w:r w:rsidR="00CA0EDE">
          <w:t>frequency range of</w:t>
        </w:r>
      </w:ins>
      <w:ins w:id="1346" w:author="hgoerlitz" w:date="2021-05-06T14:14:00Z">
        <w:r w:rsidR="00CA0EDE">
          <w:t xml:space="preserve"> a random combination of non-reacting </w:t>
        </w:r>
      </w:ins>
      <w:ins w:id="1347" w:author="hgoerlitz" w:date="2021-05-06T14:15:00Z">
        <w:r w:rsidR="00CA0EDE">
          <w:t xml:space="preserve">bat </w:t>
        </w:r>
      </w:ins>
      <w:ins w:id="1348" w:author="hgoerlitz" w:date="2021-05-06T14:14:00Z">
        <w:r w:rsidR="00CA0EDE">
          <w:t>individuals</w:t>
        </w:r>
      </w:ins>
      <w:ins w:id="1349" w:author="hgoerlitz" w:date="2021-05-06T14:16:00Z">
        <w:r w:rsidR="00CA0EDE">
          <w:t xml:space="preserve"> (virtual multi-bat context). This suggests that bats that are </w:t>
        </w:r>
      </w:ins>
      <w:del w:id="1350" w:author="hgoerlitz" w:date="2021-05-06T14:16:00Z">
        <w:r w:rsidDel="00CA0EDE">
          <w:delText xml:space="preserve">even when bats are indeed </w:delText>
        </w:r>
      </w:del>
      <w:r>
        <w:t xml:space="preserve">flying together </w:t>
      </w:r>
      <w:del w:id="1351" w:author="hgoerlitz" w:date="2021-05-06T14:16:00Z">
        <w:r w:rsidDel="00CA0EDE">
          <w:delText xml:space="preserve">they </w:delText>
        </w:r>
      </w:del>
      <w:ins w:id="1352" w:author="hgoerlitz" w:date="2021-05-06T14:16:00Z">
        <w:r w:rsidR="00CA0EDE">
          <w:t xml:space="preserve">do not </w:t>
        </w:r>
      </w:ins>
      <w:del w:id="1353" w:author="hgoerlitz" w:date="2021-05-06T14:16:00Z">
        <w:r w:rsidDel="00CA0EDE">
          <w:delText xml:space="preserve">are not </w:delText>
        </w:r>
      </w:del>
      <w:r>
        <w:t xml:space="preserve">actively </w:t>
      </w:r>
      <w:del w:id="1354" w:author="hgoerlitz" w:date="2021-05-06T14:16:00Z">
        <w:r w:rsidDel="00CA0EDE">
          <w:delText>alter</w:delText>
        </w:r>
      </w:del>
      <w:ins w:id="1355" w:author="hgoerlitz" w:date="2021-05-06T14:16:00Z">
        <w:r w:rsidR="00CA0EDE">
          <w:t>change</w:t>
        </w:r>
      </w:ins>
      <w:del w:id="1356" w:author="hgoerlitz" w:date="2021-05-06T14:16:00Z">
        <w:r w:rsidDel="00CA0EDE">
          <w:delText>ing</w:delText>
        </w:r>
      </w:del>
      <w:r>
        <w:t xml:space="preserve"> their CF frequencies to reduce or </w:t>
      </w:r>
      <w:commentRangeStart w:id="1357"/>
      <w:r>
        <w:t xml:space="preserve">increase overlap. </w:t>
      </w:r>
    </w:p>
    <w:p w14:paraId="1845239B" w14:textId="77777777" w:rsidR="0040072B" w:rsidRDefault="004D36E1" w:rsidP="00CA0EDE">
      <w:pPr>
        <w:pStyle w:val="BodyText"/>
        <w:spacing w:line="276" w:lineRule="auto"/>
        <w:rPr>
          <w:ins w:id="1358" w:author="hgoerlitz" w:date="2021-05-06T14:25:00Z"/>
        </w:rPr>
      </w:pPr>
      <w:r>
        <w:t xml:space="preserve">Our simulations </w:t>
      </w:r>
      <w:commentRangeEnd w:id="1357"/>
      <w:r w:rsidR="0040072B">
        <w:rPr>
          <w:rStyle w:val="CommentReference"/>
        </w:rPr>
        <w:commentReference w:id="1357"/>
      </w:r>
      <w:r>
        <w:t xml:space="preserve">(SI 0.9.5) and </w:t>
      </w:r>
      <w:ins w:id="1359" w:author="hgoerlitz" w:date="2021-05-06T14:17:00Z">
        <w:r w:rsidR="00CA0EDE">
          <w:t xml:space="preserve">our recordings of </w:t>
        </w:r>
      </w:ins>
      <w:r>
        <w:t>single bat</w:t>
      </w:r>
      <w:ins w:id="1360" w:author="hgoerlitz" w:date="2021-05-06T14:17:00Z">
        <w:r w:rsidR="00CA0EDE">
          <w:t>s</w:t>
        </w:r>
      </w:ins>
      <w:r>
        <w:t xml:space="preserve"> </w:t>
      </w:r>
      <w:ins w:id="1361" w:author="hgoerlitz" w:date="2021-05-06T14:20:00Z">
        <w:r w:rsidR="0040072B">
          <w:t xml:space="preserve">(REFERENCE TO DATA POSSIBLE?) </w:t>
        </w:r>
      </w:ins>
      <w:del w:id="1362" w:author="hgoerlitz" w:date="2021-05-06T14:17:00Z">
        <w:r w:rsidDel="00CA0EDE">
          <w:delText xml:space="preserve">experimental audio data </w:delText>
        </w:r>
      </w:del>
      <w:r>
        <w:t>show that a receiver (e</w:t>
      </w:r>
      <w:ins w:id="1363" w:author="hgoerlitz" w:date="2021-05-06T14:17:00Z">
        <w:r w:rsidR="00CA0EDE">
          <w:t>.</w:t>
        </w:r>
      </w:ins>
      <w:r>
        <w:t>g.</w:t>
      </w:r>
      <w:ins w:id="1364" w:author="hgoerlitz" w:date="2021-05-06T14:17:00Z">
        <w:r w:rsidR="00CA0EDE">
          <w:t>,</w:t>
        </w:r>
      </w:ins>
      <w:r>
        <w:t xml:space="preserve"> a microphone or another bat) </w:t>
      </w:r>
      <w:del w:id="1365" w:author="hgoerlitz" w:date="2021-05-06T14:18:00Z">
        <w:r w:rsidDel="00A24345">
          <w:delText xml:space="preserve">placed </w:delText>
        </w:r>
      </w:del>
      <w:r>
        <w:t xml:space="preserve">in the proximity </w:t>
      </w:r>
      <w:del w:id="1366" w:author="hgoerlitz" w:date="2021-05-06T14:18:00Z">
        <w:r w:rsidDel="00A24345">
          <w:delText xml:space="preserve">of </w:delText>
        </w:r>
      </w:del>
      <w:ins w:id="1367" w:author="hgoerlitz" w:date="2021-05-06T14:18:00Z">
        <w:r w:rsidR="00A24345">
          <w:t xml:space="preserve">to </w:t>
        </w:r>
      </w:ins>
      <w:r>
        <w:t xml:space="preserve">a flying CF-FM </w:t>
      </w:r>
      <w:ins w:id="1368" w:author="hgoerlitz" w:date="2021-05-06T14:18:00Z">
        <w:r w:rsidR="00A24345">
          <w:t xml:space="preserve">receives </w:t>
        </w:r>
      </w:ins>
      <w:del w:id="1369" w:author="hgoerlitz" w:date="2021-05-06T14:18:00Z">
        <w:r w:rsidDel="00A24345">
          <w:delText xml:space="preserve">bat may hear </w:delText>
        </w:r>
      </w:del>
      <w:r>
        <w:t>a series of CF frequencies that vary by up</w:t>
      </w:r>
      <w:ins w:id="1370" w:author="hgoerlitz" w:date="2021-05-06T12:22:00Z">
        <w:r w:rsidR="004A577C">
          <w:t xml:space="preserve"> </w:t>
        </w:r>
      </w:ins>
      <w:r>
        <w:t xml:space="preserve">to </w:t>
      </w:r>
      <w:commentRangeStart w:id="1371"/>
      <w:r w:rsidR="004A577C">
        <w:t>±</w:t>
      </w:r>
      <w:r>
        <w:t>3 kHz</w:t>
      </w:r>
      <w:ins w:id="1372" w:author="hgoerlitz" w:date="2021-05-06T14:20:00Z">
        <w:r w:rsidR="0040072B">
          <w:t xml:space="preserve"> (Fig. </w:t>
        </w:r>
      </w:ins>
      <w:ins w:id="1373" w:author="hgoerlitz" w:date="2021-05-06T14:22:00Z">
        <w:r w:rsidR="0040072B">
          <w:t>9 ???)</w:t>
        </w:r>
      </w:ins>
      <w:del w:id="1374" w:author="hgoerlitz" w:date="2021-05-06T14:18:00Z">
        <w:r w:rsidDel="0040072B">
          <w:delText xml:space="preserve"> </w:delText>
        </w:r>
      </w:del>
      <w:commentRangeEnd w:id="1371"/>
      <w:r w:rsidR="0040072B">
        <w:rPr>
          <w:rStyle w:val="CommentReference"/>
        </w:rPr>
        <w:commentReference w:id="1371"/>
      </w:r>
      <w:del w:id="1375" w:author="hgoerlitz" w:date="2021-05-06T14:18:00Z">
        <w:r w:rsidDel="0040072B">
          <w:delText>from the emitted frequency</w:delText>
        </w:r>
      </w:del>
      <w:r>
        <w:t xml:space="preserve">. This </w:t>
      </w:r>
      <w:ins w:id="1376" w:author="hgoerlitz" w:date="2021-05-06T14:22:00Z">
        <w:r w:rsidR="0040072B">
          <w:t xml:space="preserve">natural </w:t>
        </w:r>
      </w:ins>
      <w:del w:id="1377" w:author="hgoerlitz" w:date="2021-05-06T14:22:00Z">
        <w:r w:rsidDel="0040072B">
          <w:delText xml:space="preserve">relatively large </w:delText>
        </w:r>
      </w:del>
      <w:r>
        <w:t xml:space="preserve">variation in </w:t>
      </w:r>
      <w:del w:id="1378" w:author="hgoerlitz" w:date="2021-05-06T14:22:00Z">
        <w:r w:rsidDel="0040072B">
          <w:delText xml:space="preserve">the </w:delText>
        </w:r>
      </w:del>
      <w:r>
        <w:t>received frequency thus decreases the extent of spectral overlap</w:t>
      </w:r>
      <w:del w:id="1379" w:author="hgoerlitz" w:date="2021-05-06T14:23:00Z">
        <w:r w:rsidDel="0040072B">
          <w:delText>s</w:delText>
        </w:r>
      </w:del>
      <w:r>
        <w:t xml:space="preserve"> during multi-bat </w:t>
      </w:r>
      <w:del w:id="1380" w:author="hgoerlitz" w:date="2021-05-06T14:23:00Z">
        <w:r w:rsidDel="0040072B">
          <w:delText>echolocation</w:delText>
        </w:r>
      </w:del>
      <w:ins w:id="1381" w:author="hgoerlitz" w:date="2021-05-06T14:23:00Z">
        <w:r w:rsidR="0040072B">
          <w:t>contexts</w:t>
        </w:r>
      </w:ins>
      <w:r>
        <w:t>. The combination of individual</w:t>
      </w:r>
      <w:ins w:id="1382" w:author="hgoerlitz" w:date="2021-05-06T14:23:00Z">
        <w:r w:rsidR="0040072B">
          <w:t>-</w:t>
        </w:r>
      </w:ins>
      <w:del w:id="1383" w:author="hgoerlitz" w:date="2021-05-06T14:23:00Z">
        <w:r w:rsidDel="0040072B">
          <w:delText xml:space="preserve"> </w:delText>
        </w:r>
      </w:del>
      <w:r>
        <w:t>specific</w:t>
      </w:r>
      <w:commentRangeStart w:id="1384"/>
      <w:r>
        <w:t xml:space="preserve"> </w:t>
      </w:r>
      <w:del w:id="1385" w:author="hgoerlitz" w:date="2021-05-06T14:23:00Z">
        <w:r w:rsidDel="0040072B">
          <w:delText xml:space="preserve">resting </w:delText>
        </w:r>
      </w:del>
      <w:ins w:id="1386" w:author="hgoerlitz" w:date="2021-05-06T14:23:00Z">
        <w:r w:rsidR="0040072B">
          <w:t xml:space="preserve">call </w:t>
        </w:r>
      </w:ins>
      <w:r>
        <w:t>frequencies</w:t>
      </w:r>
      <w:commentRangeEnd w:id="1384"/>
      <w:r w:rsidR="00031B50">
        <w:rPr>
          <w:rStyle w:val="CommentReference"/>
        </w:rPr>
        <w:commentReference w:id="1384"/>
      </w:r>
      <w:r>
        <w:t xml:space="preserve"> and Doppler-shift driven variation in received CF</w:t>
      </w:r>
      <w:ins w:id="1387" w:author="hgoerlitz" w:date="2021-05-06T14:23:00Z">
        <w:r w:rsidR="0040072B">
          <w:t>-peak-</w:t>
        </w:r>
      </w:ins>
      <w:del w:id="1388" w:author="hgoerlitz" w:date="2021-05-06T14:23:00Z">
        <w:r w:rsidDel="0040072B">
          <w:delText xml:space="preserve"> </w:delText>
        </w:r>
      </w:del>
      <w:r>
        <w:t>frequency make</w:t>
      </w:r>
      <w:ins w:id="1389" w:author="hgoerlitz" w:date="2021-05-06T14:23:00Z">
        <w:r w:rsidR="0040072B">
          <w:t>s</w:t>
        </w:r>
      </w:ins>
      <w:r>
        <w:t xml:space="preserve"> it unlikely that the CF component would be </w:t>
      </w:r>
      <w:ins w:id="1390" w:author="hgoerlitz" w:date="2021-05-06T14:24:00Z">
        <w:r w:rsidR="0040072B">
          <w:t xml:space="preserve">strongly </w:t>
        </w:r>
      </w:ins>
      <w:r>
        <w:t xml:space="preserve">masked </w:t>
      </w:r>
      <w:del w:id="1391" w:author="hgoerlitz" w:date="2021-05-06T14:24:00Z">
        <w:r w:rsidDel="0040072B">
          <w:delText xml:space="preserve">effectively </w:delText>
        </w:r>
      </w:del>
      <w:r>
        <w:t xml:space="preserve">even in groups. </w:t>
      </w:r>
    </w:p>
    <w:p w14:paraId="5EC959F9" w14:textId="77777777" w:rsidR="00625E7A" w:rsidRDefault="004D36E1" w:rsidP="00CA0EDE">
      <w:pPr>
        <w:pStyle w:val="BodyText"/>
        <w:spacing w:line="276" w:lineRule="auto"/>
        <w:rPr>
          <w:ins w:id="1392" w:author="hgoerlitz" w:date="2021-05-06T14:31:00Z"/>
        </w:rPr>
      </w:pPr>
      <w:r>
        <w:t xml:space="preserve">For the duration of </w:t>
      </w:r>
      <w:ins w:id="1393" w:author="hgoerlitz" w:date="2021-05-06T14:29:00Z">
        <w:r w:rsidR="00625E7A">
          <w:t xml:space="preserve">the </w:t>
        </w:r>
      </w:ins>
      <w:r>
        <w:t>CF component</w:t>
      </w:r>
      <w:del w:id="1394" w:author="hgoerlitz" w:date="2021-05-06T14:25:00Z">
        <w:r w:rsidDel="0040072B">
          <w:delText xml:space="preserve"> </w:delText>
        </w:r>
      </w:del>
      <w:r>
        <w:t xml:space="preserve">, we found a mean decrease </w:t>
      </w:r>
      <w:del w:id="1395" w:author="hgoerlitz" w:date="2021-05-06T14:25:00Z">
        <w:r w:rsidDel="0040072B">
          <w:delText xml:space="preserve">between </w:delText>
        </w:r>
      </w:del>
      <w:ins w:id="1396" w:author="hgoerlitz" w:date="2021-05-06T14:25:00Z">
        <w:r w:rsidR="0040072B">
          <w:t>of</w:t>
        </w:r>
      </w:ins>
      <w:ins w:id="1397" w:author="hgoerlitz" w:date="2021-05-06T14:26:00Z">
        <w:r w:rsidR="0040072B">
          <w:t xml:space="preserve"> </w:t>
        </w:r>
      </w:ins>
      <w:commentRangeStart w:id="1398"/>
      <w:r>
        <w:t xml:space="preserve">1.4-4.3 </w:t>
      </w:r>
      <w:commentRangeEnd w:id="1398"/>
      <w:r w:rsidR="00284EB9">
        <w:rPr>
          <w:rStyle w:val="CommentReference"/>
        </w:rPr>
        <w:commentReference w:id="1398"/>
      </w:r>
      <w:r>
        <w:t xml:space="preserve">ms in multi-bat calls, matching the decrease </w:t>
      </w:r>
      <w:del w:id="1399" w:author="hgoerlitz" w:date="2021-05-06T14:29:00Z">
        <w:r w:rsidDel="00625E7A">
          <w:delText xml:space="preserve">by </w:delText>
        </w:r>
      </w:del>
      <w:ins w:id="1400" w:author="hgoerlitz" w:date="2021-05-06T14:29:00Z">
        <w:r w:rsidR="00625E7A">
          <w:t xml:space="preserve">of </w:t>
        </w:r>
      </w:ins>
      <w:r>
        <w:t>~1.2 ms found by Fawcett et al. (2015).</w:t>
      </w:r>
      <w:ins w:id="1401" w:author="hgoerlitz" w:date="2021-05-06T14:30:00Z">
        <w:r w:rsidR="00625E7A">
          <w:t xml:space="preserve"> </w:t>
        </w:r>
      </w:ins>
    </w:p>
    <w:p w14:paraId="3948ABDD" w14:textId="77777777" w:rsidR="00625E7A" w:rsidRDefault="00625E7A" w:rsidP="00CA0EDE">
      <w:pPr>
        <w:pStyle w:val="BodyText"/>
        <w:spacing w:line="276" w:lineRule="auto"/>
        <w:rPr>
          <w:ins w:id="1402" w:author="hgoerlitz" w:date="2021-05-06T14:32:00Z"/>
        </w:rPr>
      </w:pPr>
      <w:ins w:id="1403" w:author="hgoerlitz" w:date="2021-05-06T14:30:00Z">
        <w:r>
          <w:lastRenderedPageBreak/>
          <w:t>[</w:t>
        </w:r>
      </w:ins>
      <w:ins w:id="1404" w:author="hgoerlitz" w:date="2021-05-06T14:31:00Z">
        <w:r>
          <w:t xml:space="preserve">OK; </w:t>
        </w:r>
        <w:proofErr w:type="gramStart"/>
        <w:r>
          <w:t>so</w:t>
        </w:r>
        <w:proofErr w:type="gramEnd"/>
        <w:r>
          <w:t xml:space="preserve"> what does this mean? An interpretation and evaluation of this finding is missing. Is 1.4-4.3 ms relevant? The text below focuses on</w:t>
        </w:r>
      </w:ins>
      <w:ins w:id="1405" w:author="hgoerlitz" w:date="2021-05-06T14:32:00Z">
        <w:r>
          <w:t>ly on methodological aspects. E.g.:</w:t>
        </w:r>
      </w:ins>
    </w:p>
    <w:p w14:paraId="28E767F5" w14:textId="26ACCDFE" w:rsidR="00625E7A" w:rsidRDefault="00625E7A" w:rsidP="00CA0EDE">
      <w:pPr>
        <w:pStyle w:val="BodyText"/>
        <w:spacing w:line="276" w:lineRule="auto"/>
        <w:rPr>
          <w:ins w:id="1406" w:author="hgoerlitz" w:date="2021-05-06T14:34:00Z"/>
        </w:rPr>
      </w:pPr>
      <w:ins w:id="1407" w:author="hgoerlitz" w:date="2021-05-06T14:36:00Z">
        <w:r>
          <w:t>At a constant calling rate, shortening cal</w:t>
        </w:r>
      </w:ins>
      <w:ins w:id="1408" w:author="hgoerlitz" w:date="2021-05-06T14:37:00Z">
        <w:r>
          <w:t xml:space="preserve">l duration reduces the likelihood of </w:t>
        </w:r>
      </w:ins>
      <w:ins w:id="1409" w:author="hgoerlitz" w:date="2021-05-06T14:36:00Z">
        <w:r>
          <w:t>temporal overlap</w:t>
        </w:r>
      </w:ins>
      <w:ins w:id="1410" w:author="hgoerlitz" w:date="2021-05-06T14:37:00Z">
        <w:r>
          <w:t xml:space="preserve"> with other calls, and could </w:t>
        </w:r>
      </w:ins>
      <w:ins w:id="1411" w:author="hgoerlitz" w:date="2021-05-06T14:38:00Z">
        <w:r>
          <w:t xml:space="preserve">thus </w:t>
        </w:r>
      </w:ins>
      <w:ins w:id="1412" w:author="hgoerlitz" w:date="2021-05-06T14:37:00Z">
        <w:r>
          <w:t xml:space="preserve">be a potential sensory strategy </w:t>
        </w:r>
      </w:ins>
      <w:ins w:id="1413" w:author="hgoerlitz" w:date="2021-05-06T14:38:00Z">
        <w:r>
          <w:t xml:space="preserve">of </w:t>
        </w:r>
      </w:ins>
      <w:ins w:id="1414" w:author="hgoerlitz" w:date="2021-05-06T14:37:00Z">
        <w:r>
          <w:t>bats in multi-bat</w:t>
        </w:r>
      </w:ins>
      <w:ins w:id="1415" w:author="hgoerlitz" w:date="2021-05-06T14:38:00Z">
        <w:r>
          <w:t xml:space="preserve"> contexts.</w:t>
        </w:r>
      </w:ins>
      <w:ins w:id="1416" w:author="hgoerlitz" w:date="2021-05-06T14:36:00Z">
        <w:r>
          <w:t xml:space="preserve"> </w:t>
        </w:r>
      </w:ins>
      <w:ins w:id="1417" w:author="hgoerlitz" w:date="2021-05-06T14:38:00Z">
        <w:r w:rsidR="0075073A">
          <w:t xml:space="preserve">  (However,), relative to the average/typical call durations of x-y ms, this </w:t>
        </w:r>
        <w:proofErr w:type="spellStart"/>
        <w:r w:rsidR="0075073A">
          <w:t>amou</w:t>
        </w:r>
      </w:ins>
      <w:ins w:id="1418" w:author="hgoerlitz" w:date="2021-05-06T14:39:00Z">
        <w:r w:rsidR="0075073A">
          <w:t>tns</w:t>
        </w:r>
        <w:proofErr w:type="spellEnd"/>
        <w:r w:rsidR="0075073A">
          <w:t xml:space="preserve"> to a decrease of (only?) x-y%.  … </w:t>
        </w:r>
      </w:ins>
    </w:p>
    <w:p w14:paraId="7F06A4C4" w14:textId="1701535A" w:rsidR="00625E7A" w:rsidRDefault="00625E7A" w:rsidP="00CA0EDE">
      <w:pPr>
        <w:pStyle w:val="BodyText"/>
        <w:spacing w:line="276" w:lineRule="auto"/>
        <w:rPr>
          <w:ins w:id="1419" w:author="hgoerlitz" w:date="2021-05-06T14:30:00Z"/>
        </w:rPr>
      </w:pPr>
      <w:ins w:id="1420" w:author="hgoerlitz" w:date="2021-05-06T14:32:00Z">
        <w:r>
          <w:t>Relative to the average call duration, this amounts to a decrease of about x-y% in call duration. Bats show similar/less/stronger changes in call duration during object a</w:t>
        </w:r>
      </w:ins>
      <w:ins w:id="1421" w:author="hgoerlitz" w:date="2021-05-06T14:33:00Z">
        <w:r>
          <w:t>pproach / in group flights of FM-bats / … anything that puts this observed change into context.</w:t>
        </w:r>
      </w:ins>
      <w:ins w:id="1422" w:author="hgoerlitz" w:date="2021-05-06T14:30:00Z">
        <w:r>
          <w:t>]</w:t>
        </w:r>
      </w:ins>
    </w:p>
    <w:p w14:paraId="27269722" w14:textId="699DC53C" w:rsidR="0075073A" w:rsidRDefault="00625E7A" w:rsidP="00625E7A">
      <w:pPr>
        <w:pStyle w:val="BodyText"/>
        <w:spacing w:line="276" w:lineRule="auto"/>
        <w:rPr>
          <w:ins w:id="1423" w:author="hgoerlitz" w:date="2021-05-06T14:39:00Z"/>
        </w:rPr>
      </w:pPr>
      <w:ins w:id="1424" w:author="hgoerlitz" w:date="2021-05-06T14:34:00Z">
        <w:r>
          <w:t>As shorter calls are less susceptible to temporal overlap, it is possible</w:t>
        </w:r>
      </w:ins>
      <w:ins w:id="1425" w:author="hgoerlitz" w:date="2021-05-06T14:35:00Z">
        <w:r>
          <w:t xml:space="preserve">, however, that </w:t>
        </w:r>
      </w:ins>
      <w:del w:id="1426" w:author="hgoerlitz" w:date="2021-05-06T14:33:00Z">
        <w:r w:rsidR="004D36E1" w:rsidDel="00625E7A">
          <w:delText xml:space="preserve"> </w:delText>
        </w:r>
      </w:del>
      <w:del w:id="1427" w:author="hgoerlitz" w:date="2021-05-06T14:35:00Z">
        <w:r w:rsidR="004D36E1" w:rsidDel="00625E7A">
          <w:delText xml:space="preserve">It is possible that </w:delText>
        </w:r>
      </w:del>
      <w:r w:rsidR="004D36E1">
        <w:t xml:space="preserve">our procedure of selecting non-overlapping calls </w:t>
      </w:r>
      <w:del w:id="1428" w:author="hgoerlitz" w:date="2021-05-06T14:35:00Z">
        <w:r w:rsidR="004D36E1" w:rsidDel="00625E7A">
          <w:delText xml:space="preserve">in the individual call analysis </w:delText>
        </w:r>
      </w:del>
      <w:r w:rsidR="004D36E1">
        <w:t xml:space="preserve">might </w:t>
      </w:r>
      <w:ins w:id="1429" w:author="hgoerlitz" w:date="2021-05-06T14:35:00Z">
        <w:r>
          <w:t xml:space="preserve">have </w:t>
        </w:r>
      </w:ins>
      <w:r w:rsidR="004D36E1">
        <w:t>bias</w:t>
      </w:r>
      <w:ins w:id="1430" w:author="hgoerlitz" w:date="2021-05-06T14:36:00Z">
        <w:r>
          <w:t>ed</w:t>
        </w:r>
      </w:ins>
      <w:r w:rsidR="004D36E1">
        <w:t xml:space="preserve"> our </w:t>
      </w:r>
      <w:del w:id="1431" w:author="hgoerlitz" w:date="2021-05-06T14:36:00Z">
        <w:r w:rsidR="004D36E1" w:rsidDel="00625E7A">
          <w:delText xml:space="preserve">selection </w:delText>
        </w:r>
      </w:del>
      <w:ins w:id="1432" w:author="hgoerlitz" w:date="2021-05-06T14:36:00Z">
        <w:r>
          <w:t xml:space="preserve">data set </w:t>
        </w:r>
      </w:ins>
      <w:commentRangeStart w:id="1433"/>
      <w:r w:rsidR="004D36E1">
        <w:t>to shorter calls in multi-bat recordings</w:t>
      </w:r>
      <w:commentRangeEnd w:id="1433"/>
      <w:r w:rsidR="002444DD">
        <w:rPr>
          <w:rStyle w:val="CommentReference"/>
        </w:rPr>
        <w:commentReference w:id="1433"/>
      </w:r>
      <w:del w:id="1434" w:author="hgoerlitz" w:date="2021-05-06T14:39:00Z">
        <w:r w:rsidR="004D36E1" w:rsidDel="0075073A">
          <w:delText>, because shorter calls might be less prone to temporal overlap</w:delText>
        </w:r>
      </w:del>
      <w:ins w:id="1435" w:author="Neetash Mysuru" w:date="2021-04-17T15:43:00Z">
        <w:del w:id="1436" w:author="hgoerlitz" w:date="2021-05-06T14:39:00Z">
          <w:r w:rsidR="004B47B1" w:rsidDel="0075073A">
            <w:delText>, hence could be one of the changes that bats bring to their echolocation call behavior, changes in temporal aspects</w:delText>
          </w:r>
        </w:del>
      </w:ins>
      <w:r w:rsidR="004D36E1">
        <w:t xml:space="preserve">. </w:t>
      </w:r>
      <w:ins w:id="1437" w:author="hgoerlitz" w:date="2021-05-06T14:39:00Z">
        <w:r w:rsidR="0075073A">
          <w:t xml:space="preserve">While our results are comparable to those of Fawcett et al (2015), </w:t>
        </w:r>
      </w:ins>
      <w:ins w:id="1438" w:author="hgoerlitz" w:date="2021-05-06T14:41:00Z">
        <w:r w:rsidR="004C341A">
          <w:t xml:space="preserve">they did also </w:t>
        </w:r>
      </w:ins>
      <w:ins w:id="1439" w:author="hgoerlitz" w:date="2021-05-06T14:40:00Z">
        <w:r w:rsidR="004C341A">
          <w:t>cho</w:t>
        </w:r>
      </w:ins>
      <w:ins w:id="1440" w:author="hgoerlitz" w:date="2021-05-06T14:41:00Z">
        <w:r w:rsidR="004C341A">
          <w:t>o</w:t>
        </w:r>
      </w:ins>
      <w:ins w:id="1441" w:author="hgoerlitz" w:date="2021-05-06T14:40:00Z">
        <w:r w:rsidR="004C341A">
          <w:t xml:space="preserve">se individual calls that were </w:t>
        </w:r>
        <w:commentRangeStart w:id="1442"/>
        <w:r w:rsidR="004C341A" w:rsidRPr="004C341A">
          <w:rPr>
            <w:highlight w:val="yellow"/>
            <w:rPrChange w:id="1443" w:author="hgoerlitz" w:date="2021-05-06T14:40:00Z">
              <w:rPr/>
            </w:rPrChange>
          </w:rPr>
          <w:t>presumably</w:t>
        </w:r>
        <w:r w:rsidR="004C341A">
          <w:t xml:space="preserve"> overlapping</w:t>
        </w:r>
        <w:commentRangeEnd w:id="1442"/>
        <w:r w:rsidR="004C341A">
          <w:rPr>
            <w:rStyle w:val="CommentReference"/>
          </w:rPr>
          <w:commentReference w:id="1442"/>
        </w:r>
        <w:r w:rsidR="004C341A">
          <w:t xml:space="preserve">, </w:t>
        </w:r>
      </w:ins>
      <w:ins w:id="1444" w:author="hgoerlitz" w:date="2021-05-06T14:41:00Z">
        <w:r w:rsidR="004C341A">
          <w:t xml:space="preserve">which might mean that </w:t>
        </w:r>
      </w:ins>
      <w:ins w:id="1445" w:author="hgoerlitz" w:date="2021-05-06T14:42:00Z">
        <w:r w:rsidR="004C341A">
          <w:t xml:space="preserve">both our </w:t>
        </w:r>
      </w:ins>
      <w:ins w:id="1446" w:author="hgoerlitz" w:date="2021-05-06T14:41:00Z">
        <w:r w:rsidR="004C341A">
          <w:t>observed reduction</w:t>
        </w:r>
      </w:ins>
      <w:ins w:id="1447" w:author="hgoerlitz" w:date="2021-05-06T14:42:00Z">
        <w:r w:rsidR="004C341A">
          <w:t>s in call durations</w:t>
        </w:r>
      </w:ins>
      <w:ins w:id="1448" w:author="hgoerlitz" w:date="2021-05-06T14:41:00Z">
        <w:r w:rsidR="004C341A">
          <w:t xml:space="preserve"> suffers from</w:t>
        </w:r>
      </w:ins>
      <w:ins w:id="1449" w:author="hgoerlitz" w:date="2021-05-06T14:42:00Z">
        <w:r w:rsidR="004C341A">
          <w:t xml:space="preserve"> the same bias.</w:t>
        </w:r>
        <w:r w:rsidR="00AE7494">
          <w:t xml:space="preserve"> Given the potential bias and the overall relative</w:t>
        </w:r>
      </w:ins>
      <w:ins w:id="1450" w:author="hgoerlitz" w:date="2021-05-06T14:43:00Z">
        <w:r w:rsidR="00AE7494">
          <w:t>ly</w:t>
        </w:r>
      </w:ins>
      <w:ins w:id="1451" w:author="hgoerlitz" w:date="2021-05-06T14:42:00Z">
        <w:r w:rsidR="00AE7494">
          <w:t xml:space="preserve"> small reduction in call duration (both in absolute and </w:t>
        </w:r>
      </w:ins>
      <w:ins w:id="1452" w:author="hgoerlitz" w:date="2021-05-06T14:43:00Z">
        <w:r w:rsidR="00AE7494">
          <w:t>proportional</w:t>
        </w:r>
      </w:ins>
      <w:ins w:id="1453" w:author="hgoerlitz" w:date="2021-05-06T14:42:00Z">
        <w:r w:rsidR="00AE7494">
          <w:t xml:space="preserve"> terms), we </w:t>
        </w:r>
      </w:ins>
      <w:ins w:id="1454" w:author="hgoerlitz" w:date="2021-05-06T14:43:00Z">
        <w:r w:rsidR="00AE7494">
          <w:t xml:space="preserve">cautiously suggest that shortening call durations is not a major </w:t>
        </w:r>
      </w:ins>
      <w:ins w:id="1455" w:author="hgoerlitz" w:date="2021-05-06T14:44:00Z">
        <w:r w:rsidR="00AE7494">
          <w:t>sensory strategy used to improve echolocation during group flight of horseshoe bats.</w:t>
        </w:r>
      </w:ins>
    </w:p>
    <w:p w14:paraId="120359A4" w14:textId="52EE9DBF" w:rsidR="00871A93" w:rsidRPr="004C341A" w:rsidRDefault="004D36E1" w:rsidP="00625E7A">
      <w:pPr>
        <w:pStyle w:val="BodyText"/>
        <w:spacing w:line="276" w:lineRule="auto"/>
        <w:rPr>
          <w:strike/>
          <w:rPrChange w:id="1456" w:author="hgoerlitz" w:date="2021-05-06T14:42:00Z">
            <w:rPr/>
          </w:rPrChange>
        </w:rPr>
      </w:pPr>
      <w:commentRangeStart w:id="1457"/>
      <w:commentRangeStart w:id="1458"/>
      <w:r w:rsidRPr="004C341A">
        <w:rPr>
          <w:strike/>
          <w:rPrChange w:id="1459" w:author="hgoerlitz" w:date="2021-05-06T14:42:00Z">
            <w:rPr/>
          </w:rPrChange>
        </w:rPr>
        <w:t xml:space="preserve">The decrease in call durations is however relatively small, which may mean the sampling bias would also be minimal. </w:t>
      </w:r>
      <w:commentRangeEnd w:id="1457"/>
      <w:r w:rsidR="00043867" w:rsidRPr="004C341A">
        <w:rPr>
          <w:rStyle w:val="CommentReference"/>
          <w:strike/>
          <w:rPrChange w:id="1460" w:author="hgoerlitz" w:date="2021-05-06T14:42:00Z">
            <w:rPr>
              <w:rStyle w:val="CommentReference"/>
            </w:rPr>
          </w:rPrChange>
        </w:rPr>
        <w:commentReference w:id="1457"/>
      </w:r>
      <w:commentRangeEnd w:id="1458"/>
      <w:r w:rsidR="0040072B" w:rsidRPr="004C341A">
        <w:rPr>
          <w:rStyle w:val="CommentReference"/>
          <w:strike/>
          <w:rPrChange w:id="1461" w:author="hgoerlitz" w:date="2021-05-06T14:42:00Z">
            <w:rPr>
              <w:rStyle w:val="CommentReference"/>
            </w:rPr>
          </w:rPrChange>
        </w:rPr>
        <w:commentReference w:id="1458"/>
      </w:r>
      <w:r w:rsidRPr="004C341A">
        <w:rPr>
          <w:strike/>
          <w:rPrChange w:id="1462" w:author="hgoerlitz" w:date="2021-05-06T14:42:00Z">
            <w:rPr/>
          </w:rPrChange>
        </w:rPr>
        <w:t>Our results however remain comparable with Fawcett et al. (2015), who also choose individual calls that were presumably non-overlapping.</w:t>
      </w:r>
    </w:p>
    <w:p w14:paraId="2592929D" w14:textId="77777777" w:rsidR="00871A93" w:rsidRDefault="004D36E1" w:rsidP="00FC3E72">
      <w:pPr>
        <w:pStyle w:val="Heading3"/>
        <w:spacing w:line="276" w:lineRule="auto"/>
      </w:pPr>
      <w:bookmarkStart w:id="1463" w:name="fm-component"/>
      <w:r>
        <w:t>0.5.2</w:t>
      </w:r>
      <w:r>
        <w:tab/>
        <w:t>FM component</w:t>
      </w:r>
      <w:bookmarkEnd w:id="1463"/>
    </w:p>
    <w:p w14:paraId="1B25CFDA" w14:textId="77777777" w:rsidR="005D3F6B" w:rsidRDefault="004D36E1" w:rsidP="00FC3E72">
      <w:pPr>
        <w:pStyle w:val="FirstParagraph"/>
        <w:spacing w:line="276" w:lineRule="auto"/>
        <w:rPr>
          <w:ins w:id="1464" w:author="hgoerlitz" w:date="2021-05-06T14:57:00Z"/>
        </w:rPr>
      </w:pPr>
      <w:r>
        <w:t>The FM</w:t>
      </w:r>
      <w:ins w:id="1465" w:author="hgoerlitz" w:date="2021-05-06T14:45:00Z">
        <w:r w:rsidR="00E861B5">
          <w:t>-</w:t>
        </w:r>
      </w:ins>
      <w:del w:id="1466" w:author="hgoerlitz" w:date="2021-05-06T14:45:00Z">
        <w:r w:rsidDel="00E861B5">
          <w:delText xml:space="preserve"> </w:delText>
        </w:r>
      </w:del>
      <w:r>
        <w:t xml:space="preserve">component </w:t>
      </w:r>
      <w:ins w:id="1467" w:author="hgoerlitz" w:date="2021-05-06T14:45:00Z">
        <w:r w:rsidR="00E861B5">
          <w:t xml:space="preserve">of CF-FM high-duty cycle bats </w:t>
        </w:r>
      </w:ins>
      <w:r>
        <w:t>is likely used for ranging and undergoes large variation as bats approach objects (Fenton et al. 2014). Frequency</w:t>
      </w:r>
      <w:del w:id="1468" w:author="hgoerlitz" w:date="2021-05-06T14:45:00Z">
        <w:r w:rsidDel="00E861B5">
          <w:delText>-</w:delText>
        </w:r>
      </w:del>
      <w:ins w:id="1469" w:author="hgoerlitz" w:date="2021-05-06T14:45:00Z">
        <w:r w:rsidR="00E861B5">
          <w:t xml:space="preserve"> </w:t>
        </w:r>
      </w:ins>
      <w:r>
        <w:t>changes in group flying FM-bats could indicate a JAR, but could also be a response to the physical presence of other bats in the vicinity (</w:t>
      </w:r>
      <w:proofErr w:type="spellStart"/>
      <w:r>
        <w:t>Cvikel</w:t>
      </w:r>
      <w:proofErr w:type="spellEnd"/>
      <w:r>
        <w:t xml:space="preserve"> et al. 2015; Fawcett and Ratcliffe 2015). </w:t>
      </w:r>
      <w:ins w:id="1470" w:author="Neetash Mysuru" w:date="2021-04-17T15:47:00Z">
        <w:r w:rsidR="00090B18">
          <w:t xml:space="preserve">While not much is known about the </w:t>
        </w:r>
        <w:proofErr w:type="spellStart"/>
        <w:r w:rsidR="00090B18">
          <w:t>iFM</w:t>
        </w:r>
      </w:ins>
      <w:proofErr w:type="spellEnd"/>
      <w:ins w:id="1471" w:author="hgoerlitz" w:date="2021-05-06T14:45:00Z">
        <w:r w:rsidR="00E861B5">
          <w:t>-component of CF-FM bats</w:t>
        </w:r>
      </w:ins>
      <w:ins w:id="1472" w:author="Neetash Mysuru" w:date="2021-04-17T15:47:00Z">
        <w:r w:rsidR="00090B18">
          <w:t xml:space="preserve">, </w:t>
        </w:r>
        <w:del w:id="1473" w:author="hgoerlitz" w:date="2021-05-06T14:45:00Z">
          <w:r w:rsidR="00090B18" w:rsidDel="00E861B5">
            <w:delText xml:space="preserve">the </w:delText>
          </w:r>
        </w:del>
      </w:ins>
      <w:del w:id="1474" w:author="hgoerlitz" w:date="2021-05-06T14:45:00Z">
        <w:r w:rsidDel="00E861B5">
          <w:delText xml:space="preserve">CF-FM </w:delText>
        </w:r>
      </w:del>
      <w:ins w:id="1475" w:author="hgoerlitz" w:date="2021-05-06T14:45:00Z">
        <w:r w:rsidR="00E861B5">
          <w:t>t</w:t>
        </w:r>
      </w:ins>
      <w:ins w:id="1476" w:author="hgoerlitz" w:date="2021-05-06T14:46:00Z">
        <w:r w:rsidR="00E861B5">
          <w:t xml:space="preserve">hey do </w:t>
        </w:r>
      </w:ins>
      <w:del w:id="1477" w:author="hgoerlitz" w:date="2021-05-06T14:46:00Z">
        <w:r w:rsidDel="00E861B5">
          <w:delText xml:space="preserve">bats </w:delText>
        </w:r>
      </w:del>
      <w:del w:id="1478" w:author="Neetash Mysuru" w:date="2021-04-17T15:47:00Z">
        <w:r w:rsidDel="0058618D">
          <w:delText xml:space="preserve">also </w:delText>
        </w:r>
      </w:del>
      <w:del w:id="1479" w:author="hgoerlitz" w:date="2021-05-06T14:45:00Z">
        <w:r w:rsidDel="00E861B5">
          <w:delText xml:space="preserve">show alterations </w:delText>
        </w:r>
      </w:del>
      <w:ins w:id="1480" w:author="hgoerlitz" w:date="2021-05-06T14:45:00Z">
        <w:r w:rsidR="00E861B5">
          <w:t xml:space="preserve">change </w:t>
        </w:r>
      </w:ins>
      <w:del w:id="1481" w:author="hgoerlitz" w:date="2021-05-06T14:45:00Z">
        <w:r w:rsidDel="00E861B5">
          <w:delText xml:space="preserve">in </w:delText>
        </w:r>
      </w:del>
      <w:r>
        <w:t xml:space="preserve">their </w:t>
      </w:r>
      <w:proofErr w:type="spellStart"/>
      <w:r>
        <w:t>tFM</w:t>
      </w:r>
      <w:proofErr w:type="spellEnd"/>
      <w:ins w:id="1482" w:author="hgoerlitz" w:date="2021-05-06T14:45:00Z">
        <w:r w:rsidR="00E861B5">
          <w:t>-component</w:t>
        </w:r>
      </w:ins>
      <w:r>
        <w:t xml:space="preserve"> as they approach </w:t>
      </w:r>
      <w:ins w:id="1483" w:author="hgoerlitz" w:date="2021-05-06T14:46:00Z">
        <w:r w:rsidR="00E861B5">
          <w:t xml:space="preserve">objects </w:t>
        </w:r>
      </w:ins>
      <w:r>
        <w:t xml:space="preserve">and </w:t>
      </w:r>
      <w:ins w:id="1484" w:author="hgoerlitz" w:date="2021-05-06T14:46:00Z">
        <w:r w:rsidR="00E861B5">
          <w:t xml:space="preserve">during </w:t>
        </w:r>
      </w:ins>
      <w:r>
        <w:t>land</w:t>
      </w:r>
      <w:ins w:id="1485" w:author="hgoerlitz" w:date="2021-05-06T14:46:00Z">
        <w:r w:rsidR="00E861B5">
          <w:t>ing</w:t>
        </w:r>
      </w:ins>
      <w:r>
        <w:t xml:space="preserve"> (Tian and Schnitzler 1997; Schoeppler, Schnitzler, and </w:t>
      </w:r>
      <w:proofErr w:type="spellStart"/>
      <w:r>
        <w:t>Denzinger</w:t>
      </w:r>
      <w:proofErr w:type="spellEnd"/>
      <w:r>
        <w:t xml:space="preserve"> 2018; Fenton et al. 2014)</w:t>
      </w:r>
      <w:ins w:id="1486" w:author="hgoerlitz" w:date="2021-05-06T14:46:00Z">
        <w:r w:rsidR="00DB223E">
          <w:t xml:space="preserve">. Therefore, </w:t>
        </w:r>
      </w:ins>
      <w:del w:id="1487" w:author="hgoerlitz" w:date="2021-05-06T14:46:00Z">
        <w:r w:rsidDel="00DB223E">
          <w:delText xml:space="preserve">, and </w:delText>
        </w:r>
      </w:del>
      <w:ins w:id="1488" w:author="hgoerlitz" w:date="2021-05-06T14:46:00Z">
        <w:r w:rsidR="00DB223E">
          <w:t xml:space="preserve">CF-FM bats </w:t>
        </w:r>
      </w:ins>
      <w:r>
        <w:t xml:space="preserve">may </w:t>
      </w:r>
      <w:del w:id="1489" w:author="hgoerlitz" w:date="2021-05-06T14:46:00Z">
        <w:r w:rsidDel="00DB223E">
          <w:delText xml:space="preserve">be expected to </w:delText>
        </w:r>
      </w:del>
      <w:r>
        <w:t xml:space="preserve">respond to conspecifics </w:t>
      </w:r>
      <w:ins w:id="1490" w:author="hgoerlitz" w:date="2021-05-06T14:47:00Z">
        <w:r w:rsidR="00DB223E">
          <w:t xml:space="preserve">in groups </w:t>
        </w:r>
      </w:ins>
      <w:r>
        <w:t xml:space="preserve">like FM-bats </w:t>
      </w:r>
      <w:del w:id="1491" w:author="hgoerlitz" w:date="2021-05-06T14:47:00Z">
        <w:r w:rsidDel="00DB223E">
          <w:delText>in groups</w:delText>
        </w:r>
      </w:del>
      <w:ins w:id="1492" w:author="hgoerlitz" w:date="2021-05-06T14:47:00Z">
        <w:r w:rsidR="00DB223E">
          <w:t>do</w:t>
        </w:r>
      </w:ins>
      <w:r>
        <w:t xml:space="preserve">. Fawcett et al. (2015) found that the </w:t>
      </w:r>
      <w:proofErr w:type="spellStart"/>
      <w:r>
        <w:t>tFM</w:t>
      </w:r>
      <w:proofErr w:type="spellEnd"/>
      <w:r>
        <w:t xml:space="preserve"> minimum frequency (</w:t>
      </w:r>
      <w:ins w:id="1493" w:author="hgoerlitz" w:date="2021-05-06T14:47:00Z">
        <w:r w:rsidR="00DB223E">
          <w:t xml:space="preserve">measured at </w:t>
        </w:r>
      </w:ins>
      <w:r>
        <w:t xml:space="preserve">-10 dB </w:t>
      </w:r>
      <w:ins w:id="1494" w:author="hgoerlitz" w:date="2021-05-06T14:47:00Z">
        <w:r w:rsidR="00DB223E">
          <w:t xml:space="preserve">below the </w:t>
        </w:r>
      </w:ins>
      <w:r>
        <w:t>call</w:t>
      </w:r>
      <w:ins w:id="1495" w:author="hgoerlitz" w:date="2021-05-06T14:47:00Z">
        <w:r w:rsidR="00DB223E">
          <w:t>’s</w:t>
        </w:r>
      </w:ins>
      <w:r>
        <w:t xml:space="preserve"> peak frequency) </w:t>
      </w:r>
      <w:commentRangeStart w:id="1496"/>
      <w:r>
        <w:t>increase</w:t>
      </w:r>
      <w:ins w:id="1497" w:author="hgoerlitz" w:date="2021-05-06T14:47:00Z">
        <w:r w:rsidR="0097261B">
          <w:t>d</w:t>
        </w:r>
      </w:ins>
      <w:r>
        <w:t xml:space="preserve"> </w:t>
      </w:r>
      <w:commentRangeEnd w:id="1496"/>
      <w:r w:rsidR="0097261B">
        <w:rPr>
          <w:rStyle w:val="CommentReference"/>
        </w:rPr>
        <w:commentReference w:id="1496"/>
      </w:r>
      <w:r>
        <w:t>by 5 kHz on average in pairs. I</w:t>
      </w:r>
      <w:commentRangeStart w:id="1498"/>
      <w:commentRangeStart w:id="1499"/>
      <w:r>
        <w:t xml:space="preserve">n contrast, </w:t>
      </w:r>
      <w:ins w:id="1500" w:author="hgoerlitz" w:date="2021-05-06T14:57:00Z">
        <w:r w:rsidR="005D3F6B">
          <w:t xml:space="preserve">in our individual call analysis, </w:t>
        </w:r>
      </w:ins>
      <w:r>
        <w:t xml:space="preserve">we </w:t>
      </w:r>
      <w:del w:id="1501" w:author="hgoerlitz" w:date="2021-05-06T14:54:00Z">
        <w:r w:rsidDel="005D3F6B">
          <w:delText xml:space="preserve">only </w:delText>
        </w:r>
      </w:del>
      <w:r>
        <w:t xml:space="preserve">found a </w:t>
      </w:r>
      <w:del w:id="1502" w:author="hgoerlitz" w:date="2021-05-06T14:54:00Z">
        <w:r w:rsidDel="005D3F6B">
          <w:delText xml:space="preserve">drop </w:delText>
        </w:r>
      </w:del>
      <w:ins w:id="1503" w:author="hgoerlitz" w:date="2021-05-06T14:54:00Z">
        <w:r w:rsidR="005D3F6B">
          <w:t xml:space="preserve">decrease </w:t>
        </w:r>
      </w:ins>
      <w:ins w:id="1504" w:author="hgoerlitz" w:date="2021-05-06T14:55:00Z">
        <w:r w:rsidR="005D3F6B">
          <w:t xml:space="preserve">of the </w:t>
        </w:r>
        <w:proofErr w:type="spellStart"/>
        <w:r w:rsidR="005D3F6B">
          <w:t>tFM</w:t>
        </w:r>
        <w:proofErr w:type="spellEnd"/>
        <w:r w:rsidR="005D3F6B">
          <w:t xml:space="preserve"> lowest frequency </w:t>
        </w:r>
      </w:ins>
      <w:ins w:id="1505" w:author="hgoerlitz" w:date="2021-05-06T14:54:00Z">
        <w:r w:rsidR="005D3F6B">
          <w:t xml:space="preserve">of </w:t>
        </w:r>
      </w:ins>
      <w:ins w:id="1506" w:author="hgoerlitz" w:date="2021-05-06T14:55:00Z">
        <w:r w:rsidR="005D3F6B">
          <w:t xml:space="preserve">maximally </w:t>
        </w:r>
      </w:ins>
      <w:del w:id="1507" w:author="hgoerlitz" w:date="2021-05-06T14:55:00Z">
        <w:r w:rsidDel="005D3F6B">
          <w:delText xml:space="preserve">at most </w:delText>
        </w:r>
      </w:del>
      <w:r>
        <w:t>2.4 kHz</w:t>
      </w:r>
      <w:del w:id="1508" w:author="hgoerlitz" w:date="2021-05-06T14:55:00Z">
        <w:r w:rsidDel="005D3F6B">
          <w:delText xml:space="preserve"> of the tFM lower frequency (-10 dB tFM peak frequency)</w:delText>
        </w:r>
      </w:del>
      <w:ins w:id="1509" w:author="hgoerlitz" w:date="2021-05-06T14:55:00Z">
        <w:r w:rsidR="005D3F6B">
          <w:t xml:space="preserve">, with a </w:t>
        </w:r>
        <w:proofErr w:type="spellStart"/>
        <w:r w:rsidR="005D3F6B">
          <w:t>correspondin</w:t>
        </w:r>
        <w:proofErr w:type="spellEnd"/>
        <w:r w:rsidR="005D3F6B">
          <w:t xml:space="preserve"> </w:t>
        </w:r>
      </w:ins>
      <w:del w:id="1510" w:author="hgoerlitz" w:date="2021-05-06T14:55:00Z">
        <w:r w:rsidDel="005D3F6B">
          <w:delText xml:space="preserve"> and an </w:delText>
        </w:r>
      </w:del>
      <w:r>
        <w:t xml:space="preserve">increase </w:t>
      </w:r>
      <w:ins w:id="1511" w:author="hgoerlitz" w:date="2021-05-06T14:55:00Z">
        <w:r w:rsidR="005D3F6B">
          <w:t xml:space="preserve">of the </w:t>
        </w:r>
        <w:proofErr w:type="spellStart"/>
        <w:r w:rsidR="005D3F6B">
          <w:t>tFM</w:t>
        </w:r>
        <w:proofErr w:type="spellEnd"/>
        <w:r w:rsidR="005D3F6B">
          <w:t xml:space="preserve"> bandwidth </w:t>
        </w:r>
      </w:ins>
      <w:r>
        <w:t>by maximally ~2.5</w:t>
      </w:r>
      <w:ins w:id="1512" w:author="hgoerlitz" w:date="2021-05-06T14:55:00Z">
        <w:r w:rsidR="005D3F6B">
          <w:t> </w:t>
        </w:r>
      </w:ins>
      <w:del w:id="1513" w:author="hgoerlitz" w:date="2021-05-06T14:55:00Z">
        <w:r w:rsidDel="005D3F6B">
          <w:delText xml:space="preserve"> </w:delText>
        </w:r>
      </w:del>
      <w:r>
        <w:t>kHz</w:t>
      </w:r>
      <w:del w:id="1514" w:author="hgoerlitz" w:date="2021-05-06T14:55:00Z">
        <w:r w:rsidDel="005D3F6B">
          <w:delText xml:space="preserve"> of tFM bandwidth</w:delText>
        </w:r>
      </w:del>
      <w:r>
        <w:t xml:space="preserve"> in multi-bat </w:t>
      </w:r>
      <w:del w:id="1515" w:author="hgoerlitz" w:date="2021-05-06T14:55:00Z">
        <w:r w:rsidDel="005D3F6B">
          <w:delText>calls</w:delText>
        </w:r>
      </w:del>
      <w:ins w:id="1516" w:author="hgoerlitz" w:date="2021-05-06T14:55:00Z">
        <w:r w:rsidR="005D3F6B">
          <w:t>contexts</w:t>
        </w:r>
      </w:ins>
      <w:ins w:id="1517" w:author="Neetash Mysuru" w:date="2021-04-17T15:48:00Z">
        <w:r w:rsidR="006A65D0">
          <w:t>.</w:t>
        </w:r>
      </w:ins>
      <w:r>
        <w:t xml:space="preserve"> </w:t>
      </w:r>
      <w:commentRangeEnd w:id="1498"/>
      <w:r w:rsidR="006A65D0">
        <w:rPr>
          <w:rStyle w:val="CommentReference"/>
        </w:rPr>
        <w:commentReference w:id="1498"/>
      </w:r>
      <w:commentRangeEnd w:id="1499"/>
      <w:r w:rsidR="005D3F6B">
        <w:rPr>
          <w:rStyle w:val="CommentReference"/>
        </w:rPr>
        <w:commentReference w:id="1499"/>
      </w:r>
      <w:r>
        <w:t xml:space="preserve">Our windowed analysis revealed no systematic differences in lower frequency estimates between single-bat and multi-bat </w:t>
      </w:r>
      <w:commentRangeStart w:id="1518"/>
      <w:r>
        <w:t>situations</w:t>
      </w:r>
      <w:commentRangeEnd w:id="1518"/>
      <w:r w:rsidR="005D3F6B">
        <w:rPr>
          <w:rStyle w:val="CommentReference"/>
        </w:rPr>
        <w:commentReference w:id="1518"/>
      </w:r>
      <w:r>
        <w:t xml:space="preserve">. </w:t>
      </w:r>
    </w:p>
    <w:p w14:paraId="030F670F" w14:textId="194FF4B9" w:rsidR="00871A93" w:rsidRDefault="004D36E1" w:rsidP="00FC3E72">
      <w:pPr>
        <w:pStyle w:val="FirstParagraph"/>
        <w:spacing w:line="276" w:lineRule="auto"/>
      </w:pPr>
      <w:r>
        <w:lastRenderedPageBreak/>
        <w:t>Both FM and CF-FM bats also change call duration in the presence of conspecifics and noise (</w:t>
      </w:r>
      <w:proofErr w:type="spellStart"/>
      <w:r>
        <w:t>Cvikel</w:t>
      </w:r>
      <w:proofErr w:type="spellEnd"/>
      <w:r>
        <w:t xml:space="preserve"> et al. 2015; </w:t>
      </w:r>
      <w:proofErr w:type="spellStart"/>
      <w:r>
        <w:t>Amichai</w:t>
      </w:r>
      <w:proofErr w:type="spellEnd"/>
      <w:r>
        <w:t xml:space="preserve">, </w:t>
      </w:r>
      <w:proofErr w:type="spellStart"/>
      <w:r>
        <w:t>Blumrosen</w:t>
      </w:r>
      <w:proofErr w:type="spellEnd"/>
      <w:r>
        <w:t xml:space="preserve">, and Yovel 2015; Fawcett et al. 2015; Lu, Zhang, and Luo 2020; Gomes and Goerlitz 2020). </w:t>
      </w:r>
      <w:commentRangeStart w:id="1519"/>
      <w:r>
        <w:t xml:space="preserve">While </w:t>
      </w:r>
      <w:commentRangeEnd w:id="1519"/>
      <w:r w:rsidR="005D3F6B">
        <w:rPr>
          <w:rStyle w:val="CommentReference"/>
        </w:rPr>
        <w:commentReference w:id="1519"/>
      </w:r>
      <w:r>
        <w:t xml:space="preserve">we </w:t>
      </w:r>
      <w:del w:id="1520" w:author="hgoerlitz" w:date="2021-05-06T14:58:00Z">
        <w:r w:rsidDel="005D3F6B">
          <w:delText xml:space="preserve">only </w:delText>
        </w:r>
      </w:del>
      <w:r>
        <w:t xml:space="preserve">found an increase </w:t>
      </w:r>
      <w:del w:id="1521" w:author="hgoerlitz" w:date="2021-05-06T14:58:00Z">
        <w:r w:rsidDel="005D3F6B">
          <w:delText xml:space="preserve">in </w:delText>
        </w:r>
      </w:del>
      <w:ins w:id="1522" w:author="hgoerlitz" w:date="2021-05-06T14:58:00Z">
        <w:r w:rsidR="005D3F6B">
          <w:t xml:space="preserve">of </w:t>
        </w:r>
      </w:ins>
      <w:proofErr w:type="spellStart"/>
      <w:r>
        <w:t>tFM</w:t>
      </w:r>
      <w:proofErr w:type="spellEnd"/>
      <w:r>
        <w:t xml:space="preserve"> duration </w:t>
      </w:r>
      <w:ins w:id="1523" w:author="hgoerlitz" w:date="2021-05-06T14:59:00Z">
        <w:r w:rsidR="005D3F6B">
          <w:t xml:space="preserve">from single- to multi-bat contexts </w:t>
        </w:r>
      </w:ins>
      <w:r>
        <w:t xml:space="preserve">of </w:t>
      </w:r>
      <w:del w:id="1524" w:author="hgoerlitz" w:date="2021-05-06T14:59:00Z">
        <w:r w:rsidDel="005D3F6B">
          <w:delText xml:space="preserve">at most </w:delText>
        </w:r>
      </w:del>
      <w:ins w:id="1525" w:author="hgoerlitz" w:date="2021-05-06T15:00:00Z">
        <w:r w:rsidR="005D3F6B">
          <w:t xml:space="preserve">maximally </w:t>
        </w:r>
      </w:ins>
      <w:r>
        <w:t xml:space="preserve">~0.4 ms, </w:t>
      </w:r>
      <w:del w:id="1526" w:author="hgoerlitz" w:date="2021-05-06T15:00:00Z">
        <w:r w:rsidDel="005D3F6B">
          <w:delText xml:space="preserve">previous studies found increases of 0.6-1.8 ms. </w:delText>
        </w:r>
      </w:del>
      <w:r>
        <w:t xml:space="preserve">Fawcett et al. (2015) found an </w:t>
      </w:r>
      <w:del w:id="1527" w:author="hgoerlitz" w:date="2021-05-06T15:00:00Z">
        <w:r w:rsidDel="00EF3C63">
          <w:delText xml:space="preserve">average </w:delText>
        </w:r>
      </w:del>
      <w:r>
        <w:t xml:space="preserve">increase </w:t>
      </w:r>
      <w:del w:id="1528" w:author="hgoerlitz" w:date="2021-05-06T15:00:00Z">
        <w:r w:rsidDel="00EF3C63">
          <w:delText xml:space="preserve">in tFM duration </w:delText>
        </w:r>
        <w:commentRangeStart w:id="1529"/>
        <w:commentRangeStart w:id="1530"/>
        <w:r w:rsidDel="00EF3C63">
          <w:delText>by</w:delText>
        </w:r>
      </w:del>
      <w:ins w:id="1531" w:author="hgoerlitz" w:date="2021-05-06T15:00:00Z">
        <w:r w:rsidR="00EF3C63">
          <w:t>of</w:t>
        </w:r>
      </w:ins>
      <w:r>
        <w:t xml:space="preserve"> 1.8 ms in pairs</w:t>
      </w:r>
      <w:commentRangeEnd w:id="1529"/>
      <w:r w:rsidR="00764025">
        <w:rPr>
          <w:rStyle w:val="CommentReference"/>
        </w:rPr>
        <w:commentReference w:id="1529"/>
      </w:r>
      <w:commentRangeEnd w:id="1530"/>
      <w:r w:rsidR="00EF3C63">
        <w:rPr>
          <w:rStyle w:val="CommentReference"/>
        </w:rPr>
        <w:commentReference w:id="1530"/>
      </w:r>
      <w:del w:id="1532" w:author="hgoerlitz" w:date="2021-05-06T15:00:00Z">
        <w:r w:rsidDel="00EF3C63">
          <w:delText>, while we find a slight median increase by about ~0.4 ms in multi-bat calls. In another study with artifical playbacks</w:delText>
        </w:r>
      </w:del>
      <w:r>
        <w:t xml:space="preserve">, </w:t>
      </w:r>
      <w:ins w:id="1533" w:author="hgoerlitz" w:date="2021-05-06T15:01:00Z">
        <w:r w:rsidR="00EF3C63">
          <w:t xml:space="preserve">and </w:t>
        </w:r>
      </w:ins>
      <w:r>
        <w:t>Lu, Zhang, and Luo (2020) found an increase of 0.6</w:t>
      </w:r>
      <w:ins w:id="1534" w:author="Neetash Mysuru" w:date="2021-04-17T15:51:00Z">
        <w:r w:rsidR="005F3301">
          <w:t xml:space="preserve"> </w:t>
        </w:r>
      </w:ins>
      <w:r>
        <w:t xml:space="preserve">ms in comparison to calls in silence. </w:t>
      </w:r>
      <w:ins w:id="1535" w:author="hgoerlitz" w:date="2021-05-06T15:09:00Z">
        <w:r w:rsidR="00EF3C63">
          <w:t xml:space="preserve">While increasing call </w:t>
        </w:r>
      </w:ins>
      <w:del w:id="1536" w:author="hgoerlitz" w:date="2021-05-06T15:05:00Z">
        <w:r w:rsidDel="00EF3C63">
          <w:delText>An increased</w:delText>
        </w:r>
      </w:del>
      <w:del w:id="1537" w:author="hgoerlitz" w:date="2021-05-06T15:07:00Z">
        <w:r w:rsidDel="00EF3C63">
          <w:delText xml:space="preserve"> </w:delText>
        </w:r>
      </w:del>
      <w:del w:id="1538" w:author="hgoerlitz" w:date="2021-05-06T15:09:00Z">
        <w:r w:rsidDel="00EF3C63">
          <w:delText xml:space="preserve">tFM </w:delText>
        </w:r>
      </w:del>
      <w:r>
        <w:t xml:space="preserve">duration </w:t>
      </w:r>
      <w:del w:id="1539" w:author="hgoerlitz" w:date="2021-05-06T15:09:00Z">
        <w:r w:rsidDel="00EF3C63">
          <w:delText xml:space="preserve">may </w:delText>
        </w:r>
      </w:del>
      <w:del w:id="1540" w:author="hgoerlitz" w:date="2021-05-06T15:05:00Z">
        <w:r w:rsidDel="00EF3C63">
          <w:delText xml:space="preserve">provide an increase </w:delText>
        </w:r>
      </w:del>
      <w:ins w:id="1541" w:author="hgoerlitz" w:date="2021-05-06T15:05:00Z">
        <w:r w:rsidR="00EF3C63">
          <w:t>improve</w:t>
        </w:r>
      </w:ins>
      <w:ins w:id="1542" w:author="hgoerlitz" w:date="2021-05-06T15:09:00Z">
        <w:r w:rsidR="00EF3C63">
          <w:t>s</w:t>
        </w:r>
      </w:ins>
      <w:ins w:id="1543" w:author="hgoerlitz" w:date="2021-05-06T15:05:00Z">
        <w:r w:rsidR="00EF3C63">
          <w:t xml:space="preserve"> </w:t>
        </w:r>
      </w:ins>
      <w:del w:id="1544" w:author="hgoerlitz" w:date="2021-05-06T15:05:00Z">
        <w:r w:rsidDel="00EF3C63">
          <w:delText xml:space="preserve">in in </w:delText>
        </w:r>
      </w:del>
      <w:r>
        <w:t>echo detection (</w:t>
      </w:r>
      <w:proofErr w:type="spellStart"/>
      <w:r>
        <w:t>Amichai</w:t>
      </w:r>
      <w:proofErr w:type="spellEnd"/>
      <w:r>
        <w:t xml:space="preserve">, </w:t>
      </w:r>
      <w:proofErr w:type="spellStart"/>
      <w:r>
        <w:t>Blumrosen</w:t>
      </w:r>
      <w:proofErr w:type="spellEnd"/>
      <w:r>
        <w:t>, and Yovel 2015; Luo et al. 2015)</w:t>
      </w:r>
      <w:ins w:id="1545" w:author="hgoerlitz" w:date="2021-05-06T15:07:00Z">
        <w:r w:rsidR="00EF3C63">
          <w:t xml:space="preserve">, </w:t>
        </w:r>
      </w:ins>
      <w:ins w:id="1546" w:author="hgoerlitz" w:date="2021-05-06T15:09:00Z">
        <w:r w:rsidR="00EF3C63">
          <w:t>t</w:t>
        </w:r>
      </w:ins>
      <w:del w:id="1547" w:author="hgoerlitz" w:date="2021-05-06T15:07:00Z">
        <w:r w:rsidDel="00EF3C63">
          <w:delText>. T</w:delText>
        </w:r>
      </w:del>
      <w:r>
        <w:t xml:space="preserve">he </w:t>
      </w:r>
      <w:del w:id="1548" w:author="hgoerlitz" w:date="2021-05-06T15:09:00Z">
        <w:r w:rsidDel="00EF3C63">
          <w:delText xml:space="preserve">current </w:delText>
        </w:r>
      </w:del>
      <w:r>
        <w:t xml:space="preserve">increase in duration </w:t>
      </w:r>
      <w:ins w:id="1549" w:author="hgoerlitz" w:date="2021-05-06T15:09:00Z">
        <w:r w:rsidR="00EF3C63">
          <w:t xml:space="preserve">we observed here </w:t>
        </w:r>
      </w:ins>
      <w:r>
        <w:t xml:space="preserve">corresponds </w:t>
      </w:r>
      <w:ins w:id="1550" w:author="hgoerlitz" w:date="2021-05-06T15:09:00Z">
        <w:r w:rsidR="00EF3C63">
          <w:t xml:space="preserve">only to about </w:t>
        </w:r>
      </w:ins>
      <w:del w:id="1551" w:author="hgoerlitz" w:date="2021-05-06T15:09:00Z">
        <w:r w:rsidDel="00EF3C63">
          <w:delText>to a negligible fraction (</w:delText>
        </w:r>
      </w:del>
      <w:r>
        <w:t>~5%</w:t>
      </w:r>
      <w:ins w:id="1552" w:author="hgoerlitz" w:date="2021-05-06T15:09:00Z">
        <w:r w:rsidR="00EF3C63">
          <w:t xml:space="preserve"> of the to</w:t>
        </w:r>
      </w:ins>
      <w:ins w:id="1553" w:author="hgoerlitz" w:date="2021-05-06T15:10:00Z">
        <w:r w:rsidR="00EF3C63">
          <w:t>tal call duration</w:t>
        </w:r>
      </w:ins>
      <w:del w:id="1554" w:author="hgoerlitz" w:date="2021-05-06T15:10:00Z">
        <w:r w:rsidDel="00FD687B">
          <w:delText xml:space="preserve">), and is unlikely to have any </w:delText>
        </w:r>
        <w:commentRangeStart w:id="1555"/>
        <w:r w:rsidDel="00FD687B">
          <w:delText>major sensory implications</w:delText>
        </w:r>
        <w:commentRangeEnd w:id="1555"/>
        <w:r w:rsidR="00971EAC" w:rsidDel="00FD687B">
          <w:rPr>
            <w:rStyle w:val="CommentReference"/>
          </w:rPr>
          <w:commentReference w:id="1555"/>
        </w:r>
      </w:del>
      <w:r>
        <w:t xml:space="preserve">. </w:t>
      </w:r>
      <w:commentRangeStart w:id="1556"/>
      <w:r>
        <w:t>Compared to previous studies</w:t>
      </w:r>
      <w:commentRangeEnd w:id="1556"/>
      <w:r w:rsidR="00EF3C63">
        <w:rPr>
          <w:rStyle w:val="CommentReference"/>
        </w:rPr>
        <w:commentReference w:id="1556"/>
      </w:r>
      <w:r>
        <w:t>, our effects are small</w:t>
      </w:r>
      <w:del w:id="1557" w:author="hgoerlitz" w:date="2021-05-06T15:10:00Z">
        <w:r w:rsidDel="00FD687B">
          <w:delText xml:space="preserve">, </w:delText>
        </w:r>
      </w:del>
      <w:ins w:id="1558" w:author="hgoerlitz" w:date="2021-05-06T15:10:00Z">
        <w:r w:rsidR="00FD687B">
          <w:t xml:space="preserve">, and </w:t>
        </w:r>
      </w:ins>
      <w:ins w:id="1559" w:author="hgoerlitz" w:date="2021-05-06T15:11:00Z">
        <w:r w:rsidR="00FD687B">
          <w:t xml:space="preserve">thus </w:t>
        </w:r>
      </w:ins>
      <w:ins w:id="1560" w:author="hgoerlitz" w:date="2021-05-06T15:10:00Z">
        <w:r w:rsidR="00FD687B">
          <w:t xml:space="preserve">unlikely to have any </w:t>
        </w:r>
        <w:commentRangeStart w:id="1561"/>
        <w:r w:rsidR="00FD687B">
          <w:t>major sensory implications</w:t>
        </w:r>
        <w:commentRangeEnd w:id="1561"/>
        <w:r w:rsidR="00FD687B">
          <w:rPr>
            <w:rStyle w:val="CommentReference"/>
          </w:rPr>
          <w:commentReference w:id="1561"/>
        </w:r>
      </w:ins>
      <w:ins w:id="1562" w:author="hgoerlitz" w:date="2021-05-06T15:11:00Z">
        <w:r w:rsidR="00FD687B">
          <w:t xml:space="preserve"> </w:t>
        </w:r>
      </w:ins>
      <w:r>
        <w:t xml:space="preserve">and </w:t>
      </w:r>
      <w:del w:id="1563" w:author="hgoerlitz" w:date="2021-05-06T15:11:00Z">
        <w:r w:rsidDel="00FD687B">
          <w:delText xml:space="preserve">unlikely to have </w:delText>
        </w:r>
      </w:del>
      <w:r>
        <w:t>biological relevance.</w:t>
      </w:r>
    </w:p>
    <w:p w14:paraId="540DFB81" w14:textId="51228D59" w:rsidR="00EF3C63" w:rsidRDefault="00EF3C63" w:rsidP="00EF3C63">
      <w:pPr>
        <w:pStyle w:val="FirstParagraph"/>
        <w:spacing w:line="276" w:lineRule="auto"/>
        <w:rPr>
          <w:ins w:id="1564" w:author="hgoerlitz" w:date="2021-05-06T15:06:00Z"/>
        </w:rPr>
      </w:pPr>
      <w:bookmarkStart w:id="1565" w:name="call-level"/>
      <w:ins w:id="1566" w:author="hgoerlitz" w:date="2021-05-06T15:06:00Z">
        <w:r>
          <w:t xml:space="preserve">Do you consider our data (0.4) to be comparable to, or clearly different to 0.6 and 1.8 ms? Why? Do those three studies thus support each other, or not? How does it compare to observed duration changes in FM bats (given the supposed comparable function, comparing the FM-component to data in FM-bats is </w:t>
        </w:r>
      </w:ins>
      <w:proofErr w:type="gramStart"/>
      <w:ins w:id="1567" w:author="hgoerlitz" w:date="2021-05-06T15:08:00Z">
        <w:r>
          <w:t>relevant.</w:t>
        </w:r>
        <w:proofErr w:type="gramEnd"/>
        <w:r>
          <w:t xml:space="preserve"> E.g., Luo et al: increas</w:t>
        </w:r>
      </w:ins>
      <w:ins w:id="1568" w:author="hgoerlitz" w:date="2021-05-06T15:09:00Z">
        <w:r>
          <w:t xml:space="preserve">e of duration by </w:t>
        </w:r>
        <w:proofErr w:type="gramStart"/>
        <w:r>
          <w:t>1.1-1.8 fold</w:t>
        </w:r>
      </w:ins>
      <w:proofErr w:type="gramEnd"/>
      <w:ins w:id="1569" w:author="hgoerlitz" w:date="2021-05-06T15:08:00Z">
        <w:r>
          <w:t>)?</w:t>
        </w:r>
      </w:ins>
      <w:ins w:id="1570" w:author="hgoerlitz" w:date="2021-05-06T15:06:00Z">
        <w:r>
          <w:t xml:space="preserve"> Which species did those two other studies use? Like the previous paragraph, this is largely a summary and comparison of results, </w:t>
        </w:r>
      </w:ins>
      <w:ins w:id="1571" w:author="hgoerlitz" w:date="2021-05-06T15:11:00Z">
        <w:r w:rsidR="00305E5B">
          <w:t xml:space="preserve">with very short </w:t>
        </w:r>
      </w:ins>
      <w:ins w:id="1572" w:author="hgoerlitz" w:date="2021-05-06T15:06:00Z">
        <w:r>
          <w:t>discussion</w:t>
        </w:r>
      </w:ins>
      <w:ins w:id="1573" w:author="hgoerlitz" w:date="2021-05-06T15:11:00Z">
        <w:r w:rsidR="00305E5B">
          <w:t xml:space="preserve"> at the end</w:t>
        </w:r>
      </w:ins>
      <w:ins w:id="1574" w:author="hgoerlitz" w:date="2021-05-06T15:06:00Z">
        <w:r>
          <w:t xml:space="preserve">. </w:t>
        </w:r>
      </w:ins>
    </w:p>
    <w:p w14:paraId="00F14BA6" w14:textId="77777777" w:rsidR="00871A93" w:rsidRDefault="004D36E1" w:rsidP="00FC3E72">
      <w:pPr>
        <w:pStyle w:val="Heading3"/>
        <w:spacing w:line="276" w:lineRule="auto"/>
      </w:pPr>
      <w:r>
        <w:t>0.5.3</w:t>
      </w:r>
      <w:r>
        <w:tab/>
        <w:t>Call level</w:t>
      </w:r>
      <w:bookmarkEnd w:id="1565"/>
    </w:p>
    <w:p w14:paraId="4B0E1161" w14:textId="77777777" w:rsidR="008E6344" w:rsidRDefault="007D5063" w:rsidP="00FC3E72">
      <w:pPr>
        <w:pStyle w:val="FirstParagraph"/>
        <w:spacing w:line="276" w:lineRule="auto"/>
        <w:rPr>
          <w:ins w:id="1575" w:author="hgoerlitz" w:date="2021-05-06T15:21:00Z"/>
        </w:rPr>
      </w:pPr>
      <w:ins w:id="1576" w:author="hgoerlitz" w:date="2021-05-06T15:13:00Z">
        <w:r>
          <w:t xml:space="preserve">A direct way </w:t>
        </w:r>
      </w:ins>
      <w:ins w:id="1577" w:author="Neetash Mysuru" w:date="2021-04-17T15:52:00Z">
        <w:del w:id="1578" w:author="hgoerlitz" w:date="2021-05-06T15:13:00Z">
          <w:r w:rsidR="00B85C03" w:rsidDel="007D5063">
            <w:delText xml:space="preserve">One of the ways to </w:delText>
          </w:r>
        </w:del>
      </w:ins>
      <w:ins w:id="1579" w:author="hgoerlitz" w:date="2021-05-06T15:13:00Z">
        <w:r>
          <w:t xml:space="preserve">of improving </w:t>
        </w:r>
      </w:ins>
      <w:ins w:id="1580" w:author="Neetash Mysuru" w:date="2021-04-17T15:53:00Z">
        <w:del w:id="1581" w:author="hgoerlitz" w:date="2021-05-06T15:13:00Z">
          <w:r w:rsidR="00B85C03" w:rsidDel="007D5063">
            <w:delText xml:space="preserve">improve </w:delText>
          </w:r>
        </w:del>
        <w:r w:rsidR="00C25257">
          <w:t>echo</w:t>
        </w:r>
        <w:r w:rsidR="00B85C03">
          <w:t xml:space="preserve"> detection is to </w:t>
        </w:r>
        <w:r w:rsidR="00E025DA">
          <w:t xml:space="preserve">increase the </w:t>
        </w:r>
      </w:ins>
      <w:ins w:id="1582" w:author="hgoerlitz" w:date="2021-05-06T15:13:00Z">
        <w:r>
          <w:t xml:space="preserve">call </w:t>
        </w:r>
      </w:ins>
      <w:ins w:id="1583" w:author="Neetash Mysuru" w:date="2021-04-17T15:53:00Z">
        <w:del w:id="1584" w:author="hgoerlitz" w:date="2021-05-06T15:13:00Z">
          <w:r w:rsidR="00E025DA" w:rsidDel="007D5063">
            <w:delText>amplitude of the call</w:delText>
          </w:r>
        </w:del>
      </w:ins>
      <w:ins w:id="1585" w:author="hgoerlitz" w:date="2021-05-06T15:13:00Z">
        <w:r>
          <w:t>level</w:t>
        </w:r>
      </w:ins>
      <w:ins w:id="1586" w:author="hgoerlitz" w:date="2021-05-06T15:14:00Z">
        <w:r>
          <w:t xml:space="preserve">, which both FM bats (REFS) and </w:t>
        </w:r>
      </w:ins>
      <w:ins w:id="1587" w:author="Neetash Mysuru" w:date="2021-04-17T15:53:00Z">
        <w:del w:id="1588" w:author="hgoerlitz" w:date="2021-05-06T15:14:00Z">
          <w:r w:rsidR="00E025DA" w:rsidDel="007D5063">
            <w:delText xml:space="preserve">. </w:delText>
          </w:r>
        </w:del>
      </w:ins>
      <w:r w:rsidR="004D36E1">
        <w:t xml:space="preserve">CF-FM </w:t>
      </w:r>
      <w:ins w:id="1589" w:author="Neetash Mysuru" w:date="2021-04-17T15:53:00Z">
        <w:r w:rsidR="004B1420">
          <w:t>b</w:t>
        </w:r>
      </w:ins>
      <w:del w:id="1590" w:author="Neetash Mysuru" w:date="2021-04-17T15:53:00Z">
        <w:r w:rsidR="004D36E1" w:rsidDel="004B1420">
          <w:delText>B</w:delText>
        </w:r>
      </w:del>
      <w:r w:rsidR="004D36E1">
        <w:t xml:space="preserve">ats </w:t>
      </w:r>
      <w:del w:id="1591" w:author="hgoerlitz" w:date="2021-05-06T15:14:00Z">
        <w:r w:rsidR="004D36E1" w:rsidDel="007D5063">
          <w:delText xml:space="preserve">increase call source levels in the presence of experimental playbacks </w:delText>
        </w:r>
      </w:del>
      <w:r w:rsidR="004D36E1">
        <w:t>(</w:t>
      </w:r>
      <w:proofErr w:type="spellStart"/>
      <w:r w:rsidR="004D36E1">
        <w:t>Hage</w:t>
      </w:r>
      <w:proofErr w:type="spellEnd"/>
      <w:r w:rsidR="004D36E1">
        <w:t xml:space="preserve"> et al. 2013, 2014; Lu, Zhang, and Luo 2020)</w:t>
      </w:r>
      <w:del w:id="1592" w:author="hgoerlitz" w:date="2021-05-06T15:14:00Z">
        <w:r w:rsidR="004D36E1" w:rsidDel="007D5063">
          <w:delText>.</w:delText>
        </w:r>
      </w:del>
      <w:r w:rsidR="004D36E1">
        <w:t xml:space="preserve"> </w:t>
      </w:r>
      <w:ins w:id="1593" w:author="hgoerlitz" w:date="2021-05-06T15:14:00Z">
        <w:r>
          <w:t xml:space="preserve">regularly do in the presence of experimental playbacks. </w:t>
        </w:r>
      </w:ins>
      <w:del w:id="1594" w:author="hgoerlitz" w:date="2021-05-06T15:15:00Z">
        <w:r w:rsidR="004D36E1" w:rsidDel="007D5063">
          <w:delText>In our study, we could not measure the bats source level b</w:delText>
        </w:r>
      </w:del>
      <w:ins w:id="1595" w:author="hgoerlitz" w:date="2021-05-06T15:15:00Z">
        <w:r>
          <w:t>B</w:t>
        </w:r>
      </w:ins>
      <w:r w:rsidR="004D36E1">
        <w:t xml:space="preserve">ecause </w:t>
      </w:r>
      <w:ins w:id="1596" w:author="hgoerlitz" w:date="2021-05-06T15:15:00Z">
        <w:r>
          <w:t xml:space="preserve">we did not track the 3D-position of the </w:t>
        </w:r>
      </w:ins>
      <w:r w:rsidR="004D36E1">
        <w:t xml:space="preserve">bats </w:t>
      </w:r>
      <w:del w:id="1597" w:author="hgoerlitz" w:date="2021-05-06T15:15:00Z">
        <w:r w:rsidR="004D36E1" w:rsidDel="007D5063">
          <w:delText xml:space="preserve">were free-flying and we did not track their 3D-position. </w:delText>
        </w:r>
      </w:del>
      <w:ins w:id="1598" w:author="hgoerlitz" w:date="2021-05-06T15:15:00Z">
        <w:r>
          <w:t xml:space="preserve">in our study, we could not measure their source level and instead </w:t>
        </w:r>
      </w:ins>
      <w:del w:id="1599" w:author="hgoerlitz" w:date="2021-05-06T15:15:00Z">
        <w:r w:rsidR="004D36E1" w:rsidDel="007D5063">
          <w:delText xml:space="preserve">Instead, we </w:delText>
        </w:r>
      </w:del>
      <w:r w:rsidR="004D36E1">
        <w:t>analy</w:t>
      </w:r>
      <w:del w:id="1600" w:author="hgoerlitz" w:date="2021-05-06T15:15:00Z">
        <w:r w:rsidR="004D36E1" w:rsidDel="007D5063">
          <w:delText>s</w:delText>
        </w:r>
      </w:del>
      <w:ins w:id="1601" w:author="hgoerlitz" w:date="2021-05-06T15:15:00Z">
        <w:r>
          <w:t>z</w:t>
        </w:r>
      </w:ins>
      <w:r w:rsidR="004D36E1">
        <w:t xml:space="preserve">ed the received level at the microphone. </w:t>
      </w:r>
      <w:ins w:id="1602" w:author="hgoerlitz" w:date="2021-05-06T15:15:00Z">
        <w:r w:rsidR="006A3C6D">
          <w:t>Receiv</w:t>
        </w:r>
      </w:ins>
      <w:ins w:id="1603" w:author="hgoerlitz" w:date="2021-05-06T15:16:00Z">
        <w:r w:rsidR="006A3C6D">
          <w:t xml:space="preserve">ed levels depend not only </w:t>
        </w:r>
      </w:ins>
      <w:del w:id="1604" w:author="hgoerlitz" w:date="2021-05-06T15:16:00Z">
        <w:r w:rsidR="004D36E1" w:rsidDel="006A3C6D">
          <w:delText xml:space="preserve">In addition to </w:delText>
        </w:r>
      </w:del>
      <w:ins w:id="1605" w:author="hgoerlitz" w:date="2021-05-06T15:16:00Z">
        <w:r w:rsidR="006A3C6D">
          <w:t xml:space="preserve">on </w:t>
        </w:r>
      </w:ins>
      <w:r w:rsidR="004D36E1">
        <w:t xml:space="preserve">the bat’s source level, </w:t>
      </w:r>
      <w:ins w:id="1606" w:author="hgoerlitz" w:date="2021-05-06T15:16:00Z">
        <w:r w:rsidR="006A3C6D">
          <w:t xml:space="preserve">but </w:t>
        </w:r>
      </w:ins>
      <w:del w:id="1607" w:author="hgoerlitz" w:date="2021-05-06T15:16:00Z">
        <w:r w:rsidR="004D36E1" w:rsidDel="006A3C6D">
          <w:delText xml:space="preserve">received levels </w:delText>
        </w:r>
      </w:del>
      <w:r w:rsidR="004D36E1">
        <w:t xml:space="preserve">also </w:t>
      </w:r>
      <w:del w:id="1608" w:author="hgoerlitz" w:date="2021-05-06T15:16:00Z">
        <w:r w:rsidR="004D36E1" w:rsidDel="006A3C6D">
          <w:delText xml:space="preserve">depend </w:delText>
        </w:r>
      </w:del>
      <w:r w:rsidR="004D36E1">
        <w:t xml:space="preserve">on the bats’ distance to and calling direction relative to the microphone. </w:t>
      </w:r>
      <w:ins w:id="1609" w:author="hgoerlitz" w:date="2021-05-06T15:18:00Z">
        <w:r w:rsidR="006A3C6D">
          <w:t xml:space="preserve">Our individual call analysis showed that </w:t>
        </w:r>
      </w:ins>
      <w:ins w:id="1610" w:author="hgoerlitz" w:date="2021-05-06T15:17:00Z">
        <w:r w:rsidR="006A3C6D">
          <w:t xml:space="preserve">the </w:t>
        </w:r>
      </w:ins>
      <w:del w:id="1611" w:author="hgoerlitz" w:date="2021-05-06T15:17:00Z">
        <w:r w:rsidR="004D36E1" w:rsidDel="006A3C6D">
          <w:delText xml:space="preserve">The </w:delText>
        </w:r>
      </w:del>
      <w:r w:rsidR="004D36E1">
        <w:t>received level</w:t>
      </w:r>
      <w:ins w:id="1612" w:author="hgoerlitz" w:date="2021-05-06T15:17:00Z">
        <w:r w:rsidR="006A3C6D">
          <w:t>s</w:t>
        </w:r>
      </w:ins>
      <w:r w:rsidR="004D36E1">
        <w:t xml:space="preserve"> of all three call components </w:t>
      </w:r>
      <w:del w:id="1613" w:author="hgoerlitz" w:date="2021-05-06T15:17:00Z">
        <w:r w:rsidR="004D36E1" w:rsidDel="006A3C6D">
          <w:delText xml:space="preserve">of individual calls </w:delText>
        </w:r>
      </w:del>
      <w:r w:rsidR="004D36E1">
        <w:t>were up</w:t>
      </w:r>
      <w:ins w:id="1614" w:author="hgoerlitz" w:date="2021-05-06T15:17:00Z">
        <w:r w:rsidR="006A3C6D">
          <w:t xml:space="preserve"> </w:t>
        </w:r>
      </w:ins>
      <w:r w:rsidR="004D36E1">
        <w:t>to ~</w:t>
      </w:r>
      <w:del w:id="1615" w:author="hgoerlitz" w:date="2021-05-06T15:17:00Z">
        <w:r w:rsidR="004D36E1" w:rsidDel="006A3C6D">
          <w:delText xml:space="preserve"> </w:delText>
        </w:r>
      </w:del>
      <w:r w:rsidR="004D36E1">
        <w:t xml:space="preserve">4dB </w:t>
      </w:r>
      <w:commentRangeStart w:id="1616"/>
      <w:commentRangeStart w:id="1617"/>
      <w:r w:rsidR="004D36E1">
        <w:t xml:space="preserve">lower median </w:t>
      </w:r>
      <w:commentRangeEnd w:id="1616"/>
      <w:r w:rsidR="00563658">
        <w:rPr>
          <w:rStyle w:val="CommentReference"/>
        </w:rPr>
        <w:commentReference w:id="1616"/>
      </w:r>
      <w:commentRangeEnd w:id="1617"/>
      <w:r w:rsidR="006A3C6D">
        <w:rPr>
          <w:rStyle w:val="CommentReference"/>
        </w:rPr>
        <w:commentReference w:id="1617"/>
      </w:r>
      <w:ins w:id="1618" w:author="hgoerlitz" w:date="2021-05-06T15:19:00Z">
        <w:r w:rsidR="006A3C6D" w:rsidRPr="006A3C6D">
          <w:t xml:space="preserve"> </w:t>
        </w:r>
      </w:ins>
      <w:del w:id="1619" w:author="hgoerlitz" w:date="2021-05-06T15:19:00Z">
        <w:r w:rsidR="004D36E1" w:rsidDel="006A3C6D">
          <w:delText xml:space="preserve">in the multi-bat condition </w:delText>
        </w:r>
      </w:del>
      <w:ins w:id="1620" w:author="hgoerlitz" w:date="2021-05-06T15:19:00Z">
        <w:r w:rsidR="006A3C6D">
          <w:t xml:space="preserve">during group flight compared </w:t>
        </w:r>
      </w:ins>
      <w:del w:id="1621" w:author="hgoerlitz" w:date="2021-05-06T15:19:00Z">
        <w:r w:rsidR="004D36E1" w:rsidDel="006A3C6D">
          <w:delText>than</w:delText>
        </w:r>
      </w:del>
      <w:del w:id="1622" w:author="hgoerlitz" w:date="2021-05-06T15:17:00Z">
        <w:r w:rsidR="004D36E1" w:rsidDel="006A3C6D">
          <w:delText xml:space="preserve"> in </w:delText>
        </w:r>
      </w:del>
      <w:ins w:id="1623" w:author="hgoerlitz" w:date="2021-05-06T15:17:00Z">
        <w:r w:rsidR="006A3C6D">
          <w:t xml:space="preserve">to </w:t>
        </w:r>
      </w:ins>
      <w:r w:rsidR="004D36E1">
        <w:t xml:space="preserve">the single-bat </w:t>
      </w:r>
      <w:del w:id="1624" w:author="hgoerlitz" w:date="2021-05-06T15:17:00Z">
        <w:r w:rsidR="004D36E1" w:rsidDel="006A3C6D">
          <w:delText>condition</w:delText>
        </w:r>
      </w:del>
      <w:ins w:id="1625" w:author="hgoerlitz" w:date="2021-05-06T15:17:00Z">
        <w:r w:rsidR="006A3C6D">
          <w:t>context</w:t>
        </w:r>
      </w:ins>
      <w:r w:rsidR="004D36E1">
        <w:t xml:space="preserve">. </w:t>
      </w:r>
      <w:ins w:id="1626" w:author="hgoerlitz" w:date="2021-05-06T15:19:00Z">
        <w:r w:rsidR="006A3C6D">
          <w:t xml:space="preserve">In contrast, our </w:t>
        </w:r>
      </w:ins>
      <w:del w:id="1627" w:author="hgoerlitz" w:date="2021-05-06T15:20:00Z">
        <w:r w:rsidR="004D36E1" w:rsidDel="006A3C6D">
          <w:delText xml:space="preserve">The </w:delText>
        </w:r>
      </w:del>
      <w:r w:rsidR="004D36E1">
        <w:t>windowed call analysis</w:t>
      </w:r>
      <w:del w:id="1628" w:author="hgoerlitz" w:date="2021-05-06T15:20:00Z">
        <w:r w:rsidR="004D36E1" w:rsidDel="006A3C6D">
          <w:delText xml:space="preserve"> however,</w:delText>
        </w:r>
      </w:del>
      <w:r w:rsidR="004D36E1">
        <w:t xml:space="preserve"> revealed no systematic </w:t>
      </w:r>
      <w:del w:id="1629" w:author="hgoerlitz" w:date="2021-05-06T15:20:00Z">
        <w:r w:rsidR="004D36E1" w:rsidDel="006A3C6D">
          <w:delText xml:space="preserve">alteration </w:delText>
        </w:r>
      </w:del>
      <w:ins w:id="1630" w:author="hgoerlitz" w:date="2021-05-06T15:20:00Z">
        <w:r w:rsidR="006A3C6D">
          <w:t xml:space="preserve">difference </w:t>
        </w:r>
      </w:ins>
      <w:r w:rsidR="004D36E1">
        <w:t xml:space="preserve">in received level </w:t>
      </w:r>
      <w:del w:id="1631" w:author="hgoerlitz" w:date="2021-05-06T15:20:00Z">
        <w:r w:rsidR="004D36E1" w:rsidDel="006A3C6D">
          <w:delText xml:space="preserve">in </w:delText>
        </w:r>
      </w:del>
      <w:ins w:id="1632" w:author="hgoerlitz" w:date="2021-05-06T15:20:00Z">
        <w:r w:rsidR="006A3C6D">
          <w:t xml:space="preserve">between </w:t>
        </w:r>
      </w:ins>
      <w:r w:rsidR="004D36E1">
        <w:t xml:space="preserve">multi-bat </w:t>
      </w:r>
      <w:ins w:id="1633" w:author="hgoerlitz" w:date="2021-05-06T15:20:00Z">
        <w:r w:rsidR="006A3C6D">
          <w:t xml:space="preserve">and </w:t>
        </w:r>
      </w:ins>
      <w:del w:id="1634" w:author="hgoerlitz" w:date="2021-05-06T15:20:00Z">
        <w:r w:rsidR="004D36E1" w:rsidDel="006A3C6D">
          <w:delText xml:space="preserve">vs </w:delText>
        </w:r>
      </w:del>
      <w:r w:rsidR="004D36E1">
        <w:t xml:space="preserve">single-bat </w:t>
      </w:r>
      <w:ins w:id="1635" w:author="hgoerlitz" w:date="2021-05-06T15:20:00Z">
        <w:r w:rsidR="006A3C6D">
          <w:t xml:space="preserve">contexts </w:t>
        </w:r>
      </w:ins>
      <w:r w:rsidR="004D36E1">
        <w:t xml:space="preserve">and </w:t>
      </w:r>
      <w:ins w:id="1636" w:author="hgoerlitz" w:date="2021-05-06T15:20:00Z">
        <w:r w:rsidR="006A3C6D">
          <w:t xml:space="preserve">between </w:t>
        </w:r>
      </w:ins>
      <w:del w:id="1637" w:author="hgoerlitz" w:date="2021-05-06T15:20:00Z">
        <w:r w:rsidR="004D36E1" w:rsidDel="006A3C6D">
          <w:delText xml:space="preserve">in </w:delText>
        </w:r>
      </w:del>
      <w:ins w:id="1638" w:author="hgoerlitz" w:date="2021-05-06T15:20:00Z">
        <w:r w:rsidR="006A3C6D">
          <w:t xml:space="preserve">observed </w:t>
        </w:r>
      </w:ins>
      <w:r w:rsidR="004D36E1">
        <w:t xml:space="preserve">multi-bat </w:t>
      </w:r>
      <w:del w:id="1639" w:author="hgoerlitz" w:date="2021-05-06T15:20:00Z">
        <w:r w:rsidR="004D36E1" w:rsidDel="006A3C6D">
          <w:delText>vs</w:delText>
        </w:r>
      </w:del>
      <w:ins w:id="1640" w:author="hgoerlitz" w:date="2021-05-06T15:20:00Z">
        <w:r w:rsidR="006A3C6D">
          <w:t>and</w:t>
        </w:r>
      </w:ins>
      <w:del w:id="1641" w:author="hgoerlitz" w:date="2021-05-06T15:20:00Z">
        <w:r w:rsidR="004D36E1" w:rsidDel="006A3C6D">
          <w:delText>.</w:delText>
        </w:r>
      </w:del>
      <w:r w:rsidR="004D36E1">
        <w:t> virtual</w:t>
      </w:r>
      <w:del w:id="1642" w:author="hgoerlitz" w:date="2021-05-06T15:20:00Z">
        <w:r w:rsidR="004D36E1" w:rsidDel="006A3C6D">
          <w:delText>-</w:delText>
        </w:r>
      </w:del>
      <w:ins w:id="1643" w:author="hgoerlitz" w:date="2021-05-06T15:20:00Z">
        <w:r w:rsidR="006A3C6D">
          <w:t xml:space="preserve"> </w:t>
        </w:r>
      </w:ins>
      <w:r w:rsidR="004D36E1">
        <w:t xml:space="preserve">multi-bat </w:t>
      </w:r>
      <w:del w:id="1644" w:author="hgoerlitz" w:date="2021-05-06T15:20:00Z">
        <w:r w:rsidR="004D36E1" w:rsidDel="006A3C6D">
          <w:delText>conditions</w:delText>
        </w:r>
      </w:del>
      <w:ins w:id="1645" w:author="hgoerlitz" w:date="2021-05-06T15:20:00Z">
        <w:r w:rsidR="006A3C6D">
          <w:t>contexts</w:t>
        </w:r>
      </w:ins>
      <w:r w:rsidR="004D36E1">
        <w:t xml:space="preserve">. </w:t>
      </w:r>
      <w:commentRangeStart w:id="1646"/>
      <w:r w:rsidR="004D36E1">
        <w:t xml:space="preserve">The </w:t>
      </w:r>
      <w:proofErr w:type="spellStart"/>
      <w:r w:rsidR="004D36E1">
        <w:t>iFM</w:t>
      </w:r>
      <w:proofErr w:type="spellEnd"/>
      <w:r w:rsidR="004D36E1">
        <w:t xml:space="preserve">-CF and </w:t>
      </w:r>
      <w:proofErr w:type="spellStart"/>
      <w:r w:rsidR="004D36E1">
        <w:t>tFM</w:t>
      </w:r>
      <w:proofErr w:type="spellEnd"/>
      <w:r w:rsidR="004D36E1">
        <w:t>-CF relative received levels between the CF and FM components were different by at most 1 dB between the multi-bat and single-bat conditions, indicating no shift in call energy between the components</w:t>
      </w:r>
      <w:commentRangeEnd w:id="1646"/>
      <w:r w:rsidR="00067287">
        <w:rPr>
          <w:rStyle w:val="CommentReference"/>
        </w:rPr>
        <w:commentReference w:id="1646"/>
      </w:r>
      <w:r w:rsidR="004D36E1">
        <w:t xml:space="preserve">. </w:t>
      </w:r>
    </w:p>
    <w:p w14:paraId="43EFBE54" w14:textId="6496F01A" w:rsidR="00871A93" w:rsidRDefault="00036ACE" w:rsidP="00FC3E72">
      <w:pPr>
        <w:pStyle w:val="FirstParagraph"/>
        <w:spacing w:line="276" w:lineRule="auto"/>
      </w:pPr>
      <w:ins w:id="1647" w:author="hgoerlitz" w:date="2021-05-06T15:24:00Z">
        <w:r>
          <w:t>Despite the observed increase of individually analy</w:t>
        </w:r>
      </w:ins>
      <w:ins w:id="1648" w:author="hgoerlitz" w:date="2021-05-06T15:25:00Z">
        <w:r>
          <w:t>z</w:t>
        </w:r>
      </w:ins>
      <w:ins w:id="1649" w:author="hgoerlitz" w:date="2021-05-06T15:24:00Z">
        <w:r>
          <w:t xml:space="preserve">ed </w:t>
        </w:r>
      </w:ins>
      <w:ins w:id="1650" w:author="hgoerlitz" w:date="2021-05-06T15:25:00Z">
        <w:r>
          <w:t xml:space="preserve">received </w:t>
        </w:r>
      </w:ins>
      <w:ins w:id="1651" w:author="hgoerlitz" w:date="2021-05-06T15:24:00Z">
        <w:r>
          <w:t>levels</w:t>
        </w:r>
      </w:ins>
      <w:ins w:id="1652" w:author="hgoerlitz" w:date="2021-05-06T15:25:00Z">
        <w:r>
          <w:t>, there was no change in the windowed analysis, although overlapping</w:t>
        </w:r>
      </w:ins>
      <w:del w:id="1653" w:author="hgoerlitz" w:date="2021-05-06T15:25:00Z">
        <w:r w:rsidR="004D36E1" w:rsidDel="00036ACE">
          <w:delText>Why was there no major difference in received levels between single-bat and multi-bat conditions even in the windowed analysis? Overlapping</w:delText>
        </w:r>
      </w:del>
      <w:r w:rsidR="004D36E1">
        <w:t xml:space="preserve"> calls </w:t>
      </w:r>
      <w:ins w:id="1654" w:author="hgoerlitz" w:date="2021-05-06T15:25:00Z">
        <w:r>
          <w:t xml:space="preserve">in multi-bat contexts </w:t>
        </w:r>
      </w:ins>
      <w:del w:id="1655" w:author="hgoerlitz" w:date="2021-05-06T15:25:00Z">
        <w:r w:rsidR="004D36E1" w:rsidDel="00036ACE">
          <w:delText xml:space="preserve">are expected </w:delText>
        </w:r>
      </w:del>
      <w:ins w:id="1656" w:author="hgoerlitz" w:date="2021-05-06T15:25:00Z">
        <w:r>
          <w:t xml:space="preserve">should </w:t>
        </w:r>
      </w:ins>
      <w:del w:id="1657" w:author="hgoerlitz" w:date="2021-05-06T15:25:00Z">
        <w:r w:rsidR="004D36E1" w:rsidDel="00036ACE">
          <w:delText xml:space="preserve">to </w:delText>
        </w:r>
      </w:del>
      <w:r w:rsidR="004D36E1">
        <w:t xml:space="preserve">lead to a higher received level. </w:t>
      </w:r>
      <w:commentRangeStart w:id="1658"/>
      <w:ins w:id="1659" w:author="hgoerlitz" w:date="2021-05-06T15:28:00Z">
        <w:r w:rsidR="0072007A">
          <w:t xml:space="preserve">We suggest that </w:t>
        </w:r>
      </w:ins>
      <w:del w:id="1660" w:author="hgoerlitz" w:date="2021-05-06T15:37:00Z">
        <w:r w:rsidR="004D36E1" w:rsidDel="002302EF">
          <w:delText>T</w:delText>
        </w:r>
      </w:del>
      <w:ins w:id="1661" w:author="hgoerlitz" w:date="2021-05-06T15:37:00Z">
        <w:r w:rsidR="002302EF">
          <w:t>t</w:t>
        </w:r>
      </w:ins>
      <w:r w:rsidR="004D36E1">
        <w:t xml:space="preserve">he similarity in received levels of multi-bat and single-bat windows can be explained by the inequal contribution the nearest bat’s call makes to the received level due to spherical spreading, and the directionality of calls. </w:t>
      </w:r>
      <w:commentRangeEnd w:id="1658"/>
      <w:r w:rsidR="0019337C">
        <w:rPr>
          <w:rStyle w:val="CommentReference"/>
        </w:rPr>
        <w:commentReference w:id="1658"/>
      </w:r>
      <w:r w:rsidR="004D36E1">
        <w:t xml:space="preserve">The fact that multi-bat and virtual-multi bat audio have similar received levels thus indirectly </w:t>
      </w:r>
      <w:r w:rsidR="004D36E1">
        <w:lastRenderedPageBreak/>
        <w:t xml:space="preserve">suggests there is no change in source level even in the presence of another bat. However, the </w:t>
      </w:r>
      <w:proofErr w:type="spellStart"/>
      <w:r w:rsidR="004D36E1">
        <w:t>tFM</w:t>
      </w:r>
      <w:proofErr w:type="spellEnd"/>
      <w:r w:rsidR="004D36E1">
        <w:t xml:space="preserve"> received level </w:t>
      </w:r>
      <w:ins w:id="1662" w:author="hgoerlitz" w:date="2021-05-06T15:42:00Z">
        <w:r w:rsidR="003607AB">
          <w:t xml:space="preserve">during group flight </w:t>
        </w:r>
      </w:ins>
      <w:r w:rsidR="004D36E1">
        <w:t xml:space="preserve">showed a drop of around </w:t>
      </w:r>
      <w:commentRangeStart w:id="1663"/>
      <w:commentRangeStart w:id="1664"/>
      <w:r w:rsidR="004D36E1">
        <w:t xml:space="preserve">3dB that we are </w:t>
      </w:r>
      <w:del w:id="1665" w:author="Neetash Mysuru" w:date="2021-04-17T15:55:00Z">
        <w:r w:rsidR="004D36E1" w:rsidDel="00EB3134">
          <w:delText xml:space="preserve">not </w:delText>
        </w:r>
      </w:del>
      <w:ins w:id="1666" w:author="Neetash Mysuru" w:date="2021-04-17T15:55:00Z">
        <w:r w:rsidR="00EB3134">
          <w:t>un</w:t>
        </w:r>
      </w:ins>
      <w:r w:rsidR="004D36E1">
        <w:t>sure how to interpret</w:t>
      </w:r>
      <w:commentRangeEnd w:id="1663"/>
      <w:r w:rsidR="00EB3134">
        <w:rPr>
          <w:rStyle w:val="CommentReference"/>
        </w:rPr>
        <w:commentReference w:id="1663"/>
      </w:r>
      <w:commentRangeEnd w:id="1664"/>
      <w:r w:rsidR="0072007A">
        <w:rPr>
          <w:rStyle w:val="CommentReference"/>
        </w:rPr>
        <w:commentReference w:id="1664"/>
      </w:r>
      <w:r w:rsidR="004D36E1">
        <w:t xml:space="preserve">. </w:t>
      </w:r>
      <w:commentRangeStart w:id="1667"/>
      <w:r w:rsidR="004D36E1">
        <w:t>This apparent drop in received level could be the result of bats flying further away or emitting more directional calls</w:t>
      </w:r>
      <w:commentRangeEnd w:id="1667"/>
      <w:r w:rsidR="00FC4945">
        <w:rPr>
          <w:rStyle w:val="CommentReference"/>
        </w:rPr>
        <w:commentReference w:id="1667"/>
      </w:r>
      <w:r w:rsidR="004D36E1">
        <w:t>.</w:t>
      </w:r>
    </w:p>
    <w:p w14:paraId="5F656EA1" w14:textId="77777777" w:rsidR="00871A93" w:rsidRDefault="004D36E1" w:rsidP="00FC3E72">
      <w:pPr>
        <w:pStyle w:val="Heading3"/>
        <w:spacing w:line="276" w:lineRule="auto"/>
      </w:pPr>
      <w:bookmarkStart w:id="1668" w:name="outlook"/>
      <w:r>
        <w:t>0.5.4</w:t>
      </w:r>
      <w:r>
        <w:tab/>
      </w:r>
      <w:commentRangeStart w:id="1669"/>
      <w:r>
        <w:t>Outlook</w:t>
      </w:r>
      <w:bookmarkEnd w:id="1668"/>
      <w:commentRangeEnd w:id="1669"/>
      <w:r w:rsidR="00C11052">
        <w:rPr>
          <w:rStyle w:val="CommentReference"/>
          <w:rFonts w:asciiTheme="minorHAnsi" w:eastAsiaTheme="minorHAnsi" w:hAnsiTheme="minorHAnsi" w:cstheme="minorBidi"/>
          <w:b w:val="0"/>
          <w:bCs w:val="0"/>
          <w:color w:val="auto"/>
        </w:rPr>
        <w:commentReference w:id="1669"/>
      </w:r>
    </w:p>
    <w:p w14:paraId="51520695" w14:textId="1A955329" w:rsidR="00871A93" w:rsidRDefault="00DD606B" w:rsidP="00FC3E72">
      <w:pPr>
        <w:pStyle w:val="FirstParagraph"/>
        <w:spacing w:line="276" w:lineRule="auto"/>
        <w:rPr>
          <w:ins w:id="1670" w:author="hgoerlitz" w:date="2021-05-06T20:23:00Z"/>
        </w:rPr>
      </w:pPr>
      <w:commentRangeStart w:id="1671"/>
      <w:ins w:id="1672" w:author="Neetash Mysuru" w:date="2021-04-17T15:56:00Z">
        <w:r>
          <w:t>Ech</w:t>
        </w:r>
      </w:ins>
      <w:ins w:id="1673" w:author="Neetash Mysuru" w:date="2021-04-17T15:57:00Z">
        <w:r>
          <w:t xml:space="preserve">olocation calls have a </w:t>
        </w:r>
        <w:proofErr w:type="gramStart"/>
        <w:r>
          <w:t>diverse parameters</w:t>
        </w:r>
        <w:proofErr w:type="gramEnd"/>
        <w:r>
          <w:t xml:space="preserve"> that can be quantified and </w:t>
        </w:r>
      </w:ins>
      <w:del w:id="1674" w:author="Neetash Mysuru" w:date="2021-04-17T15:57:00Z">
        <w:r w:rsidR="004D36E1" w:rsidDel="00DD606B">
          <w:delText>T</w:delText>
        </w:r>
      </w:del>
      <w:ins w:id="1675" w:author="Neetash Mysuru" w:date="2021-04-17T15:57:00Z">
        <w:r>
          <w:t>t</w:t>
        </w:r>
      </w:ins>
      <w:r w:rsidR="004D36E1">
        <w:t xml:space="preserve">here are a set of parameters that we were not able to measure </w:t>
      </w:r>
      <w:ins w:id="1676" w:author="Neetash Mysuru" w:date="2021-04-17T15:57:00Z">
        <w:r>
          <w:t xml:space="preserve">(like, ……) </w:t>
        </w:r>
      </w:ins>
      <w:r w:rsidR="004D36E1">
        <w:t>and thus excluded in our analyses</w:t>
      </w:r>
      <w:commentRangeEnd w:id="1671"/>
      <w:r w:rsidR="00575AC3">
        <w:rPr>
          <w:rStyle w:val="CommentReference"/>
        </w:rPr>
        <w:commentReference w:id="1671"/>
      </w:r>
      <w:r w:rsidR="004D36E1">
        <w:t xml:space="preserve">. </w:t>
      </w:r>
      <w:ins w:id="1677" w:author="Neetash Mysuru" w:date="2021-04-17T15:57:00Z">
        <w:r w:rsidR="00F81465">
          <w:t>Given the challenges with overlappin</w:t>
        </w:r>
      </w:ins>
      <w:ins w:id="1678" w:author="Neetash Mysuru" w:date="2021-04-17T15:58:00Z">
        <w:r w:rsidR="00F81465">
          <w:t xml:space="preserve">g calls, </w:t>
        </w:r>
      </w:ins>
      <w:del w:id="1679" w:author="Neetash Mysuru" w:date="2021-04-17T15:58:00Z">
        <w:r w:rsidR="004D36E1" w:rsidDel="00F81465">
          <w:delText>W</w:delText>
        </w:r>
      </w:del>
      <w:ins w:id="1680" w:author="Neetash Mysuru" w:date="2021-04-17T15:58:00Z">
        <w:r w:rsidR="00F81465">
          <w:t>w</w:t>
        </w:r>
      </w:ins>
      <w:r w:rsidR="004D36E1">
        <w:t xml:space="preserve">e </w:t>
      </w:r>
      <w:del w:id="1681" w:author="Neetash Mysuru" w:date="2021-04-17T15:58:00Z">
        <w:r w:rsidR="004D36E1" w:rsidDel="00F81465">
          <w:delText xml:space="preserve">did </w:delText>
        </w:r>
      </w:del>
      <w:ins w:id="1682" w:author="Neetash Mysuru" w:date="2021-04-17T15:58:00Z">
        <w:r w:rsidR="00F81465">
          <w:t xml:space="preserve">could </w:t>
        </w:r>
      </w:ins>
      <w:r w:rsidR="004D36E1">
        <w:t>not measure call-sequence related parameters such as</w:t>
      </w:r>
      <w:ins w:id="1683" w:author="Neetash Mysuru" w:date="2021-04-17T15:59:00Z">
        <w:r w:rsidR="002B6AF1">
          <w:t xml:space="preserve">, </w:t>
        </w:r>
        <w:commentRangeStart w:id="1684"/>
        <w:r w:rsidR="002B6AF1">
          <w:t>multi-bat durations</w:t>
        </w:r>
      </w:ins>
      <w:commentRangeEnd w:id="1684"/>
      <w:r w:rsidR="00852D7E">
        <w:rPr>
          <w:rStyle w:val="CommentReference"/>
        </w:rPr>
        <w:commentReference w:id="1684"/>
      </w:r>
      <w:ins w:id="1685" w:author="Neetash Mysuru" w:date="2021-04-17T15:59:00Z">
        <w:r w:rsidR="002B6AF1">
          <w:t>,</w:t>
        </w:r>
      </w:ins>
      <w:r w:rsidR="004D36E1">
        <w:t xml:space="preserve"> inter-call-intervals or </w:t>
      </w:r>
      <w:commentRangeStart w:id="1686"/>
      <w:r w:rsidR="004D36E1">
        <w:t>duty-cycle</w:t>
      </w:r>
      <w:commentRangeEnd w:id="1686"/>
      <w:r w:rsidR="00760792">
        <w:rPr>
          <w:rStyle w:val="CommentReference"/>
        </w:rPr>
        <w:commentReference w:id="1686"/>
      </w:r>
      <w:r w:rsidR="004D36E1">
        <w:t xml:space="preserve">. Bats in acoustically difficult </w:t>
      </w:r>
      <w:commentRangeStart w:id="1687"/>
      <w:r w:rsidR="004D36E1">
        <w:t xml:space="preserve">situations </w:t>
      </w:r>
      <w:del w:id="1688" w:author="hgoerlitz" w:date="2021-05-06T20:15:00Z">
        <w:r w:rsidR="004D36E1" w:rsidDel="00575AC3">
          <w:delText xml:space="preserve">are known to </w:delText>
        </w:r>
      </w:del>
      <w:r w:rsidR="004D36E1">
        <w:t xml:space="preserve">alter </w:t>
      </w:r>
      <w:commentRangeEnd w:id="1687"/>
      <w:r w:rsidR="00575AC3">
        <w:rPr>
          <w:rStyle w:val="CommentReference"/>
        </w:rPr>
        <w:commentReference w:id="1687"/>
      </w:r>
      <w:ins w:id="1689" w:author="hgoerlitz" w:date="2021-05-06T20:16:00Z">
        <w:r w:rsidR="00575AC3">
          <w:t xml:space="preserve">multiple call parameters, such as </w:t>
        </w:r>
      </w:ins>
      <w:r w:rsidR="004D36E1">
        <w:t>their call rate (</w:t>
      </w:r>
      <w:proofErr w:type="spellStart"/>
      <w:r w:rsidR="004D36E1">
        <w:t>Amichai</w:t>
      </w:r>
      <w:proofErr w:type="spellEnd"/>
      <w:r w:rsidR="004D36E1">
        <w:t xml:space="preserve">, </w:t>
      </w:r>
      <w:proofErr w:type="spellStart"/>
      <w:r w:rsidR="004D36E1">
        <w:t>Blumrosen</w:t>
      </w:r>
      <w:proofErr w:type="spellEnd"/>
      <w:r w:rsidR="004D36E1">
        <w:t xml:space="preserve">, and Yovel 2015; Jarvis, Jackson, and </w:t>
      </w:r>
      <w:proofErr w:type="spellStart"/>
      <w:r w:rsidR="004D36E1">
        <w:t>Smotherman</w:t>
      </w:r>
      <w:proofErr w:type="spellEnd"/>
      <w:r w:rsidR="004D36E1">
        <w:t xml:space="preserve"> 2013) and thus their duty cycle. Measuring inter-call-intervals is possible in single bat contexts, but extremely challenging in multi-bat recordings with overlapping calls and reverberation. Calls are difficult to assign to their source individuals, which complicates call interval measurement.</w:t>
      </w:r>
    </w:p>
    <w:p w14:paraId="6DA41ED6" w14:textId="19576E86" w:rsidR="00852D7E" w:rsidRPr="00852D7E" w:rsidRDefault="00852D7E">
      <w:pPr>
        <w:pStyle w:val="BodyText"/>
        <w:pPrChange w:id="1690" w:author="hgoerlitz" w:date="2021-05-06T20:23:00Z">
          <w:pPr>
            <w:pStyle w:val="FirstParagraph"/>
            <w:spacing w:line="276" w:lineRule="auto"/>
          </w:pPr>
        </w:pPrChange>
      </w:pPr>
      <w:ins w:id="1691" w:author="hgoerlitz" w:date="2021-05-06T20:23:00Z">
        <w:r w:rsidRPr="00852D7E">
          <w:t xml:space="preserve">Bats adjust many different call parameters in a task- and context-specific ways to adjust and optimize sensory information (REFS). Besides changes in </w:t>
        </w:r>
        <w:r>
          <w:t xml:space="preserve">temporal, spectral and amplitude </w:t>
        </w:r>
        <w:r w:rsidRPr="00852D7E">
          <w:t xml:space="preserve">parameters on the level of individual calls, </w:t>
        </w:r>
      </w:ins>
      <w:ins w:id="1692" w:author="hgoerlitz" w:date="2021-05-06T20:24:00Z">
        <w:r>
          <w:t xml:space="preserve">some of which we </w:t>
        </w:r>
      </w:ins>
      <w:ins w:id="1693" w:author="hgoerlitz" w:date="2021-05-06T20:23:00Z">
        <w:r w:rsidRPr="00852D7E">
          <w:t>analyzed</w:t>
        </w:r>
        <w:r>
          <w:t xml:space="preserve"> in this study</w:t>
        </w:r>
        <w:r w:rsidRPr="00852D7E">
          <w:t xml:space="preserve">, bats also </w:t>
        </w:r>
      </w:ins>
      <w:ins w:id="1694" w:author="hgoerlitz" w:date="2021-05-06T20:24:00Z">
        <w:r>
          <w:t xml:space="preserve">change parameters on the level of </w:t>
        </w:r>
      </w:ins>
      <w:ins w:id="1695" w:author="hgoerlitz" w:date="2021-05-06T20:23:00Z">
        <w:r w:rsidRPr="00852D7E">
          <w:t>call sequence</w:t>
        </w:r>
      </w:ins>
      <w:ins w:id="1696" w:author="hgoerlitz" w:date="2021-05-06T20:24:00Z">
        <w:r>
          <w:t xml:space="preserve">, </w:t>
        </w:r>
        <w:commentRangeStart w:id="1697"/>
        <w:r>
          <w:t>such as call interva</w:t>
        </w:r>
      </w:ins>
      <w:ins w:id="1698" w:author="hgoerlitz" w:date="2021-05-06T20:25:00Z">
        <w:r>
          <w:t>ls and duty cycle</w:t>
        </w:r>
        <w:commentRangeEnd w:id="1697"/>
        <w:r>
          <w:rPr>
            <w:rStyle w:val="CommentReference"/>
          </w:rPr>
          <w:commentReference w:id="1697"/>
        </w:r>
        <w:r>
          <w:t xml:space="preserve"> (</w:t>
        </w:r>
        <w:proofErr w:type="spellStart"/>
        <w:r>
          <w:t>Amichai</w:t>
        </w:r>
        <w:proofErr w:type="spellEnd"/>
        <w:r>
          <w:t xml:space="preserve"> et al; Jarvis et al).</w:t>
        </w:r>
      </w:ins>
      <w:ins w:id="1699" w:author="hgoerlitz" w:date="2021-05-06T20:27:00Z">
        <w:r w:rsidR="00FA65BD">
          <w:t xml:space="preserve"> In contrast to single-bat contexts, measuring call interval is challenging in multi-bat recordings due to </w:t>
        </w:r>
      </w:ins>
      <w:ins w:id="1700" w:author="hgoerlitz" w:date="2021-05-06T20:28:00Z">
        <w:r w:rsidR="00FA65BD">
          <w:t>difficulties in assigning calls to individuals and temporal overlap between multiple calls and echoes.</w:t>
        </w:r>
      </w:ins>
      <w:ins w:id="1701" w:author="hgoerlitz" w:date="2021-05-06T20:27:00Z">
        <w:r w:rsidR="00FA65BD">
          <w:t xml:space="preserve"> </w:t>
        </w:r>
      </w:ins>
    </w:p>
    <w:p w14:paraId="7729DE94" w14:textId="77777777" w:rsidR="00E12178" w:rsidRDefault="00FA65BD" w:rsidP="00557CF6">
      <w:pPr>
        <w:pStyle w:val="BodyText"/>
        <w:spacing w:line="276" w:lineRule="auto"/>
        <w:rPr>
          <w:ins w:id="1702" w:author="hgoerlitz" w:date="2021-05-07T09:00:00Z"/>
        </w:rPr>
      </w:pPr>
      <w:ins w:id="1703" w:author="hgoerlitz" w:date="2021-05-06T20:29:00Z">
        <w:r>
          <w:t xml:space="preserve">In summary, our results </w:t>
        </w:r>
      </w:ins>
      <w:ins w:id="1704" w:author="hgoerlitz" w:date="2021-05-06T20:31:00Z">
        <w:r>
          <w:t xml:space="preserve">showed </w:t>
        </w:r>
      </w:ins>
      <w:ins w:id="1705" w:author="hgoerlitz" w:date="2021-05-06T20:30:00Z">
        <w:r>
          <w:t xml:space="preserve">no </w:t>
        </w:r>
      </w:ins>
      <w:ins w:id="1706" w:author="hgoerlitz" w:date="2021-05-06T20:31:00Z">
        <w:r>
          <w:t xml:space="preserve">obvious </w:t>
        </w:r>
      </w:ins>
      <w:ins w:id="1707" w:author="hgoerlitz" w:date="2021-05-06T20:30:00Z">
        <w:r>
          <w:t>change in call parameters</w:t>
        </w:r>
      </w:ins>
      <w:ins w:id="1708" w:author="hgoerlitz" w:date="2021-05-06T20:31:00Z">
        <w:r>
          <w:t xml:space="preserve">, suggesting </w:t>
        </w:r>
      </w:ins>
      <w:ins w:id="1709" w:author="hgoerlitz" w:date="2021-05-06T20:29:00Z">
        <w:r>
          <w:t>that free-flying</w:t>
        </w:r>
      </w:ins>
      <w:ins w:id="1710" w:author="hgoerlitz" w:date="2021-05-06T20:30:00Z">
        <w:r>
          <w:t xml:space="preserve"> CF-bats do not suffer from sensory </w:t>
        </w:r>
      </w:ins>
      <w:ins w:id="1711" w:author="hgoerlitz" w:date="2021-05-06T20:31:00Z">
        <w:r>
          <w:t>problems when flying in small groups (2-4 bats), even in reverberant environment</w:t>
        </w:r>
      </w:ins>
      <w:ins w:id="1712" w:author="hgoerlitz" w:date="2021-05-06T20:32:00Z">
        <w:r w:rsidR="00EC1682">
          <w:t>s</w:t>
        </w:r>
      </w:ins>
      <w:ins w:id="1713" w:author="hgoerlitz" w:date="2021-05-06T20:31:00Z">
        <w:r>
          <w:t>.</w:t>
        </w:r>
      </w:ins>
      <w:ins w:id="1714" w:author="hgoerlitz" w:date="2021-05-06T20:32:00Z">
        <w:r w:rsidR="00EC1682">
          <w:t xml:space="preserve"> We </w:t>
        </w:r>
      </w:ins>
      <w:ins w:id="1715" w:author="hgoerlitz" w:date="2021-05-06T20:33:00Z">
        <w:r w:rsidR="00EC1682">
          <w:t xml:space="preserve">propose </w:t>
        </w:r>
        <w:r w:rsidR="00557CF6">
          <w:t xml:space="preserve">that multiple reasons </w:t>
        </w:r>
      </w:ins>
      <w:ins w:id="1716" w:author="hgoerlitz" w:date="2021-05-06T20:34:00Z">
        <w:r w:rsidR="00557CF6">
          <w:t xml:space="preserve">can </w:t>
        </w:r>
      </w:ins>
      <w:ins w:id="1717" w:author="hgoerlitz" w:date="2021-05-06T20:33:00Z">
        <w:r w:rsidR="00557CF6">
          <w:t xml:space="preserve">explain why </w:t>
        </w:r>
      </w:ins>
      <w:ins w:id="1718" w:author="hgoerlitz" w:date="2021-05-06T20:34:00Z">
        <w:r w:rsidR="00557CF6">
          <w:t>such situations are not very challenging</w:t>
        </w:r>
      </w:ins>
      <w:ins w:id="1719" w:author="hgoerlitz" w:date="2021-05-07T08:41:00Z">
        <w:r w:rsidR="00C10945">
          <w:t>, and why bats thus do not alter their calls</w:t>
        </w:r>
      </w:ins>
      <w:ins w:id="1720" w:author="hgoerlitz" w:date="2021-05-06T20:34:00Z">
        <w:r w:rsidR="00557CF6">
          <w:t>.</w:t>
        </w:r>
      </w:ins>
      <w:del w:id="1721" w:author="hgoerlitz" w:date="2021-05-06T20:34:00Z">
        <w:r w:rsidR="004D36E1" w:rsidDel="00557CF6">
          <w:delText>What are the possible explanations for the absence of a strong echolocation response in groups? Our data suggests that echolocation in groups with a few bats (2-4) bats may not be very challenging for multiple reasons.</w:delText>
        </w:r>
      </w:del>
      <w:r w:rsidR="004D36E1">
        <w:t xml:space="preserve"> CF-FM bats </w:t>
      </w:r>
      <w:del w:id="1722" w:author="hgoerlitz" w:date="2021-05-07T08:42:00Z">
        <w:r w:rsidR="004D36E1" w:rsidDel="00C10945">
          <w:delText xml:space="preserve">rely </w:delText>
        </w:r>
      </w:del>
      <w:ins w:id="1723" w:author="hgoerlitz" w:date="2021-05-07T08:42:00Z">
        <w:r w:rsidR="00C10945">
          <w:t>use</w:t>
        </w:r>
        <w:r w:rsidR="00C10945">
          <w:t xml:space="preserve"> </w:t>
        </w:r>
      </w:ins>
      <w:del w:id="1724" w:author="hgoerlitz" w:date="2021-05-07T08:42:00Z">
        <w:r w:rsidR="004D36E1" w:rsidDel="00C10945">
          <w:delText xml:space="preserve">on </w:delText>
        </w:r>
      </w:del>
      <w:r w:rsidR="004D36E1">
        <w:t xml:space="preserve">the </w:t>
      </w:r>
      <w:proofErr w:type="spellStart"/>
      <w:r w:rsidR="004D36E1">
        <w:t>tFM</w:t>
      </w:r>
      <w:proofErr w:type="spellEnd"/>
      <w:r w:rsidR="004D36E1">
        <w:t xml:space="preserve"> component </w:t>
      </w:r>
      <w:del w:id="1725" w:author="hgoerlitz" w:date="2021-05-07T08:42:00Z">
        <w:r w:rsidR="004D36E1" w:rsidDel="00C10945">
          <w:delText xml:space="preserve">to detect the distance of objects around them </w:delText>
        </w:r>
      </w:del>
      <w:ins w:id="1726" w:author="hgoerlitz" w:date="2021-05-07T08:42:00Z">
        <w:r w:rsidR="00C10945">
          <w:t xml:space="preserve">for object ranging </w:t>
        </w:r>
      </w:ins>
      <w:r w:rsidR="004D36E1">
        <w:t xml:space="preserve">(Tian and Schnitzler 1997). The </w:t>
      </w:r>
      <w:proofErr w:type="spellStart"/>
      <w:r w:rsidR="004D36E1">
        <w:t>tFM</w:t>
      </w:r>
      <w:proofErr w:type="spellEnd"/>
      <w:r w:rsidR="004D36E1">
        <w:t xml:space="preserve"> components are short (</w:t>
      </w:r>
      <m:oMath>
        <m:r>
          <w:del w:id="1727" w:author="hgoerlitz" w:date="2021-05-07T08:42:00Z">
            <w:rPr>
              <w:rFonts w:ascii="Cambria Math" w:hAnsi="Cambria Math"/>
            </w:rPr>
            <m:t>≤</m:t>
          </w:del>
        </m:r>
      </m:oMath>
      <w:del w:id="1728" w:author="hgoerlitz" w:date="2021-05-07T08:42:00Z">
        <w:r w:rsidR="004D36E1" w:rsidDel="00C10945">
          <w:delText xml:space="preserve"> </w:delText>
        </w:r>
      </w:del>
      <w:ins w:id="1729" w:author="hgoerlitz" w:date="2021-05-07T08:43:00Z">
        <w:r w:rsidR="00C10945">
          <w:t>≤</w:t>
        </w:r>
      </w:ins>
      <w:r w:rsidR="004D36E1">
        <w:t xml:space="preserve">3.4ms, 95 percentile value), and </w:t>
      </w:r>
      <w:del w:id="1730" w:author="hgoerlitz" w:date="2021-05-07T08:42:00Z">
        <w:r w:rsidR="004D36E1" w:rsidDel="00C10945">
          <w:delText xml:space="preserve">likely </w:delText>
        </w:r>
      </w:del>
      <w:r w:rsidR="004D36E1">
        <w:t xml:space="preserve">emitted </w:t>
      </w:r>
      <w:ins w:id="1731" w:author="hgoerlitz" w:date="2021-05-07T08:42:00Z">
        <w:r w:rsidR="00C10945">
          <w:t xml:space="preserve">about </w:t>
        </w:r>
      </w:ins>
      <w:r w:rsidR="004D36E1">
        <w:t xml:space="preserve">every 40-50 ms which is equivalent to a tFM duty cycle between 6.8-8.5%. </w:t>
      </w:r>
      <w:ins w:id="1732" w:author="hgoerlitz" w:date="2021-05-07T08:44:00Z">
        <w:r w:rsidR="00C10945">
          <w:t>When two bats fly together</w:t>
        </w:r>
      </w:ins>
      <w:del w:id="1733" w:author="hgoerlitz" w:date="2021-05-07T08:45:00Z">
        <w:r w:rsidR="004D36E1" w:rsidDel="00C10945">
          <w:delText>For a pair of bats at these duty cycles</w:delText>
        </w:r>
      </w:del>
      <w:r w:rsidR="004D36E1">
        <w:t xml:space="preserve">, the probability </w:t>
      </w:r>
      <w:ins w:id="1734" w:author="hgoerlitz" w:date="2021-05-07T08:50:00Z">
        <w:r w:rsidR="000514A2">
          <w:t xml:space="preserve">that the </w:t>
        </w:r>
        <w:proofErr w:type="spellStart"/>
        <w:r w:rsidR="000514A2">
          <w:t>tFM</w:t>
        </w:r>
        <w:proofErr w:type="spellEnd"/>
        <w:r w:rsidR="000514A2">
          <w:t xml:space="preserve">-component of one bat overlaps the </w:t>
        </w:r>
      </w:ins>
      <w:ins w:id="1735" w:author="hgoerlitz" w:date="2021-05-07T08:51:00Z">
        <w:r w:rsidR="000514A2">
          <w:t xml:space="preserve">other bat’s </w:t>
        </w:r>
        <w:proofErr w:type="spellStart"/>
        <w:r w:rsidR="000514A2">
          <w:t>tFM</w:t>
        </w:r>
        <w:proofErr w:type="spellEnd"/>
        <w:r w:rsidR="000514A2">
          <w:t xml:space="preserve">-echo </w:t>
        </w:r>
      </w:ins>
      <w:del w:id="1736" w:author="hgoerlitz" w:date="2021-05-07T08:51:00Z">
        <w:r w:rsidR="004D36E1" w:rsidDel="000514A2">
          <w:delText xml:space="preserve">of one tFM echo </w:delText>
        </w:r>
      </w:del>
      <w:del w:id="1737" w:author="hgoerlitz" w:date="2021-05-07T08:45:00Z">
        <w:r w:rsidR="004D36E1" w:rsidDel="00C10945">
          <w:delText xml:space="preserve">being </w:delText>
        </w:r>
      </w:del>
      <w:del w:id="1738" w:author="hgoerlitz" w:date="2021-05-07T08:51:00Z">
        <w:r w:rsidR="004D36E1" w:rsidDel="000514A2">
          <w:delText xml:space="preserve">overlapped by another bat’s tFM call component </w:delText>
        </w:r>
      </w:del>
      <w:r w:rsidR="004D36E1">
        <w:t xml:space="preserve">is </w:t>
      </w:r>
      <w:ins w:id="1739" w:author="hgoerlitz" w:date="2021-05-07T08:51:00Z">
        <w:r w:rsidR="000514A2">
          <w:t xml:space="preserve">only </w:t>
        </w:r>
      </w:ins>
      <w:del w:id="1740" w:author="hgoerlitz" w:date="2021-05-07T08:51:00Z">
        <w:r w:rsidR="004D36E1" w:rsidDel="000514A2">
          <w:delText xml:space="preserve">relatively low at most between </w:delText>
        </w:r>
      </w:del>
      <w:ins w:id="1741" w:author="hgoerlitz" w:date="2021-05-07T08:51:00Z">
        <w:r w:rsidR="000514A2">
          <w:t xml:space="preserve">up to </w:t>
        </w:r>
      </w:ins>
      <w:r w:rsidR="004D36E1">
        <w:t>1.6 - 2.1% (</w:t>
      </w:r>
      <w:ins w:id="1742" w:author="hgoerlitz" w:date="2021-05-07T08:51:00Z">
        <w:r w:rsidR="000514A2">
          <w:t xml:space="preserve">see </w:t>
        </w:r>
      </w:ins>
      <w:r w:rsidR="004D36E1">
        <w:t xml:space="preserve">SI 0.10 for calculations). </w:t>
      </w:r>
      <w:commentRangeStart w:id="1743"/>
      <w:r w:rsidR="004D36E1">
        <w:t xml:space="preserve">Even if a single </w:t>
      </w:r>
      <w:proofErr w:type="spellStart"/>
      <w:r w:rsidR="004D36E1">
        <w:t>tFM</w:t>
      </w:r>
      <w:proofErr w:type="spellEnd"/>
      <w:r w:rsidR="004D36E1">
        <w:t xml:space="preserve"> echo is overlapped by another call, a bat may still be able to detect it if the signal-to-noise ratio is sufficient. </w:t>
      </w:r>
      <w:commentRangeEnd w:id="1743"/>
      <w:r w:rsidR="000514A2">
        <w:rPr>
          <w:rStyle w:val="CommentReference"/>
        </w:rPr>
        <w:commentReference w:id="1743"/>
      </w:r>
      <w:ins w:id="1744" w:author="hgoerlitz" w:date="2021-05-07T08:54:00Z">
        <w:r w:rsidR="000514A2">
          <w:t xml:space="preserve">Modelling showed that </w:t>
        </w:r>
      </w:ins>
      <w:r w:rsidR="004D36E1">
        <w:t>FM</w:t>
      </w:r>
      <w:ins w:id="1745" w:author="hgoerlitz" w:date="2021-05-07T08:54:00Z">
        <w:r w:rsidR="000514A2">
          <w:t>-</w:t>
        </w:r>
      </w:ins>
      <w:del w:id="1746" w:author="hgoerlitz" w:date="2021-05-07T08:54:00Z">
        <w:r w:rsidR="004D36E1" w:rsidDel="000514A2">
          <w:delText xml:space="preserve"> </w:delText>
        </w:r>
      </w:del>
      <w:r w:rsidR="004D36E1">
        <w:t xml:space="preserve">bats </w:t>
      </w:r>
      <w:ins w:id="1747" w:author="hgoerlitz" w:date="2021-05-07T08:54:00Z">
        <w:r w:rsidR="000514A2">
          <w:t xml:space="preserve">can detect all of their echoes </w:t>
        </w:r>
      </w:ins>
      <w:r w:rsidR="004D36E1">
        <w:t xml:space="preserve">in </w:t>
      </w:r>
      <w:del w:id="1748" w:author="hgoerlitz" w:date="2021-05-07T08:53:00Z">
        <w:r w:rsidR="004D36E1" w:rsidDel="000514A2">
          <w:delText xml:space="preserve">small </w:delText>
        </w:r>
      </w:del>
      <w:r w:rsidR="004D36E1">
        <w:t xml:space="preserve">groups </w:t>
      </w:r>
      <w:ins w:id="1749" w:author="hgoerlitz" w:date="2021-05-07T08:53:00Z">
        <w:r w:rsidR="000514A2">
          <w:t>of up to 10 individuals</w:t>
        </w:r>
      </w:ins>
      <w:del w:id="1750" w:author="hgoerlitz" w:date="2021-05-07T08:54:00Z">
        <w:r w:rsidR="004D36E1" w:rsidDel="000514A2">
          <w:delText>are unlikely to face major detriments to their echolocation</w:delText>
        </w:r>
      </w:del>
      <w:r w:rsidR="004D36E1">
        <w:t xml:space="preserve"> (Beleyur and Goerlitz 2019)</w:t>
      </w:r>
      <w:ins w:id="1751" w:author="hgoerlitz" w:date="2021-05-07T08:55:00Z">
        <w:r w:rsidR="000514A2">
          <w:t xml:space="preserve">. </w:t>
        </w:r>
      </w:ins>
      <w:commentRangeStart w:id="1752"/>
      <w:ins w:id="1753" w:author="hgoerlitz" w:date="2021-05-07T09:00:00Z">
        <w:r w:rsidR="00E12178">
          <w:t xml:space="preserve">In addition, </w:t>
        </w:r>
      </w:ins>
      <w:ins w:id="1754" w:author="hgoerlitz" w:date="2021-05-07T08:59:00Z">
        <w:r w:rsidR="00E12178">
          <w:t>FM???-</w:t>
        </w:r>
      </w:ins>
      <w:moveToRangeStart w:id="1755" w:author="hgoerlitz" w:date="2021-05-07T08:59:00Z" w:name="move71270404"/>
      <w:moveTo w:id="1756" w:author="hgoerlitz" w:date="2021-05-07T08:59:00Z">
        <w:r w:rsidR="00E12178">
          <w:t xml:space="preserve">Bats </w:t>
        </w:r>
      </w:moveTo>
      <w:commentRangeEnd w:id="1752"/>
      <w:r w:rsidR="00E12178">
        <w:rPr>
          <w:rStyle w:val="CommentReference"/>
        </w:rPr>
        <w:commentReference w:id="1752"/>
      </w:r>
      <w:moveTo w:id="1757" w:author="hgoerlitz" w:date="2021-05-07T08:59:00Z">
        <w:del w:id="1758" w:author="hgoerlitz" w:date="2021-05-07T09:00:00Z">
          <w:r w:rsidR="00E12178" w:rsidDel="00E12178">
            <w:delText xml:space="preserve">also use </w:delText>
          </w:r>
        </w:del>
      </w:moveTo>
      <w:ins w:id="1759" w:author="hgoerlitz" w:date="2021-05-07T09:00:00Z">
        <w:r w:rsidR="00E12178">
          <w:t xml:space="preserve">integrate </w:t>
        </w:r>
      </w:ins>
      <w:moveTo w:id="1760" w:author="hgoerlitz" w:date="2021-05-07T08:59:00Z">
        <w:r w:rsidR="00E12178">
          <w:t>echoes across multiple calls and are thus resistant to occasional disruptions in echo arrival (Salles, Diebold, and Moss 2020).</w:t>
        </w:r>
      </w:moveTo>
      <w:moveToRangeEnd w:id="1755"/>
      <w:ins w:id="1761" w:author="hgoerlitz" w:date="2021-05-07T09:00:00Z">
        <w:r w:rsidR="00E12178">
          <w:t xml:space="preserve"> We suggest that the </w:t>
        </w:r>
      </w:ins>
      <w:ins w:id="1762" w:author="hgoerlitz" w:date="2021-05-07T08:55:00Z">
        <w:r w:rsidR="000514A2">
          <w:t xml:space="preserve">same </w:t>
        </w:r>
      </w:ins>
      <w:ins w:id="1763" w:author="hgoerlitz" w:date="2021-05-07T09:00:00Z">
        <w:r w:rsidR="00E12178">
          <w:t xml:space="preserve">resistance to jamming </w:t>
        </w:r>
      </w:ins>
      <w:del w:id="1764" w:author="hgoerlitz" w:date="2021-05-07T08:54:00Z">
        <w:r w:rsidR="004D36E1" w:rsidDel="000514A2">
          <w:delText>,</w:delText>
        </w:r>
      </w:del>
      <w:del w:id="1765" w:author="hgoerlitz" w:date="2021-05-07T08:55:00Z">
        <w:r w:rsidR="004D36E1" w:rsidDel="000514A2">
          <w:delText xml:space="preserve"> which </w:delText>
        </w:r>
      </w:del>
      <w:r w:rsidR="004D36E1">
        <w:t xml:space="preserve">should </w:t>
      </w:r>
      <w:del w:id="1766" w:author="hgoerlitz" w:date="2021-05-07T08:55:00Z">
        <w:r w:rsidR="004D36E1" w:rsidDel="000514A2">
          <w:delText xml:space="preserve">also apply </w:delText>
        </w:r>
      </w:del>
      <w:ins w:id="1767" w:author="hgoerlitz" w:date="2021-05-07T08:55:00Z">
        <w:r w:rsidR="000514A2">
          <w:t xml:space="preserve">be true </w:t>
        </w:r>
      </w:ins>
      <w:del w:id="1768" w:author="hgoerlitz" w:date="2021-05-07T08:55:00Z">
        <w:r w:rsidR="004D36E1" w:rsidDel="000514A2">
          <w:delText xml:space="preserve">to </w:delText>
        </w:r>
      </w:del>
      <w:ins w:id="1769" w:author="hgoerlitz" w:date="2021-05-07T08:55:00Z">
        <w:r w:rsidR="000514A2">
          <w:t xml:space="preserve">for </w:t>
        </w:r>
      </w:ins>
      <w:del w:id="1770" w:author="hgoerlitz" w:date="2021-05-07T08:54:00Z">
        <w:r w:rsidR="004D36E1" w:rsidDel="000514A2">
          <w:delText xml:space="preserve">using </w:delText>
        </w:r>
      </w:del>
      <w:r w:rsidR="004D36E1">
        <w:t>the FM</w:t>
      </w:r>
      <w:ins w:id="1771" w:author="hgoerlitz" w:date="2021-05-07T08:54:00Z">
        <w:r w:rsidR="000514A2">
          <w:t>-component</w:t>
        </w:r>
      </w:ins>
      <w:r w:rsidR="004D36E1">
        <w:t xml:space="preserve"> </w:t>
      </w:r>
      <w:ins w:id="1772" w:author="hgoerlitz" w:date="2021-05-07T08:55:00Z">
        <w:r w:rsidR="000514A2">
          <w:t>of CF-FM-bats</w:t>
        </w:r>
      </w:ins>
      <w:del w:id="1773" w:author="hgoerlitz" w:date="2021-05-07T08:55:00Z">
        <w:r w:rsidR="004D36E1" w:rsidDel="000514A2">
          <w:delText>for ranging</w:delText>
        </w:r>
      </w:del>
      <w:r w:rsidR="004D36E1">
        <w:t xml:space="preserve">, explaining why the horseshoe bats </w:t>
      </w:r>
      <w:ins w:id="1774" w:author="hgoerlitz" w:date="2021-05-07T08:55:00Z">
        <w:r w:rsidR="000514A2">
          <w:t xml:space="preserve">here </w:t>
        </w:r>
      </w:ins>
      <w:r w:rsidR="004D36E1">
        <w:t xml:space="preserve">did not </w:t>
      </w:r>
      <w:del w:id="1775" w:author="hgoerlitz" w:date="2021-05-07T08:55:00Z">
        <w:r w:rsidR="004D36E1" w:rsidDel="000514A2">
          <w:delText xml:space="preserve">show call </w:delText>
        </w:r>
      </w:del>
      <w:r w:rsidR="004D36E1">
        <w:t>change</w:t>
      </w:r>
      <w:ins w:id="1776" w:author="hgoerlitz" w:date="2021-05-07T08:55:00Z">
        <w:r w:rsidR="000514A2">
          <w:t xml:space="preserve"> their calls during group flight</w:t>
        </w:r>
      </w:ins>
      <w:del w:id="1777" w:author="hgoerlitz" w:date="2021-05-07T08:55:00Z">
        <w:r w:rsidR="004D36E1" w:rsidDel="000514A2">
          <w:delText>s from solitary echolocation</w:delText>
        </w:r>
      </w:del>
      <w:r w:rsidR="004D36E1">
        <w:t xml:space="preserve">. </w:t>
      </w:r>
    </w:p>
    <w:p w14:paraId="49A66C27" w14:textId="02B5D21F" w:rsidR="00E12178" w:rsidRDefault="004D36E1" w:rsidP="00E12178">
      <w:pPr>
        <w:pStyle w:val="BodyText"/>
        <w:spacing w:line="276" w:lineRule="auto"/>
      </w:pPr>
      <w:del w:id="1778" w:author="hgoerlitz" w:date="2021-05-07T08:55:00Z">
        <w:r w:rsidDel="000514A2">
          <w:lastRenderedPageBreak/>
          <w:delText>Secondly</w:delText>
        </w:r>
      </w:del>
      <w:ins w:id="1779" w:author="hgoerlitz" w:date="2021-05-07T08:55:00Z">
        <w:r w:rsidR="000514A2">
          <w:t>In contrast to our results</w:t>
        </w:r>
      </w:ins>
      <w:r>
        <w:t xml:space="preserve">, Fawcett et al. (2015) observed an increased </w:t>
      </w:r>
      <w:proofErr w:type="spellStart"/>
      <w:r>
        <w:t>tFM</w:t>
      </w:r>
      <w:proofErr w:type="spellEnd"/>
      <w:r>
        <w:t xml:space="preserve"> duration and bandwidth in </w:t>
      </w:r>
      <w:r w:rsidRPr="000514A2">
        <w:rPr>
          <w:i/>
          <w:rPrChange w:id="1780" w:author="hgoerlitz" w:date="2021-05-07T08:56:00Z">
            <w:rPr/>
          </w:rPrChange>
        </w:rPr>
        <w:t xml:space="preserve">R. </w:t>
      </w:r>
      <w:proofErr w:type="spellStart"/>
      <w:r w:rsidRPr="000514A2">
        <w:rPr>
          <w:i/>
          <w:rPrChange w:id="1781" w:author="hgoerlitz" w:date="2021-05-07T08:56:00Z">
            <w:rPr/>
          </w:rPrChange>
        </w:rPr>
        <w:t>capensis</w:t>
      </w:r>
      <w:proofErr w:type="spellEnd"/>
      <w:r>
        <w:t xml:space="preserve"> flying in pairs in a novel flight room setting. </w:t>
      </w:r>
      <w:commentRangeStart w:id="1782"/>
      <w:ins w:id="1783" w:author="hgoerlitz" w:date="2021-05-07T09:02:00Z">
        <w:r w:rsidR="0089249C">
          <w:t xml:space="preserve">Potential </w:t>
        </w:r>
      </w:ins>
      <w:commentRangeEnd w:id="1782"/>
      <w:ins w:id="1784" w:author="hgoerlitz" w:date="2021-05-07T09:06:00Z">
        <w:r w:rsidR="0089249C">
          <w:rPr>
            <w:rStyle w:val="CommentReference"/>
          </w:rPr>
          <w:commentReference w:id="1782"/>
        </w:r>
      </w:ins>
      <w:ins w:id="1785" w:author="hgoerlitz" w:date="2021-05-07T09:02:00Z">
        <w:r w:rsidR="0089249C">
          <w:t xml:space="preserve">explanations for this difference might </w:t>
        </w:r>
      </w:ins>
      <w:ins w:id="1786" w:author="hgoerlitz" w:date="2021-05-07T09:03:00Z">
        <w:r w:rsidR="0089249C">
          <w:t xml:space="preserve">be </w:t>
        </w:r>
      </w:ins>
      <w:ins w:id="1787" w:author="hgoerlitz" w:date="2021-05-07T09:04:00Z">
        <w:r w:rsidR="0089249C">
          <w:t xml:space="preserve">potential </w:t>
        </w:r>
      </w:ins>
      <w:ins w:id="1788" w:author="hgoerlitz" w:date="2021-05-07T09:02:00Z">
        <w:r w:rsidR="0089249C">
          <w:t>species-differences</w:t>
        </w:r>
      </w:ins>
      <w:ins w:id="1789" w:author="hgoerlitz" w:date="2021-05-07T09:03:00Z">
        <w:r w:rsidR="0089249C">
          <w:t xml:space="preserve"> and the test in a novel versus familiar environment. </w:t>
        </w:r>
      </w:ins>
      <w:ins w:id="1790" w:author="hgoerlitz" w:date="2021-05-07T09:04:00Z">
        <w:r w:rsidR="0089249C">
          <w:t>Since b</w:t>
        </w:r>
      </w:ins>
      <w:del w:id="1791" w:author="hgoerlitz" w:date="2021-05-07T09:03:00Z">
        <w:r w:rsidR="00E12178" w:rsidDel="0089249C">
          <w:delText xml:space="preserve">The </w:delText>
        </w:r>
        <w:commentRangeStart w:id="1792"/>
        <w:r w:rsidR="00E12178" w:rsidDel="0089249C">
          <w:delText xml:space="preserve">combination of </w:delText>
        </w:r>
        <w:commentRangeStart w:id="1793"/>
        <w:r w:rsidR="00E12178" w:rsidDel="0089249C">
          <w:delText xml:space="preserve">flight room characteristics (Surlykke, Boel </w:delText>
        </w:r>
        <w:commentRangeEnd w:id="1793"/>
        <w:r w:rsidR="00E12178" w:rsidDel="0089249C">
          <w:rPr>
            <w:rStyle w:val="CommentReference"/>
          </w:rPr>
          <w:commentReference w:id="1793"/>
        </w:r>
        <w:r w:rsidR="00E12178" w:rsidDel="0089249C">
          <w:delText xml:space="preserve">Pedersen, and Jakobsen 2009) and species differences, may perhaps have led to the </w:delText>
        </w:r>
        <w:commentRangeEnd w:id="1792"/>
        <w:r w:rsidR="00E12178" w:rsidDel="0089249C">
          <w:rPr>
            <w:rStyle w:val="CommentReference"/>
          </w:rPr>
          <w:commentReference w:id="1792"/>
        </w:r>
        <w:r w:rsidR="00E12178" w:rsidDel="0089249C">
          <w:delText>difference in results between their study and ours.</w:delText>
        </w:r>
        <w:commentRangeStart w:id="1794"/>
        <w:r w:rsidR="00E12178" w:rsidDel="0089249C">
          <w:delText xml:space="preserve"> </w:delText>
        </w:r>
      </w:del>
      <w:del w:id="1795" w:author="hgoerlitz" w:date="2021-05-07T09:04:00Z">
        <w:r w:rsidR="00E12178" w:rsidDel="0089249C">
          <w:delText>B</w:delText>
        </w:r>
      </w:del>
      <w:r w:rsidR="00E12178">
        <w:t xml:space="preserve">ats </w:t>
      </w:r>
      <w:del w:id="1796" w:author="hgoerlitz" w:date="2021-05-07T09:03:00Z">
        <w:r w:rsidR="00E12178" w:rsidDel="0089249C">
          <w:delText xml:space="preserve">show </w:delText>
        </w:r>
      </w:del>
      <w:ins w:id="1797" w:author="hgoerlitz" w:date="2021-05-07T09:03:00Z">
        <w:r w:rsidR="0089249C">
          <w:t xml:space="preserve">possess </w:t>
        </w:r>
      </w:ins>
      <w:r w:rsidR="00E12178">
        <w:t>long-term spatial memory (</w:t>
      </w:r>
      <w:proofErr w:type="spellStart"/>
      <w:r w:rsidR="00E12178">
        <w:t>Barchi</w:t>
      </w:r>
      <w:proofErr w:type="spellEnd"/>
      <w:r w:rsidR="00E12178">
        <w:t xml:space="preserve">, Knowles, and Simmons 2013; </w:t>
      </w:r>
      <w:proofErr w:type="spellStart"/>
      <w:r w:rsidR="00E12178">
        <w:t>Möhres</w:t>
      </w:r>
      <w:proofErr w:type="spellEnd"/>
      <w:r w:rsidR="00E12178">
        <w:t xml:space="preserve"> and </w:t>
      </w:r>
      <w:proofErr w:type="spellStart"/>
      <w:r w:rsidR="00E12178">
        <w:t>Oettingen</w:t>
      </w:r>
      <w:proofErr w:type="spellEnd"/>
      <w:r w:rsidR="00E12178">
        <w:t>-Spielberg 1949)</w:t>
      </w:r>
      <w:ins w:id="1798" w:author="hgoerlitz" w:date="2021-05-07T09:04:00Z">
        <w:r w:rsidR="0089249C">
          <w:t xml:space="preserve">, the bats in our study </w:t>
        </w:r>
      </w:ins>
      <w:del w:id="1799" w:author="hgoerlitz" w:date="2021-05-07T09:04:00Z">
        <w:r w:rsidR="00E12178" w:rsidDel="0089249C">
          <w:delText xml:space="preserve"> and </w:delText>
        </w:r>
      </w:del>
      <w:ins w:id="1800" w:author="hgoerlitz" w:date="2021-05-07T09:04:00Z">
        <w:r w:rsidR="0089249C">
          <w:t xml:space="preserve">might be sufficiently familiar with the </w:t>
        </w:r>
      </w:ins>
      <w:del w:id="1801" w:author="hgoerlitz" w:date="2021-05-07T09:04:00Z">
        <w:r w:rsidR="00E12178" w:rsidDel="0089249C">
          <w:delText xml:space="preserve">familiarity with the </w:delText>
        </w:r>
      </w:del>
      <w:r w:rsidR="00E12178">
        <w:t>cave</w:t>
      </w:r>
      <w:del w:id="1802" w:author="hgoerlitz" w:date="2021-05-07T09:04:00Z">
        <w:r w:rsidR="00E12178" w:rsidDel="0089249C">
          <w:delText>’s structure may have allowed them to easily recognise their location over time</w:delText>
        </w:r>
      </w:del>
      <w:ins w:id="1803" w:author="hgoerlitz" w:date="2021-05-07T09:04:00Z">
        <w:r w:rsidR="0089249C">
          <w:t xml:space="preserve"> t</w:t>
        </w:r>
      </w:ins>
      <w:ins w:id="1804" w:author="hgoerlitz" w:date="2021-05-07T09:05:00Z">
        <w:r w:rsidR="0089249C">
          <w:t xml:space="preserve">o tolerate occasional echo-masking, particularly in combination with the above mentioned </w:t>
        </w:r>
      </w:ins>
      <w:del w:id="1805" w:author="hgoerlitz" w:date="2021-05-07T09:05:00Z">
        <w:r w:rsidR="00E12178" w:rsidDel="0089249C">
          <w:delText xml:space="preserve">. </w:delText>
        </w:r>
        <w:commentRangeEnd w:id="1794"/>
        <w:r w:rsidR="00E12178" w:rsidDel="0089249C">
          <w:rPr>
            <w:rStyle w:val="CommentReference"/>
          </w:rPr>
          <w:commentReference w:id="1794"/>
        </w:r>
      </w:del>
      <w:del w:id="1806" w:author="hgoerlitz" w:date="2021-05-07T09:03:00Z">
        <w:r w:rsidR="00E12178" w:rsidDel="0089249C">
          <w:delText>Bats also use echoes across multiple calls and are thus resistant to occasional disruptions in echo arrival (Salles, Diebold, and Moss 2020).</w:delText>
        </w:r>
      </w:del>
      <w:del w:id="1807" w:author="hgoerlitz" w:date="2021-05-07T09:05:00Z">
        <w:r w:rsidR="00E12178" w:rsidDel="0089249C">
          <w:delText xml:space="preserve"> </w:delText>
        </w:r>
        <w:commentRangeStart w:id="1808"/>
        <w:r w:rsidR="00E12178" w:rsidDel="0089249C">
          <w:delText xml:space="preserve">The combination of spatial memory and </w:delText>
        </w:r>
      </w:del>
      <w:r w:rsidR="00E12178">
        <w:t>multi-echo integration</w:t>
      </w:r>
      <w:del w:id="1809" w:author="hgoerlitz" w:date="2021-05-07T09:05:00Z">
        <w:r w:rsidR="00E12178" w:rsidDel="0089249C">
          <w:delText xml:space="preserve"> </w:delText>
        </w:r>
      </w:del>
      <w:ins w:id="1810" w:author="hgoerlitz" w:date="2021-05-07T09:05:00Z">
        <w:r w:rsidR="0089249C">
          <w:t xml:space="preserve"> (Salles et al 2020)</w:t>
        </w:r>
      </w:ins>
      <w:del w:id="1811" w:author="hgoerlitz" w:date="2021-05-07T09:05:00Z">
        <w:r w:rsidR="00E12178" w:rsidDel="0089249C">
          <w:delText>may have allowed our bats to continue echolocating with conspecifics without altering their calls drastically</w:delText>
        </w:r>
      </w:del>
      <w:r w:rsidR="00E12178">
        <w:t>.</w:t>
      </w:r>
      <w:commentRangeEnd w:id="1808"/>
      <w:r w:rsidR="00E12178">
        <w:rPr>
          <w:rStyle w:val="CommentReference"/>
        </w:rPr>
        <w:commentReference w:id="1808"/>
      </w:r>
    </w:p>
    <w:p w14:paraId="0A274E0F" w14:textId="77777777" w:rsidR="00E12178" w:rsidRDefault="00E12178" w:rsidP="00557CF6">
      <w:pPr>
        <w:pStyle w:val="BodyText"/>
        <w:spacing w:line="276" w:lineRule="auto"/>
        <w:rPr>
          <w:ins w:id="1812" w:author="hgoerlitz" w:date="2021-05-07T09:01:00Z"/>
        </w:rPr>
      </w:pPr>
    </w:p>
    <w:p w14:paraId="421A9AA8" w14:textId="77777777" w:rsidR="00E12178" w:rsidRDefault="00E12178" w:rsidP="00557CF6">
      <w:pPr>
        <w:pStyle w:val="BodyText"/>
        <w:spacing w:line="276" w:lineRule="auto"/>
        <w:rPr>
          <w:ins w:id="1813" w:author="hgoerlitz" w:date="2021-05-07T09:01:00Z"/>
        </w:rPr>
      </w:pPr>
    </w:p>
    <w:p w14:paraId="52D351C7" w14:textId="73132FB8" w:rsidR="00871A93" w:rsidRDefault="004D36E1" w:rsidP="00557CF6">
      <w:pPr>
        <w:pStyle w:val="BodyText"/>
        <w:spacing w:line="276" w:lineRule="auto"/>
        <w:rPr>
          <w:ins w:id="1814" w:author="hgoerlitz" w:date="2021-05-07T08:58:00Z"/>
        </w:rPr>
      </w:pPr>
      <w:commentRangeStart w:id="1815"/>
      <w:r>
        <w:t xml:space="preserve">The </w:t>
      </w:r>
      <w:commentRangeEnd w:id="1815"/>
      <w:r w:rsidR="0089249C">
        <w:rPr>
          <w:rStyle w:val="CommentReference"/>
        </w:rPr>
        <w:commentReference w:id="1815"/>
      </w:r>
      <w:commentRangeStart w:id="1816"/>
      <w:r>
        <w:t xml:space="preserve">combination of </w:t>
      </w:r>
      <w:commentRangeStart w:id="1817"/>
      <w:r>
        <w:t>flight room characteristics (</w:t>
      </w:r>
      <w:proofErr w:type="spellStart"/>
      <w:r>
        <w:t>Surlykke</w:t>
      </w:r>
      <w:proofErr w:type="spellEnd"/>
      <w:r>
        <w:t xml:space="preserve">, </w:t>
      </w:r>
      <w:proofErr w:type="spellStart"/>
      <w:r>
        <w:t>Boel</w:t>
      </w:r>
      <w:proofErr w:type="spellEnd"/>
      <w:r>
        <w:t xml:space="preserve"> </w:t>
      </w:r>
      <w:commentRangeEnd w:id="1817"/>
      <w:r w:rsidR="000514A2">
        <w:rPr>
          <w:rStyle w:val="CommentReference"/>
        </w:rPr>
        <w:commentReference w:id="1817"/>
      </w:r>
      <w:r>
        <w:t xml:space="preserve">Pedersen, and Jakobsen 2009) and species differences, may perhaps have led to the </w:t>
      </w:r>
      <w:commentRangeEnd w:id="1816"/>
      <w:r w:rsidR="004A3E6A">
        <w:rPr>
          <w:rStyle w:val="CommentReference"/>
        </w:rPr>
        <w:commentReference w:id="1816"/>
      </w:r>
      <w:r>
        <w:t>difference in results between their study and ours.</w:t>
      </w:r>
      <w:commentRangeStart w:id="1818"/>
      <w:r>
        <w:t xml:space="preserve"> Bats show long-term spatial memory (</w:t>
      </w:r>
      <w:proofErr w:type="spellStart"/>
      <w:r>
        <w:t>Barchi</w:t>
      </w:r>
      <w:proofErr w:type="spellEnd"/>
      <w:r>
        <w:t xml:space="preserve">, Knowles, and Simmons 2013; </w:t>
      </w:r>
      <w:proofErr w:type="spellStart"/>
      <w:r>
        <w:t>Möhres</w:t>
      </w:r>
      <w:proofErr w:type="spellEnd"/>
      <w:r>
        <w:t xml:space="preserve"> and </w:t>
      </w:r>
      <w:proofErr w:type="spellStart"/>
      <w:r>
        <w:t>Oettingen</w:t>
      </w:r>
      <w:proofErr w:type="spellEnd"/>
      <w:r>
        <w:t xml:space="preserve">-Spielberg 1949) and familiarity with the cave’s structure may have allowed them to easily </w:t>
      </w:r>
      <w:proofErr w:type="spellStart"/>
      <w:r>
        <w:t>recognise</w:t>
      </w:r>
      <w:proofErr w:type="spellEnd"/>
      <w:r>
        <w:t xml:space="preserve"> their location over time. </w:t>
      </w:r>
      <w:commentRangeEnd w:id="1818"/>
      <w:r w:rsidR="00B1254D">
        <w:rPr>
          <w:rStyle w:val="CommentReference"/>
        </w:rPr>
        <w:commentReference w:id="1818"/>
      </w:r>
      <w:moveFromRangeStart w:id="1819" w:author="hgoerlitz" w:date="2021-05-07T08:59:00Z" w:name="move71270404"/>
      <w:moveFrom w:id="1820" w:author="hgoerlitz" w:date="2021-05-07T08:59:00Z">
        <w:r w:rsidDel="00E12178">
          <w:t>Bats also use echoes across multiple calls and are thus resistant to occasional disruptions in echo arrival (Salles, Diebold, and Moss 2020).</w:t>
        </w:r>
      </w:moveFrom>
      <w:moveFromRangeEnd w:id="1819"/>
      <w:r>
        <w:t xml:space="preserve"> </w:t>
      </w:r>
      <w:commentRangeStart w:id="1821"/>
      <w:r>
        <w:t>The combination of spatial memory and multi-echo integration may have allowed our bats to continue echolocating with conspecifics without altering their calls drastically.</w:t>
      </w:r>
      <w:commentRangeEnd w:id="1821"/>
      <w:r w:rsidR="005470CD">
        <w:rPr>
          <w:rStyle w:val="CommentReference"/>
        </w:rPr>
        <w:commentReference w:id="1821"/>
      </w:r>
    </w:p>
    <w:p w14:paraId="52428C67" w14:textId="2570ECF7" w:rsidR="00686797" w:rsidRDefault="00686797" w:rsidP="00557CF6">
      <w:pPr>
        <w:pStyle w:val="BodyText"/>
        <w:spacing w:line="276" w:lineRule="auto"/>
        <w:rPr>
          <w:ins w:id="1822" w:author="hgoerlitz" w:date="2021-05-07T08:58:00Z"/>
        </w:rPr>
      </w:pPr>
    </w:p>
    <w:p w14:paraId="783F8D21" w14:textId="17038FC2" w:rsidR="00686797" w:rsidDel="009745C5" w:rsidRDefault="00686797" w:rsidP="00557CF6">
      <w:pPr>
        <w:pStyle w:val="BodyText"/>
        <w:spacing w:line="276" w:lineRule="auto"/>
        <w:rPr>
          <w:del w:id="1823" w:author="hgoerlitz" w:date="2021-05-07T09:06:00Z"/>
        </w:rPr>
      </w:pPr>
    </w:p>
    <w:p w14:paraId="39117723" w14:textId="654A22E5" w:rsidR="00EA0822" w:rsidRDefault="004D36E1" w:rsidP="00FC3E72">
      <w:pPr>
        <w:pStyle w:val="BodyText"/>
        <w:spacing w:line="276" w:lineRule="auto"/>
        <w:rPr>
          <w:ins w:id="1824" w:author="hgoerlitz" w:date="2021-05-07T09:12:00Z"/>
        </w:rPr>
      </w:pPr>
      <w:del w:id="1825" w:author="hgoerlitz" w:date="2021-05-07T09:06:00Z">
        <w:r w:rsidDel="009745C5">
          <w:delText>It is well established that b</w:delText>
        </w:r>
      </w:del>
      <w:ins w:id="1826" w:author="hgoerlitz" w:date="2021-05-07T09:06:00Z">
        <w:r w:rsidR="009745C5">
          <w:t>B</w:t>
        </w:r>
      </w:ins>
      <w:r>
        <w:t xml:space="preserve">ats </w:t>
      </w:r>
      <w:ins w:id="1827" w:author="hgoerlitz" w:date="2021-05-07T09:07:00Z">
        <w:r w:rsidR="009745C5">
          <w:t xml:space="preserve">alter and adjust </w:t>
        </w:r>
      </w:ins>
      <w:del w:id="1828" w:author="hgoerlitz" w:date="2021-05-07T09:07:00Z">
        <w:r w:rsidDel="009745C5">
          <w:delText xml:space="preserve">adapt and alter </w:delText>
        </w:r>
      </w:del>
      <w:r>
        <w:t xml:space="preserve">their echolocation strategy </w:t>
      </w:r>
      <w:del w:id="1829" w:author="hgoerlitz" w:date="2021-05-07T09:07:00Z">
        <w:r w:rsidDel="009745C5">
          <w:delText xml:space="preserve">in the face of </w:delText>
        </w:r>
      </w:del>
      <w:ins w:id="1830" w:author="hgoerlitz" w:date="2021-05-07T09:07:00Z">
        <w:r w:rsidR="009745C5">
          <w:t xml:space="preserve">to the specific </w:t>
        </w:r>
      </w:ins>
      <w:r>
        <w:t xml:space="preserve">sensory </w:t>
      </w:r>
      <w:del w:id="1831" w:author="hgoerlitz" w:date="2021-05-07T09:07:00Z">
        <w:r w:rsidDel="009745C5">
          <w:delText>challenge</w:delText>
        </w:r>
      </w:del>
      <w:ins w:id="1832" w:author="hgoerlitz" w:date="2021-05-07T09:07:00Z">
        <w:r w:rsidR="009745C5">
          <w:t xml:space="preserve">task (REFS! E.g. our work with Daniel JEB, and Laura </w:t>
        </w:r>
        <w:proofErr w:type="spellStart"/>
        <w:r w:rsidR="009745C5">
          <w:t>Scie</w:t>
        </w:r>
        <w:proofErr w:type="spellEnd"/>
        <w:r w:rsidR="009745C5">
          <w:t xml:space="preserve"> Adv, and many more)</w:t>
        </w:r>
      </w:ins>
      <w:r>
        <w:t xml:space="preserve">. </w:t>
      </w:r>
      <w:ins w:id="1833" w:author="hgoerlitz" w:date="2021-05-07T09:12:00Z">
        <w:r w:rsidR="00EA0822" w:rsidRPr="00EA0822">
          <w:t xml:space="preserve">Our results add to the growing body of literature (REFS!) showing that echolocation in (small) groups is not so special after all and can be solved by the bats’ general repertoire of sensory strategies </w:t>
        </w:r>
        <w:r w:rsidR="00EA0822">
          <w:t>for dealing</w:t>
        </w:r>
        <w:r w:rsidR="00EA0822" w:rsidRPr="00EA0822">
          <w:t xml:space="preserve"> with sensory challenges. We extend this</w:t>
        </w:r>
      </w:ins>
      <w:ins w:id="1834" w:author="hgoerlitz" w:date="2021-05-07T09:13:00Z">
        <w:r w:rsidR="00EA0822">
          <w:t xml:space="preserve"> notion </w:t>
        </w:r>
      </w:ins>
      <w:ins w:id="1835" w:author="hgoerlitz" w:date="2021-05-07T09:12:00Z">
        <w:r w:rsidR="00EA0822" w:rsidRPr="00EA0822">
          <w:t>to high-duty cycle CF-FM bats in a field setting, highlighting the importance of studying animal behavio</w:t>
        </w:r>
      </w:ins>
      <w:ins w:id="1836" w:author="hgoerlitz" w:date="2021-05-07T09:13:00Z">
        <w:r w:rsidR="00EA0822">
          <w:t>u</w:t>
        </w:r>
      </w:ins>
      <w:bookmarkStart w:id="1837" w:name="_GoBack"/>
      <w:bookmarkEnd w:id="1837"/>
      <w:ins w:id="1838" w:author="hgoerlitz" w:date="2021-05-07T09:12:00Z">
        <w:r w:rsidR="00EA0822" w:rsidRPr="00EA0822">
          <w:t>r in the natural world, to understand which sensory-</w:t>
        </w:r>
        <w:proofErr w:type="spellStart"/>
        <w:r w:rsidR="00EA0822" w:rsidRPr="00EA0822">
          <w:t>behavioural</w:t>
        </w:r>
        <w:proofErr w:type="spellEnd"/>
        <w:r w:rsidR="00EA0822" w:rsidRPr="00EA0822">
          <w:t xml:space="preserve"> strategies are employed in different ecological contexts. </w:t>
        </w:r>
      </w:ins>
    </w:p>
    <w:p w14:paraId="028E3E5D" w14:textId="77777777" w:rsidR="00EA0822" w:rsidRDefault="00EA0822" w:rsidP="00FC3E72">
      <w:pPr>
        <w:pStyle w:val="BodyText"/>
        <w:spacing w:line="276" w:lineRule="auto"/>
        <w:rPr>
          <w:ins w:id="1839" w:author="hgoerlitz" w:date="2021-05-07T09:12:00Z"/>
        </w:rPr>
      </w:pPr>
    </w:p>
    <w:p w14:paraId="0FF51C5B" w14:textId="282730F7" w:rsidR="00871A93" w:rsidRDefault="004D36E1" w:rsidP="00FC3E72">
      <w:pPr>
        <w:pStyle w:val="BodyText"/>
        <w:spacing w:line="276" w:lineRule="auto"/>
        <w:rPr>
          <w:ins w:id="1840" w:author="hgoerlitz" w:date="2021-05-07T09:08:00Z"/>
        </w:rPr>
      </w:pPr>
      <w:r>
        <w:t xml:space="preserve">Our results </w:t>
      </w:r>
      <w:commentRangeStart w:id="1841"/>
      <w:r>
        <w:t xml:space="preserve">add a subtle twist to the literature by suggesting that bats may not always employ a special echolocation </w:t>
      </w:r>
      <w:commentRangeEnd w:id="1841"/>
      <w:r w:rsidR="009745C5">
        <w:rPr>
          <w:rStyle w:val="CommentReference"/>
        </w:rPr>
        <w:commentReference w:id="1841"/>
      </w:r>
      <w:r>
        <w:t xml:space="preserve">strategy even when faced with the sensory challenge of a group. We highlight the importance of </w:t>
      </w:r>
      <w:del w:id="1842" w:author="hgoerlitz" w:date="2021-05-07T09:11:00Z">
        <w:r w:rsidDel="00EA0822">
          <w:delText xml:space="preserve">observational </w:delText>
        </w:r>
      </w:del>
      <w:r>
        <w:t>studies in field settings to understand the frequency with which various sensory strategies are actually employed in ecological contexts.</w:t>
      </w:r>
    </w:p>
    <w:p w14:paraId="3B86C6FE" w14:textId="77777777" w:rsidR="009745C5" w:rsidRDefault="009745C5" w:rsidP="00FC3E72">
      <w:pPr>
        <w:pStyle w:val="BodyText"/>
        <w:spacing w:line="276" w:lineRule="auto"/>
      </w:pPr>
    </w:p>
    <w:p w14:paraId="494D9976" w14:textId="77777777" w:rsidR="00871A93" w:rsidRDefault="004D36E1" w:rsidP="00FC3E72">
      <w:pPr>
        <w:pStyle w:val="Heading2"/>
        <w:spacing w:line="276" w:lineRule="auto"/>
      </w:pPr>
      <w:bookmarkStart w:id="1843" w:name="data-and-code-availability"/>
      <w:r>
        <w:t>0.6</w:t>
      </w:r>
      <w:r>
        <w:tab/>
        <w:t>Data and code availability</w:t>
      </w:r>
      <w:bookmarkEnd w:id="1843"/>
    </w:p>
    <w:p w14:paraId="41052BDE" w14:textId="77777777" w:rsidR="00871A93" w:rsidRDefault="004D36E1" w:rsidP="00FC3E72">
      <w:pPr>
        <w:pStyle w:val="FirstParagraph"/>
        <w:spacing w:line="276" w:lineRule="auto"/>
      </w:pPr>
      <w:r>
        <w:t xml:space="preserve">All data and code used process data and generate the results and figures in the paper are available at the following </w:t>
      </w:r>
      <w:proofErr w:type="spellStart"/>
      <w:r>
        <w:t>Github</w:t>
      </w:r>
      <w:proofErr w:type="spellEnd"/>
      <w:r>
        <w:t xml:space="preserve"> repository: </w:t>
      </w:r>
      <w:hyperlink r:id="rId15">
        <w:r>
          <w:rPr>
            <w:rStyle w:val="Hyperlink"/>
          </w:rPr>
          <w:t>https://github.com/thejasvibr/mhbc-online/</w:t>
        </w:r>
      </w:hyperlink>
    </w:p>
    <w:p w14:paraId="7E70C1FB" w14:textId="77777777" w:rsidR="00871A93" w:rsidRDefault="004D36E1" w:rsidP="00FC3E72">
      <w:pPr>
        <w:pStyle w:val="Heading2"/>
        <w:spacing w:line="276" w:lineRule="auto"/>
      </w:pPr>
      <w:bookmarkStart w:id="1844" w:name="acknowledgements"/>
      <w:r>
        <w:lastRenderedPageBreak/>
        <w:t>0.7</w:t>
      </w:r>
      <w:r>
        <w:tab/>
        <w:t>Acknowledgements</w:t>
      </w:r>
      <w:bookmarkEnd w:id="1844"/>
    </w:p>
    <w:p w14:paraId="46CEAE53" w14:textId="323525A4" w:rsidR="00871A93" w:rsidRDefault="004D36E1" w:rsidP="00FC3E72">
      <w:pPr>
        <w:pStyle w:val="FirstParagraph"/>
        <w:spacing w:line="276" w:lineRule="auto"/>
      </w:pPr>
      <w:r>
        <w:t xml:space="preserve">The authors would like to specially thank the electronics team (Markus </w:t>
      </w:r>
      <w:proofErr w:type="spellStart"/>
      <w:r>
        <w:t>Abels</w:t>
      </w:r>
      <w:proofErr w:type="spellEnd"/>
      <w:r>
        <w:t xml:space="preserve">, Hannes </w:t>
      </w:r>
      <w:proofErr w:type="spellStart"/>
      <w:r>
        <w:t>Sagunsky</w:t>
      </w:r>
      <w:proofErr w:type="spellEnd"/>
      <w:r>
        <w:t xml:space="preserve">, Reinhard Biller) at the MPIO workshop for help preparing the electronic circuits to run the ON/OFF signal splitting. We would also like to thank </w:t>
      </w:r>
      <w:proofErr w:type="spellStart"/>
      <w:r>
        <w:t>Antoniya</w:t>
      </w:r>
      <w:proofErr w:type="spellEnd"/>
      <w:r>
        <w:t xml:space="preserve"> Hubancheva for logistical support, Stefan Greif for help collecting the data, the 2018 Tabachka field crew, Klaus </w:t>
      </w:r>
      <w:proofErr w:type="spellStart"/>
      <w:r>
        <w:t>Hochradel</w:t>
      </w:r>
      <w:proofErr w:type="spellEnd"/>
      <w:r>
        <w:t xml:space="preserve"> for the point-cloud scan of the cave and Diana Schoeppler and Hans-Ulrich Schnitzler for their helpful discussions. We also thank </w:t>
      </w:r>
      <w:proofErr w:type="spellStart"/>
      <w:r>
        <w:t>Manjari</w:t>
      </w:r>
      <w:proofErr w:type="spellEnd"/>
      <w:r>
        <w:t xml:space="preserve"> Jain for her support and </w:t>
      </w:r>
      <w:proofErr w:type="spellStart"/>
      <w:r>
        <w:t>and</w:t>
      </w:r>
      <w:proofErr w:type="spellEnd"/>
      <w:r>
        <w:t xml:space="preserve"> encouragement of the project. TB was funded by a DAAD doctoral fellowship and the IMPRS for Organismal Biology, HRG was funded by the Emmy </w:t>
      </w:r>
      <w:proofErr w:type="spellStart"/>
      <w:r>
        <w:t>Noether</w:t>
      </w:r>
      <w:proofErr w:type="spellEnd"/>
      <w:r>
        <w:t xml:space="preserve"> program of the DFG (German Research Foundation, grant no. 241711556)</w:t>
      </w:r>
      <w:ins w:id="1845" w:author="Neetash Mysuru" w:date="2021-04-17T16:07:00Z">
        <w:r w:rsidR="00592D1E">
          <w:t xml:space="preserve">. </w:t>
        </w:r>
      </w:ins>
    </w:p>
    <w:p w14:paraId="02026E9D" w14:textId="77777777" w:rsidR="00871A93" w:rsidRDefault="004D36E1" w:rsidP="00FC3E72">
      <w:pPr>
        <w:pStyle w:val="Heading2"/>
        <w:spacing w:line="276" w:lineRule="auto"/>
      </w:pPr>
      <w:bookmarkStart w:id="1846" w:name="author-contributions"/>
      <w:r>
        <w:t>0.8</w:t>
      </w:r>
      <w:r>
        <w:tab/>
        <w:t>Author Contributions</w:t>
      </w:r>
      <w:bookmarkEnd w:id="1846"/>
    </w:p>
    <w:p w14:paraId="325A22F3" w14:textId="67F07989" w:rsidR="00871A93" w:rsidRDefault="004D36E1" w:rsidP="00FC3E72">
      <w:pPr>
        <w:pStyle w:val="FirstParagraph"/>
        <w:spacing w:line="276" w:lineRule="auto"/>
      </w:pPr>
      <w:r>
        <w:t xml:space="preserve">Study design and conception: NM, TB; Data collection: AK, NM, TB; Audio and video annotation: AK, NM; Audio-video </w:t>
      </w:r>
      <w:proofErr w:type="spellStart"/>
      <w:r>
        <w:t>synchronisation</w:t>
      </w:r>
      <w:proofErr w:type="spellEnd"/>
      <w:r>
        <w:t>: TB; Analysis: HRG, NM, TB; Interpretation of results: HRG, NM, TB; Manuscript preparation: HRG, NM, TB.</w:t>
      </w:r>
    </w:p>
    <w:p w14:paraId="46FB9AAC" w14:textId="77777777" w:rsidR="00871A93" w:rsidRDefault="004D36E1" w:rsidP="00FC3E72">
      <w:pPr>
        <w:spacing w:line="276" w:lineRule="auto"/>
      </w:pPr>
      <w:r>
        <w:br w:type="page"/>
      </w:r>
    </w:p>
    <w:p w14:paraId="3D699386" w14:textId="77777777" w:rsidR="00871A93" w:rsidRDefault="004D36E1" w:rsidP="00FC3E72">
      <w:pPr>
        <w:pStyle w:val="Heading2"/>
        <w:spacing w:line="276" w:lineRule="auto"/>
      </w:pPr>
      <w:bookmarkStart w:id="1847" w:name="supplementary-information"/>
      <w:r>
        <w:lastRenderedPageBreak/>
        <w:t>0.9</w:t>
      </w:r>
      <w:r>
        <w:tab/>
        <w:t>Supplementary Information</w:t>
      </w:r>
      <w:bookmarkEnd w:id="1847"/>
    </w:p>
    <w:p w14:paraId="164D49C2" w14:textId="77777777" w:rsidR="00871A93" w:rsidRDefault="004D36E1" w:rsidP="00FC3E72">
      <w:pPr>
        <w:pStyle w:val="Heading3"/>
        <w:spacing w:line="276" w:lineRule="auto"/>
      </w:pPr>
      <w:bookmarkStart w:id="1848" w:name="avmatching"/>
      <w:r>
        <w:t>0.9.1</w:t>
      </w:r>
      <w:r>
        <w:tab/>
        <w:t xml:space="preserve">Audio-video </w:t>
      </w:r>
      <w:proofErr w:type="spellStart"/>
      <w:r>
        <w:t>synchronisation</w:t>
      </w:r>
      <w:proofErr w:type="spellEnd"/>
      <w:r>
        <w:t>: hardware and software implementations</w:t>
      </w:r>
      <w:bookmarkEnd w:id="1848"/>
    </w:p>
    <w:p w14:paraId="2E13554B" w14:textId="3DDAF7A7" w:rsidR="00871A93" w:rsidRDefault="004D36E1" w:rsidP="00FC3E72">
      <w:pPr>
        <w:pStyle w:val="FirstParagraph"/>
        <w:spacing w:line="276" w:lineRule="auto"/>
      </w:pPr>
      <w:r>
        <w:t xml:space="preserve">The audio and video data were </w:t>
      </w:r>
      <w:proofErr w:type="spellStart"/>
      <w:r>
        <w:t>synchronised</w:t>
      </w:r>
      <w:proofErr w:type="spellEnd"/>
      <w:r>
        <w:t xml:space="preserve"> using the protocol of (</w:t>
      </w:r>
      <w:proofErr w:type="spellStart"/>
      <w:r>
        <w:t>Laurijssen</w:t>
      </w:r>
      <w:proofErr w:type="spellEnd"/>
      <w:r>
        <w:t xml:space="preserve"> et al. 2018). A Raspberry Pi 3 was used to drive an ON/OFF signal from a GPIO port. This ON/OFF signal was then split between an LED and a circuit linked to capacitor. The capacitor converted the DC ON/OFF signal into positive and negative spikes - thus allowing the signal to be correctly </w:t>
      </w:r>
      <w:proofErr w:type="spellStart"/>
      <w:r>
        <w:t>digitised</w:t>
      </w:r>
      <w:proofErr w:type="spellEnd"/>
      <w:r>
        <w:t xml:space="preserve">. Not all soundcards are capable of </w:t>
      </w:r>
      <w:proofErr w:type="spellStart"/>
      <w:r>
        <w:t>digitising</w:t>
      </w:r>
      <w:proofErr w:type="spellEnd"/>
      <w:r>
        <w:t xml:space="preserve"> DC voltages, and thus the capacitor helps in making the protocol independent of soundcard type. The entire circuit can be assembled from easily available parts (Figure 5)</w:t>
      </w:r>
      <w:ins w:id="1849" w:author="Neetash Mysuru" w:date="2021-04-17T16:09:00Z">
        <w:r w:rsidR="00030782">
          <w:t>.</w:t>
        </w:r>
      </w:ins>
    </w:p>
    <w:p w14:paraId="36BBF277" w14:textId="77777777" w:rsidR="00871A93" w:rsidRDefault="004D36E1" w:rsidP="00FC3E72">
      <w:pPr>
        <w:pStyle w:val="CaptionedFigure"/>
        <w:spacing w:line="276" w:lineRule="auto"/>
      </w:pPr>
      <w:r>
        <w:rPr>
          <w:noProof/>
        </w:rPr>
        <w:lastRenderedPageBreak/>
        <w:drawing>
          <wp:inline distT="0" distB="0" distL="0" distR="0" wp14:anchorId="79A3F408" wp14:editId="21D5D084">
            <wp:extent cx="3647974" cy="6371924"/>
            <wp:effectExtent l="0" t="0" r="0" b="0"/>
            <wp:docPr id="5" name="Picture" descr="Figure 5:  Top: The experimental realisation of the audio-video synchronisation signal splitting. The components can easily be assembled onto a hobby breadboard, and are easily portable. Here the breadboard is pasted on the inside of a lunch box lid, allowing easy and safe transport of the breadboard and the Raspberry Pi in the box itself. Bottom: The circuit plan of the synchronisation signal splitter"/>
            <wp:cNvGraphicFramePr/>
            <a:graphic xmlns:a="http://schemas.openxmlformats.org/drawingml/2006/main">
              <a:graphicData uri="http://schemas.openxmlformats.org/drawingml/2006/picture">
                <pic:pic xmlns:pic="http://schemas.openxmlformats.org/drawingml/2006/picture">
                  <pic:nvPicPr>
                    <pic:cNvPr id="0" name="Picture" descr="associated_docs/breadboard_and_circuit.png"/>
                    <pic:cNvPicPr>
                      <a:picLocks noChangeAspect="1" noChangeArrowheads="1"/>
                    </pic:cNvPicPr>
                  </pic:nvPicPr>
                  <pic:blipFill>
                    <a:blip r:embed="rId16"/>
                    <a:stretch>
                      <a:fillRect/>
                    </a:stretch>
                  </pic:blipFill>
                  <pic:spPr bwMode="auto">
                    <a:xfrm>
                      <a:off x="0" y="0"/>
                      <a:ext cx="3647974" cy="6371924"/>
                    </a:xfrm>
                    <a:prstGeom prst="rect">
                      <a:avLst/>
                    </a:prstGeom>
                    <a:noFill/>
                    <a:ln w="9525">
                      <a:noFill/>
                      <a:headEnd/>
                      <a:tailEnd/>
                    </a:ln>
                  </pic:spPr>
                </pic:pic>
              </a:graphicData>
            </a:graphic>
          </wp:inline>
        </w:drawing>
      </w:r>
    </w:p>
    <w:p w14:paraId="63519F5D" w14:textId="41A892B4" w:rsidR="00871A93" w:rsidRDefault="004D36E1" w:rsidP="00FC3E72">
      <w:pPr>
        <w:pStyle w:val="ImageCaption"/>
        <w:spacing w:line="276" w:lineRule="auto"/>
      </w:pPr>
      <w:r>
        <w:t xml:space="preserve">Figure 5:  </w:t>
      </w:r>
      <w:commentRangeStart w:id="1850"/>
      <w:r>
        <w:t xml:space="preserve">Top: The experimental </w:t>
      </w:r>
      <w:proofErr w:type="spellStart"/>
      <w:r>
        <w:t>realisation</w:t>
      </w:r>
      <w:proofErr w:type="spellEnd"/>
      <w:r>
        <w:t xml:space="preserve"> of the audio-video </w:t>
      </w:r>
      <w:proofErr w:type="spellStart"/>
      <w:r>
        <w:t>synchronisation</w:t>
      </w:r>
      <w:proofErr w:type="spellEnd"/>
      <w:r>
        <w:t xml:space="preserve"> signal splitting. The components can easily be assembled onto a hobby breadboard, and are easily portable. Here the breadboard </w:t>
      </w:r>
      <w:commentRangeEnd w:id="1850"/>
      <w:r w:rsidR="008E5E5E">
        <w:rPr>
          <w:rStyle w:val="CommentReference"/>
          <w:i w:val="0"/>
        </w:rPr>
        <w:commentReference w:id="1850"/>
      </w:r>
      <w:r>
        <w:t xml:space="preserve">is pasted on the inside of a lunch box lid, allowing easy and safe transport of the breadboard and the Raspberry Pi in the box itself. Bottom: The circuit </w:t>
      </w:r>
      <w:del w:id="1851" w:author="Neetash Mysuru" w:date="2021-04-17T16:10:00Z">
        <w:r w:rsidDel="00635190">
          <w:delText xml:space="preserve">plan </w:delText>
        </w:r>
      </w:del>
      <w:ins w:id="1852" w:author="Neetash Mysuru" w:date="2021-04-17T16:10:00Z">
        <w:r w:rsidR="00635190">
          <w:t xml:space="preserve">diagram </w:t>
        </w:r>
      </w:ins>
      <w:r>
        <w:t xml:space="preserve">of </w:t>
      </w:r>
      <w:del w:id="1853" w:author="Neetash Mysuru" w:date="2021-04-17T16:10:00Z">
        <w:r w:rsidDel="00D11C2B">
          <w:delText xml:space="preserve">the </w:delText>
        </w:r>
      </w:del>
      <w:proofErr w:type="spellStart"/>
      <w:r>
        <w:t>synchronisation</w:t>
      </w:r>
      <w:proofErr w:type="spellEnd"/>
      <w:r>
        <w:t xml:space="preserve"> signal splitter</w:t>
      </w:r>
      <w:ins w:id="1854" w:author="Neetash Mysuru" w:date="2021-04-17T16:10:00Z">
        <w:r w:rsidR="00CD5091">
          <w:t>.</w:t>
        </w:r>
      </w:ins>
    </w:p>
    <w:p w14:paraId="4D5B8E59" w14:textId="77777777" w:rsidR="00871A93" w:rsidRDefault="004D36E1" w:rsidP="00FC3E72">
      <w:pPr>
        <w:pStyle w:val="BodyText"/>
        <w:spacing w:line="276" w:lineRule="auto"/>
      </w:pPr>
      <w:r>
        <w:t xml:space="preserve">The code to drive the GPIO port runs on Python 2 (and should also run on Python 3). For best results the python file can be set to automatically run on boot-up. This makes the </w:t>
      </w:r>
      <w:proofErr w:type="spellStart"/>
      <w:r>
        <w:lastRenderedPageBreak/>
        <w:t>synchronisation</w:t>
      </w:r>
      <w:proofErr w:type="spellEnd"/>
      <w:r>
        <w:t xml:space="preserve"> protocol field-friendly, and reduces the need of the experimenter manually running the code.</w:t>
      </w:r>
    </w:p>
    <w:p w14:paraId="4C70C4D2" w14:textId="77777777" w:rsidR="00871A93" w:rsidRDefault="004D36E1" w:rsidP="00FC3E72">
      <w:pPr>
        <w:pStyle w:val="SourceCode"/>
        <w:spacing w:line="276" w:lineRule="auto"/>
      </w:pPr>
      <w:r>
        <w:rPr>
          <w:rStyle w:val="VerbatimChar"/>
        </w:rPr>
        <w:t>#!/</w:t>
      </w:r>
      <w:proofErr w:type="spellStart"/>
      <w:r>
        <w:rPr>
          <w:rStyle w:val="VerbatimChar"/>
        </w:rPr>
        <w:t>usr</w:t>
      </w:r>
      <w:proofErr w:type="spellEnd"/>
      <w:r>
        <w:rPr>
          <w:rStyle w:val="VerbatimChar"/>
        </w:rPr>
        <w:t>/bin/python</w:t>
      </w:r>
      <w:r>
        <w:br/>
      </w:r>
      <w:r>
        <w:rPr>
          <w:rStyle w:val="VerbatimChar"/>
        </w:rPr>
        <w:t>'''</w:t>
      </w:r>
      <w:r>
        <w:br/>
      </w:r>
      <w:r>
        <w:rPr>
          <w:rStyle w:val="VerbatimChar"/>
        </w:rPr>
        <w:t>script that switches a RED LED on and off</w:t>
      </w:r>
      <w:r>
        <w:br/>
      </w:r>
      <w:r>
        <w:rPr>
          <w:rStyle w:val="VerbatimChar"/>
        </w:rPr>
        <w:t>This script and the circuit used to</w:t>
      </w:r>
      <w:r>
        <w:br/>
      </w:r>
      <w:r>
        <w:rPr>
          <w:rStyle w:val="VerbatimChar"/>
        </w:rPr>
        <w:t xml:space="preserve">run the system is based on the post at </w:t>
      </w:r>
      <w:proofErr w:type="spellStart"/>
      <w:r>
        <w:rPr>
          <w:rStyle w:val="VerbatimChar"/>
        </w:rPr>
        <w:t>thePiHut</w:t>
      </w:r>
      <w:proofErr w:type="spellEnd"/>
      <w:r>
        <w:br/>
      </w:r>
      <w:r>
        <w:rPr>
          <w:rStyle w:val="VerbatimChar"/>
        </w:rPr>
        <w:t xml:space="preserve">'Turning on an LED with your Raspberry Pi's GPIO Pins' </w:t>
      </w:r>
      <w:r>
        <w:br/>
      </w:r>
      <w:r>
        <w:rPr>
          <w:rStyle w:val="VerbatimChar"/>
        </w:rPr>
        <w:t>URL: https://thepihut.com/blogs/raspberry-pi-tutorials/</w:t>
      </w:r>
      <w:r>
        <w:br/>
      </w:r>
      <w:r>
        <w:rPr>
          <w:rStyle w:val="VerbatimChar"/>
        </w:rPr>
        <w:t>27968772-turning-on-an-led-with-your-raspberry-pis-gpio-pins</w:t>
      </w:r>
      <w:r>
        <w:br/>
      </w:r>
      <w:r>
        <w:rPr>
          <w:rStyle w:val="VerbatimChar"/>
        </w:rPr>
        <w:t>Accessed June 11 2015</w:t>
      </w:r>
      <w:r>
        <w:br/>
      </w:r>
      <w:r>
        <w:rPr>
          <w:rStyle w:val="VerbatimChar"/>
        </w:rPr>
        <w:t>'''</w:t>
      </w:r>
      <w:r>
        <w:br/>
      </w:r>
      <w:r>
        <w:rPr>
          <w:rStyle w:val="VerbatimChar"/>
        </w:rPr>
        <w:t xml:space="preserve">import </w:t>
      </w:r>
      <w:proofErr w:type="spellStart"/>
      <w:r>
        <w:rPr>
          <w:rStyle w:val="VerbatimChar"/>
        </w:rPr>
        <w:t>RPi.GPIO</w:t>
      </w:r>
      <w:proofErr w:type="spellEnd"/>
      <w:r>
        <w:rPr>
          <w:rStyle w:val="VerbatimChar"/>
        </w:rPr>
        <w:t xml:space="preserve"> as GPIO</w:t>
      </w:r>
      <w:r>
        <w:br/>
      </w:r>
      <w:r>
        <w:rPr>
          <w:rStyle w:val="VerbatimChar"/>
        </w:rPr>
        <w:t>import sys</w:t>
      </w:r>
      <w:r>
        <w:br/>
      </w:r>
      <w:r>
        <w:rPr>
          <w:rStyle w:val="VerbatimChar"/>
        </w:rPr>
        <w:t>import time</w:t>
      </w:r>
      <w:r>
        <w:br/>
      </w:r>
      <w:proofErr w:type="spellStart"/>
      <w:r>
        <w:rPr>
          <w:rStyle w:val="VerbatimChar"/>
        </w:rPr>
        <w:t>GPIO.setmode</w:t>
      </w:r>
      <w:proofErr w:type="spellEnd"/>
      <w:r>
        <w:rPr>
          <w:rStyle w:val="VerbatimChar"/>
        </w:rPr>
        <w:t>(GPIO.BCM)</w:t>
      </w:r>
      <w:r>
        <w:br/>
      </w:r>
      <w:proofErr w:type="spellStart"/>
      <w:r>
        <w:rPr>
          <w:rStyle w:val="VerbatimChar"/>
        </w:rPr>
        <w:t>GPIO.setwarnings</w:t>
      </w:r>
      <w:proofErr w:type="spellEnd"/>
      <w:r>
        <w:rPr>
          <w:rStyle w:val="VerbatimChar"/>
        </w:rPr>
        <w:t>(False)</w:t>
      </w:r>
      <w:r>
        <w:br/>
      </w:r>
      <w:proofErr w:type="spellStart"/>
      <w:r>
        <w:rPr>
          <w:rStyle w:val="VerbatimChar"/>
        </w:rPr>
        <w:t>GPIO.setup</w:t>
      </w:r>
      <w:proofErr w:type="spellEnd"/>
      <w:r>
        <w:rPr>
          <w:rStyle w:val="VerbatimChar"/>
        </w:rPr>
        <w:t>(18,GPIO.OUT)</w:t>
      </w:r>
      <w:r>
        <w:br/>
      </w:r>
      <w:r>
        <w:rPr>
          <w:rStyle w:val="VerbatimChar"/>
        </w:rPr>
        <w:t xml:space="preserve">import </w:t>
      </w:r>
      <w:proofErr w:type="spellStart"/>
      <w:r>
        <w:rPr>
          <w:rStyle w:val="VerbatimChar"/>
        </w:rPr>
        <w:t>numpy</w:t>
      </w:r>
      <w:proofErr w:type="spellEnd"/>
      <w:r>
        <w:rPr>
          <w:rStyle w:val="VerbatimChar"/>
        </w:rPr>
        <w:t xml:space="preserve"> as np</w:t>
      </w:r>
      <w:r>
        <w:br/>
      </w:r>
      <w:r>
        <w:br/>
      </w:r>
      <w:proofErr w:type="spellStart"/>
      <w:r>
        <w:rPr>
          <w:rStyle w:val="VerbatimChar"/>
        </w:rPr>
        <w:t>time_ranges</w:t>
      </w:r>
      <w:proofErr w:type="spellEnd"/>
      <w:r>
        <w:rPr>
          <w:rStyle w:val="VerbatimChar"/>
        </w:rPr>
        <w:t xml:space="preserve"> = </w:t>
      </w:r>
      <w:proofErr w:type="spellStart"/>
      <w:r>
        <w:rPr>
          <w:rStyle w:val="VerbatimChar"/>
        </w:rPr>
        <w:t>np.arange</w:t>
      </w:r>
      <w:proofErr w:type="spellEnd"/>
      <w:r>
        <w:rPr>
          <w:rStyle w:val="VerbatimChar"/>
        </w:rPr>
        <w:t>(0.08,0.5,0.0001)</w:t>
      </w:r>
      <w:r>
        <w:br/>
      </w:r>
      <w:r>
        <w:br/>
      </w:r>
      <w:r>
        <w:rPr>
          <w:rStyle w:val="VerbatimChar"/>
        </w:rPr>
        <w:t>while True:</w:t>
      </w:r>
      <w:r>
        <w:br/>
      </w:r>
      <w:r>
        <w:rPr>
          <w:rStyle w:val="VerbatimChar"/>
        </w:rPr>
        <w:t xml:space="preserve">    try:</w:t>
      </w:r>
      <w:r>
        <w:br/>
      </w:r>
      <w:r>
        <w:rPr>
          <w:rStyle w:val="VerbatimChar"/>
        </w:rPr>
        <w:t xml:space="preserve">        #print ('LED ON')</w:t>
      </w:r>
      <w:r>
        <w:br/>
      </w:r>
      <w:r>
        <w:rPr>
          <w:rStyle w:val="VerbatimChar"/>
        </w:rPr>
        <w:t xml:space="preserve">        </w:t>
      </w:r>
      <w:proofErr w:type="spellStart"/>
      <w:r>
        <w:rPr>
          <w:rStyle w:val="VerbatimChar"/>
        </w:rPr>
        <w:t>GPIO.output</w:t>
      </w:r>
      <w:proofErr w:type="spellEnd"/>
      <w:r>
        <w:rPr>
          <w:rStyle w:val="VerbatimChar"/>
        </w:rPr>
        <w:t>(18,True)</w:t>
      </w:r>
      <w:r>
        <w:br/>
      </w:r>
      <w:r>
        <w:rPr>
          <w:rStyle w:val="VerbatimChar"/>
        </w:rPr>
        <w:t xml:space="preserve">        </w:t>
      </w:r>
      <w:proofErr w:type="spellStart"/>
      <w:r>
        <w:rPr>
          <w:rStyle w:val="VerbatimChar"/>
        </w:rPr>
        <w:t>on_time</w:t>
      </w:r>
      <w:proofErr w:type="spellEnd"/>
      <w:r>
        <w:rPr>
          <w:rStyle w:val="VerbatimChar"/>
        </w:rPr>
        <w:t xml:space="preserve"> = </w:t>
      </w:r>
      <w:proofErr w:type="spellStart"/>
      <w:r>
        <w:rPr>
          <w:rStyle w:val="VerbatimChar"/>
        </w:rPr>
        <w:t>np.random.choice</w:t>
      </w:r>
      <w:proofErr w:type="spellEnd"/>
      <w:r>
        <w:rPr>
          <w:rStyle w:val="VerbatimChar"/>
        </w:rPr>
        <w:t>(time_ranges,1)</w:t>
      </w:r>
      <w:r>
        <w:br/>
      </w:r>
      <w:r>
        <w:rPr>
          <w:rStyle w:val="VerbatimChar"/>
        </w:rPr>
        <w:t xml:space="preserve">        </w:t>
      </w:r>
      <w:proofErr w:type="spellStart"/>
      <w:r>
        <w:rPr>
          <w:rStyle w:val="VerbatimChar"/>
        </w:rPr>
        <w:t>time.sleep</w:t>
      </w:r>
      <w:proofErr w:type="spellEnd"/>
      <w:r>
        <w:rPr>
          <w:rStyle w:val="VerbatimChar"/>
        </w:rPr>
        <w:t>(</w:t>
      </w:r>
      <w:proofErr w:type="spellStart"/>
      <w:r>
        <w:rPr>
          <w:rStyle w:val="VerbatimChar"/>
        </w:rPr>
        <w:t>on_time</w:t>
      </w:r>
      <w:proofErr w:type="spellEnd"/>
      <w:r>
        <w:rPr>
          <w:rStyle w:val="VerbatimChar"/>
        </w:rPr>
        <w:t>)</w:t>
      </w:r>
      <w:r>
        <w:br/>
      </w:r>
      <w:r>
        <w:rPr>
          <w:rStyle w:val="VerbatimChar"/>
        </w:rPr>
        <w:t xml:space="preserve">        #print('LED OFF')</w:t>
      </w:r>
      <w:r>
        <w:br/>
      </w:r>
      <w:r>
        <w:rPr>
          <w:rStyle w:val="VerbatimChar"/>
        </w:rPr>
        <w:t xml:space="preserve">        </w:t>
      </w:r>
      <w:proofErr w:type="spellStart"/>
      <w:r>
        <w:rPr>
          <w:rStyle w:val="VerbatimChar"/>
        </w:rPr>
        <w:t>off_time</w:t>
      </w:r>
      <w:proofErr w:type="spellEnd"/>
      <w:r>
        <w:rPr>
          <w:rStyle w:val="VerbatimChar"/>
        </w:rPr>
        <w:t xml:space="preserve"> = </w:t>
      </w:r>
      <w:proofErr w:type="spellStart"/>
      <w:r>
        <w:rPr>
          <w:rStyle w:val="VerbatimChar"/>
        </w:rPr>
        <w:t>np.random.choice</w:t>
      </w:r>
      <w:proofErr w:type="spellEnd"/>
      <w:r>
        <w:rPr>
          <w:rStyle w:val="VerbatimChar"/>
        </w:rPr>
        <w:t>(time_ranges,1)</w:t>
      </w:r>
      <w:r>
        <w:br/>
      </w:r>
      <w:r>
        <w:rPr>
          <w:rStyle w:val="VerbatimChar"/>
        </w:rPr>
        <w:t xml:space="preserve">        </w:t>
      </w:r>
      <w:proofErr w:type="spellStart"/>
      <w:r>
        <w:rPr>
          <w:rStyle w:val="VerbatimChar"/>
        </w:rPr>
        <w:t>GPIO.output</w:t>
      </w:r>
      <w:proofErr w:type="spellEnd"/>
      <w:r>
        <w:rPr>
          <w:rStyle w:val="VerbatimChar"/>
        </w:rPr>
        <w:t>(18,False)</w:t>
      </w:r>
      <w:r>
        <w:br/>
      </w:r>
      <w:r>
        <w:rPr>
          <w:rStyle w:val="VerbatimChar"/>
        </w:rPr>
        <w:t xml:space="preserve">        </w:t>
      </w:r>
      <w:proofErr w:type="spellStart"/>
      <w:r>
        <w:rPr>
          <w:rStyle w:val="VerbatimChar"/>
        </w:rPr>
        <w:t>time.sleep</w:t>
      </w:r>
      <w:proofErr w:type="spellEnd"/>
      <w:r>
        <w:rPr>
          <w:rStyle w:val="VerbatimChar"/>
        </w:rPr>
        <w:t>(</w:t>
      </w:r>
      <w:proofErr w:type="spellStart"/>
      <w:r>
        <w:rPr>
          <w:rStyle w:val="VerbatimChar"/>
        </w:rPr>
        <w:t>off_time</w:t>
      </w:r>
      <w:proofErr w:type="spellEnd"/>
      <w:r>
        <w:rPr>
          <w:rStyle w:val="VerbatimChar"/>
        </w:rPr>
        <w:t>)</w:t>
      </w:r>
      <w:r>
        <w:br/>
      </w:r>
      <w:r>
        <w:rPr>
          <w:rStyle w:val="VerbatimChar"/>
        </w:rPr>
        <w:t xml:space="preserve">    except </w:t>
      </w:r>
      <w:proofErr w:type="spellStart"/>
      <w:r>
        <w:rPr>
          <w:rStyle w:val="VerbatimChar"/>
        </w:rPr>
        <w:t>KeyboardInterrupt</w:t>
      </w:r>
      <w:proofErr w:type="spellEnd"/>
      <w:r>
        <w:rPr>
          <w:rStyle w:val="VerbatimChar"/>
        </w:rPr>
        <w:t>:</w:t>
      </w:r>
      <w:r>
        <w:br/>
      </w:r>
      <w:r>
        <w:rPr>
          <w:rStyle w:val="VerbatimChar"/>
        </w:rPr>
        <w:t xml:space="preserve">        </w:t>
      </w:r>
      <w:proofErr w:type="spellStart"/>
      <w:r>
        <w:rPr>
          <w:rStyle w:val="VerbatimChar"/>
        </w:rPr>
        <w:t>GPIO.output</w:t>
      </w:r>
      <w:proofErr w:type="spellEnd"/>
      <w:r>
        <w:rPr>
          <w:rStyle w:val="VerbatimChar"/>
        </w:rPr>
        <w:t>(18,GPIO.LOW)</w:t>
      </w:r>
      <w:r>
        <w:br/>
      </w:r>
      <w:r>
        <w:rPr>
          <w:rStyle w:val="VerbatimChar"/>
        </w:rPr>
        <w:t xml:space="preserve">        </w:t>
      </w:r>
      <w:proofErr w:type="spellStart"/>
      <w:r>
        <w:rPr>
          <w:rStyle w:val="VerbatimChar"/>
        </w:rPr>
        <w:t>sys.exit</w:t>
      </w:r>
      <w:proofErr w:type="spellEnd"/>
      <w:r>
        <w:rPr>
          <w:rStyle w:val="VerbatimChar"/>
        </w:rPr>
        <w:t>()</w:t>
      </w:r>
    </w:p>
    <w:p w14:paraId="1D3B99FD" w14:textId="77777777" w:rsidR="00871A93" w:rsidRDefault="004D36E1" w:rsidP="00FC3E72">
      <w:pPr>
        <w:pStyle w:val="FirstParagraph"/>
        <w:spacing w:line="276" w:lineRule="auto"/>
      </w:pPr>
      <w:r>
        <w:t xml:space="preserve">One optional change that can be made to the code above is to set the seed manually with </w:t>
      </w:r>
      <w:proofErr w:type="spellStart"/>
      <w:proofErr w:type="gramStart"/>
      <w:r>
        <w:rPr>
          <w:rStyle w:val="VerbatimChar"/>
        </w:rPr>
        <w:t>np.random</w:t>
      </w:r>
      <w:proofErr w:type="gramEnd"/>
      <w:r>
        <w:rPr>
          <w:rStyle w:val="VerbatimChar"/>
        </w:rPr>
        <w:t>.seed</w:t>
      </w:r>
      <w:proofErr w:type="spellEnd"/>
      <w:r>
        <w:t xml:space="preserve"> after the </w:t>
      </w:r>
      <w:proofErr w:type="spellStart"/>
      <w:r>
        <w:t>numpy</w:t>
      </w:r>
      <w:proofErr w:type="spellEnd"/>
      <w:r>
        <w:t xml:space="preserve"> import. Setting a fixed seed can have the advantage that problems in audio-video file </w:t>
      </w:r>
      <w:proofErr w:type="spellStart"/>
      <w:r>
        <w:t>synchronisation</w:t>
      </w:r>
      <w:proofErr w:type="spellEnd"/>
      <w:r>
        <w:t xml:space="preserve"> post data collection can be better fixed. A fixed seed however means that the output signal is the same across all sessions used - which might make distinguishing audio and video recordings from different sessions difficult, </w:t>
      </w:r>
      <w:commentRangeStart w:id="1855"/>
      <w:r>
        <w:t>though not exclude it</w:t>
      </w:r>
      <w:commentRangeEnd w:id="1855"/>
      <w:r w:rsidR="00AA6C68">
        <w:rPr>
          <w:rStyle w:val="CommentReference"/>
        </w:rPr>
        <w:commentReference w:id="1855"/>
      </w:r>
      <w:r>
        <w:t>.</w:t>
      </w:r>
    </w:p>
    <w:p w14:paraId="128F2F64" w14:textId="77777777" w:rsidR="00871A93" w:rsidRDefault="004D36E1" w:rsidP="00FC3E72">
      <w:pPr>
        <w:pStyle w:val="BodyText"/>
        <w:spacing w:line="276" w:lineRule="auto"/>
      </w:pPr>
      <w:r>
        <w:lastRenderedPageBreak/>
        <w:t xml:space="preserve">Another important aspect to pay attention to is the </w:t>
      </w:r>
      <w:proofErr w:type="spellStart"/>
      <w:r>
        <w:rPr>
          <w:rStyle w:val="VerbatimChar"/>
        </w:rPr>
        <w:t>time_ranges</w:t>
      </w:r>
      <w:proofErr w:type="spellEnd"/>
      <w:r>
        <w:t xml:space="preserve"> variable. In this experiment it was assumed that the camera frame rate was going to be 25 Hz, and thus the lowest ON/OFF time was set to 0.08s, which corresponds to a signal with 12.5Hz periodicity of the Nyquist frequency. However, as </w:t>
      </w:r>
      <w:proofErr w:type="spellStart"/>
      <w:r>
        <w:t>Laurijssen</w:t>
      </w:r>
      <w:proofErr w:type="spellEnd"/>
      <w:r>
        <w:t xml:space="preserve"> et al. (2018) suggest, it would have been better to set the lowest duration to a longer period, which was a few times lower than the Nyquist frequency of 12.5 Hz, </w:t>
      </w:r>
      <w:proofErr w:type="spellStart"/>
      <w:r>
        <w:t>eg.</w:t>
      </w:r>
      <w:proofErr w:type="spellEnd"/>
      <w:r>
        <w:t xml:space="preserve"> 0.2s (5 Hz). In our experiments, the cameras turned out to have a frame rate of 22Hz, which meant that the LED signal was aliased. However, despite the aliasing, </w:t>
      </w:r>
      <w:commentRangeStart w:id="1856"/>
      <w:r>
        <w:t xml:space="preserve">we were still able to </w:t>
      </w:r>
      <w:proofErr w:type="spellStart"/>
      <w:r>
        <w:t>synchronise</w:t>
      </w:r>
      <w:proofErr w:type="spellEnd"/>
      <w:r>
        <w:t xml:space="preserve"> audio and video </w:t>
      </w:r>
      <w:commentRangeEnd w:id="1856"/>
      <w:r w:rsidR="00E42D7A">
        <w:rPr>
          <w:rStyle w:val="CommentReference"/>
        </w:rPr>
        <w:commentReference w:id="1856"/>
      </w:r>
      <w:r>
        <w:t>- showing the robustness of the methodology.</w:t>
      </w:r>
    </w:p>
    <w:p w14:paraId="1A19D6D0" w14:textId="77777777" w:rsidR="00871A93" w:rsidRDefault="004D36E1" w:rsidP="00FC3E72">
      <w:pPr>
        <w:pStyle w:val="Heading3"/>
        <w:spacing w:line="276" w:lineRule="auto"/>
      </w:pPr>
      <w:bookmarkStart w:id="1857" w:name="Xfa48ff17542fbe30cf571b7fe911abc18e61a2e"/>
      <w:r>
        <w:t>0.9.2</w:t>
      </w:r>
      <w:r>
        <w:tab/>
        <w:t>Video annotation of bat flight activity in the cave</w:t>
      </w:r>
      <w:bookmarkEnd w:id="1857"/>
    </w:p>
    <w:p w14:paraId="6C52A7FA" w14:textId="05E34047" w:rsidR="00871A93" w:rsidRDefault="004D36E1" w:rsidP="00FC3E72">
      <w:pPr>
        <w:pStyle w:val="FirstParagraph"/>
        <w:spacing w:line="276" w:lineRule="auto"/>
      </w:pPr>
      <w:r>
        <w:t>Manual annotation of the video data was carried out to determine the group sizes of free-flying horseshoe bats in their natural habitat. We annotated bat flight activity by simultaneously viewing the video feeds from both infrared cameras using SHOTCUT (“</w:t>
      </w:r>
      <w:proofErr w:type="spellStart"/>
      <w:r>
        <w:t>Shotcut</w:t>
      </w:r>
      <w:proofErr w:type="spellEnd"/>
      <w:r>
        <w:t>” 2019 v 19.04.30), an open-source video editing software. The following information was documented from the video: the start and end times of bat flight activity from the burnt in timestamps from either camera 1 or 2 in “</w:t>
      </w:r>
      <w:proofErr w:type="spellStart"/>
      <w:r>
        <w:t>yyyy</w:t>
      </w:r>
      <w:proofErr w:type="spellEnd"/>
      <w:r>
        <w:t xml:space="preserve">-mm-dd </w:t>
      </w:r>
      <w:proofErr w:type="spellStart"/>
      <w:r>
        <w:t>hh:</w:t>
      </w:r>
      <w:proofErr w:type="gramStart"/>
      <w:r>
        <w:t>mm:ss</w:t>
      </w:r>
      <w:proofErr w:type="spellEnd"/>
      <w:proofErr w:type="gramEnd"/>
      <w:r>
        <w:t xml:space="preserve">” format, frame number, number of bats flying and flight behavior. </w:t>
      </w:r>
      <w:commentRangeStart w:id="1858"/>
      <w:r>
        <w:t xml:space="preserve">A bat flight activity </w:t>
      </w:r>
      <w:ins w:id="1859" w:author="hgoerlitz" w:date="2021-04-28T14:17:00Z">
        <w:r w:rsidR="001B584C">
          <w:t xml:space="preserve">period </w:t>
        </w:r>
      </w:ins>
      <w:r>
        <w:t xml:space="preserve">is defined as the interval during which the number of bats flying inside the cave is constant. Successive bat flight activities were operationally defined as being separated from one another by least 6 </w:t>
      </w:r>
      <w:proofErr w:type="gramStart"/>
      <w:r>
        <w:t>frames .</w:t>
      </w:r>
      <w:commentRangeEnd w:id="1858"/>
      <w:proofErr w:type="gramEnd"/>
      <w:r w:rsidR="001B584C">
        <w:rPr>
          <w:rStyle w:val="CommentReference"/>
        </w:rPr>
        <w:commentReference w:id="1858"/>
      </w:r>
    </w:p>
    <w:p w14:paraId="3A03076C" w14:textId="77777777" w:rsidR="00871A93" w:rsidRDefault="004D36E1" w:rsidP="00FC3E72">
      <w:pPr>
        <w:pStyle w:val="BodyText"/>
        <w:spacing w:line="276" w:lineRule="auto"/>
      </w:pPr>
      <w:r>
        <w:t>We defined the start of bat activity from the frame a bat is observed to fly in either camera view. Similarly, the end of bat flight activity was when a bat is not observed in either of the camera views. In multi-bat contexts that can have dynamic transitions in the number of bats, we annotated the start and end of the multi-bat activity with parts of the video that had the maximum number of bats. Additionally, bat activity before and after the video segment with the maximum number of bats were also annotated as single or multi-bat activity ensuring an interval of 6 frames separating each activity.</w:t>
      </w:r>
      <w:r>
        <w:br/>
        <w:t>Video from both the cameras covered most parts of the cave except the roosting sites (Main paper Figure 1). Bats were found to fly into the roosting sites, disappearing and then appearing in the camera view for short (=&lt;10 frames) or extended periods (&gt;10 frames) of time. If a bat appeared again after a short period, the current annotation was continued till the end of the activity. If a bat appeared after an extended period, a new annotation was begun.</w:t>
      </w:r>
    </w:p>
    <w:p w14:paraId="21409FC4" w14:textId="77777777" w:rsidR="00871A93" w:rsidRDefault="004D36E1" w:rsidP="00FC3E72">
      <w:pPr>
        <w:pStyle w:val="BodyText"/>
        <w:spacing w:line="276" w:lineRule="auto"/>
      </w:pPr>
      <w:r>
        <w:t>We prioritized obtaining a clean data set and refrained from annotating extremely difficult bat flight annotations because of how dynamic the group size shifts could be.</w:t>
      </w:r>
    </w:p>
    <w:p w14:paraId="473DDA66" w14:textId="77777777" w:rsidR="00871A93" w:rsidRDefault="004D36E1" w:rsidP="00FC3E72">
      <w:pPr>
        <w:pStyle w:val="Heading3"/>
        <w:spacing w:line="276" w:lineRule="auto"/>
      </w:pPr>
      <w:bookmarkStart w:id="1860" w:name="indcallprotocol"/>
      <w:r>
        <w:lastRenderedPageBreak/>
        <w:t>0.9.3</w:t>
      </w:r>
      <w:r>
        <w:tab/>
        <w:t>Individual call analysis</w:t>
      </w:r>
      <w:bookmarkEnd w:id="1860"/>
    </w:p>
    <w:p w14:paraId="2AF05DBD" w14:textId="77777777" w:rsidR="00871A93" w:rsidRDefault="004D36E1" w:rsidP="00FC3E72">
      <w:pPr>
        <w:pStyle w:val="FirstParagraph"/>
        <w:spacing w:line="276" w:lineRule="auto"/>
      </w:pPr>
      <w:r>
        <w:t>Individual calls were selected from the audio files based on a set of pre-defined search protocol:</w:t>
      </w:r>
    </w:p>
    <w:p w14:paraId="6248D79A" w14:textId="77777777" w:rsidR="00871A93" w:rsidRDefault="004D36E1" w:rsidP="00FC3E72">
      <w:pPr>
        <w:numPr>
          <w:ilvl w:val="0"/>
          <w:numId w:val="2"/>
        </w:numPr>
        <w:spacing w:line="276" w:lineRule="auto"/>
      </w:pPr>
      <w:r>
        <w:t>All measurements and signal processing will be done using Audacity.</w:t>
      </w:r>
    </w:p>
    <w:p w14:paraId="1F8414C6" w14:textId="77777777" w:rsidR="00871A93" w:rsidRDefault="004D36E1" w:rsidP="00FC3E72">
      <w:pPr>
        <w:numPr>
          <w:ilvl w:val="0"/>
          <w:numId w:val="2"/>
        </w:numPr>
        <w:spacing w:line="276" w:lineRule="auto"/>
      </w:pPr>
      <w:r>
        <w:t xml:space="preserve">dB rms measurements made with the ‘Contrast’ function in Audacity. </w:t>
      </w:r>
      <w:proofErr w:type="spellStart"/>
      <w:r>
        <w:t>Highpassing</w:t>
      </w:r>
      <w:proofErr w:type="spellEnd"/>
      <w:r>
        <w:t xml:space="preserve"> done with the inbuilt </w:t>
      </w:r>
      <w:proofErr w:type="spellStart"/>
      <w:r>
        <w:t>highpass</w:t>
      </w:r>
      <w:proofErr w:type="spellEnd"/>
      <w:r>
        <w:t xml:space="preserve"> filter. The SNR is calculated by difference between the foreground (bat call region) and background (silent region)</w:t>
      </w:r>
    </w:p>
    <w:p w14:paraId="291DC400" w14:textId="77777777" w:rsidR="00871A93" w:rsidRDefault="004D36E1" w:rsidP="00FC3E72">
      <w:pPr>
        <w:pStyle w:val="Compact"/>
        <w:numPr>
          <w:ilvl w:val="1"/>
          <w:numId w:val="3"/>
        </w:numPr>
        <w:spacing w:line="276" w:lineRule="auto"/>
      </w:pPr>
      <w:r>
        <w:t>Load annotation audio file, and delete all non-target channels.</w:t>
      </w:r>
    </w:p>
    <w:p w14:paraId="75F50632" w14:textId="77777777" w:rsidR="00871A93" w:rsidRDefault="004D36E1" w:rsidP="00FC3E72">
      <w:pPr>
        <w:pStyle w:val="Compact"/>
        <w:numPr>
          <w:ilvl w:val="1"/>
          <w:numId w:val="3"/>
        </w:numPr>
        <w:spacing w:line="276" w:lineRule="auto"/>
      </w:pPr>
      <w:r>
        <w:t>View audio in spectrogram mode. Set dynamic range of spectrogram to 60dB.</w:t>
      </w:r>
    </w:p>
    <w:p w14:paraId="53FB8FF8" w14:textId="77777777" w:rsidR="00871A93" w:rsidRDefault="004D36E1" w:rsidP="00FC3E72">
      <w:pPr>
        <w:pStyle w:val="Compact"/>
        <w:numPr>
          <w:ilvl w:val="1"/>
          <w:numId w:val="3"/>
        </w:numPr>
        <w:spacing w:line="276" w:lineRule="auto"/>
      </w:pPr>
      <w:proofErr w:type="spellStart"/>
      <w:r>
        <w:t>Highpass</w:t>
      </w:r>
      <w:proofErr w:type="spellEnd"/>
      <w:r>
        <w:t xml:space="preserve"> filter audio file with 12 dB roll off/octave at 80 kHz cutoff frequency</w:t>
      </w:r>
    </w:p>
    <w:p w14:paraId="74CEF4D5" w14:textId="77777777" w:rsidR="00871A93" w:rsidRDefault="004D36E1" w:rsidP="00FC3E72">
      <w:pPr>
        <w:pStyle w:val="Compact"/>
        <w:numPr>
          <w:ilvl w:val="1"/>
          <w:numId w:val="3"/>
        </w:numPr>
        <w:spacing w:line="276" w:lineRule="auto"/>
      </w:pPr>
      <w:r>
        <w:t>For given audio file, choose a start point using a random number generator between 0-1.</w:t>
      </w:r>
    </w:p>
    <w:p w14:paraId="4293841E" w14:textId="77777777" w:rsidR="00871A93" w:rsidRDefault="004D36E1" w:rsidP="00FC3E72">
      <w:pPr>
        <w:pStyle w:val="Compact"/>
        <w:numPr>
          <w:ilvl w:val="1"/>
          <w:numId w:val="3"/>
        </w:numPr>
        <w:spacing w:line="276" w:lineRule="auto"/>
      </w:pPr>
      <w:r>
        <w:t>Go to that fraction of time corresponding to the length of the annotation audio file</w:t>
      </w:r>
    </w:p>
    <w:p w14:paraId="30404CBD" w14:textId="77777777" w:rsidR="00871A93" w:rsidRDefault="004D36E1" w:rsidP="00FC3E72">
      <w:pPr>
        <w:pStyle w:val="Compact"/>
        <w:numPr>
          <w:ilvl w:val="1"/>
          <w:numId w:val="3"/>
        </w:numPr>
        <w:spacing w:line="276" w:lineRule="auto"/>
      </w:pPr>
      <w:r>
        <w:t>Choose another random number between 0-1. If it’s &lt;=0.5 search towards left, else search towards right.</w:t>
      </w:r>
    </w:p>
    <w:p w14:paraId="2DCCC055" w14:textId="77777777" w:rsidR="00871A93" w:rsidRDefault="004D36E1" w:rsidP="00FC3E72">
      <w:pPr>
        <w:pStyle w:val="Compact"/>
        <w:numPr>
          <w:ilvl w:val="1"/>
          <w:numId w:val="3"/>
        </w:numPr>
        <w:spacing w:line="276" w:lineRule="auto"/>
      </w:pPr>
      <w:r>
        <w:t xml:space="preserve">Look for a </w:t>
      </w:r>
      <w:proofErr w:type="spellStart"/>
      <w:r>
        <w:t>horseshoebat</w:t>
      </w:r>
      <w:proofErr w:type="spellEnd"/>
      <w:r>
        <w:t xml:space="preserve"> call with no overlaps, no interference patterns in the CF or FM, that can be isolated well.</w:t>
      </w:r>
    </w:p>
    <w:p w14:paraId="22FB5645" w14:textId="77777777" w:rsidR="00871A93" w:rsidRDefault="004D36E1" w:rsidP="00FC3E72">
      <w:pPr>
        <w:pStyle w:val="Compact"/>
        <w:numPr>
          <w:ilvl w:val="1"/>
          <w:numId w:val="3"/>
        </w:numPr>
        <w:spacing w:line="276" w:lineRule="auto"/>
      </w:pPr>
      <w:r>
        <w:t>While selecting horseshoe bat calls, zoom in max till 60 milliseconds of audio occupy the whole screen. Do not zoom in more or less while selecting.</w:t>
      </w:r>
    </w:p>
    <w:p w14:paraId="1F29634B" w14:textId="77777777" w:rsidR="00871A93" w:rsidRDefault="004D36E1" w:rsidP="00FC3E72">
      <w:pPr>
        <w:pStyle w:val="Compact"/>
        <w:numPr>
          <w:ilvl w:val="1"/>
          <w:numId w:val="3"/>
        </w:numPr>
        <w:spacing w:line="276" w:lineRule="auto"/>
      </w:pPr>
      <w:r>
        <w:t>Check the SNR of the selected horseshoe bat call by using a ‘silent period’ of the audio file as background. If there is not suitably long ‘silent period’ to serve as background in this audio file, choose another random audio file and measure the background dB rms.</w:t>
      </w:r>
    </w:p>
    <w:p w14:paraId="11D30000" w14:textId="77777777" w:rsidR="00871A93" w:rsidRDefault="004D36E1" w:rsidP="00FC3E72">
      <w:pPr>
        <w:pStyle w:val="Compact"/>
        <w:numPr>
          <w:ilvl w:val="2"/>
          <w:numId w:val="4"/>
        </w:numPr>
        <w:spacing w:line="276" w:lineRule="auto"/>
      </w:pPr>
      <w:r>
        <w:t>If SNR &gt;= 20 dB, this is a suitable call to measure. Note down the start and end time of this call in the audio file.</w:t>
      </w:r>
    </w:p>
    <w:p w14:paraId="66B3CBFA" w14:textId="77777777" w:rsidR="00871A93" w:rsidRDefault="004D36E1" w:rsidP="00FC3E72">
      <w:pPr>
        <w:pStyle w:val="Compact"/>
        <w:numPr>
          <w:ilvl w:val="2"/>
          <w:numId w:val="4"/>
        </w:numPr>
        <w:spacing w:line="276" w:lineRule="auto"/>
      </w:pPr>
      <w:r>
        <w:t>If SNR &lt; 20dB</w:t>
      </w:r>
    </w:p>
    <w:p w14:paraId="1AA516B5" w14:textId="77777777" w:rsidR="00871A93" w:rsidRDefault="004D36E1" w:rsidP="00FC3E72">
      <w:pPr>
        <w:pStyle w:val="Compact"/>
        <w:numPr>
          <w:ilvl w:val="3"/>
          <w:numId w:val="5"/>
        </w:numPr>
        <w:spacing w:line="276" w:lineRule="auto"/>
      </w:pPr>
      <w:r>
        <w:t>Go back to search start point calculated in 4), and begin searching in opposite direction.</w:t>
      </w:r>
    </w:p>
    <w:p w14:paraId="4A64CBE9" w14:textId="77777777" w:rsidR="00871A93" w:rsidRDefault="004D36E1" w:rsidP="00FC3E72">
      <w:pPr>
        <w:pStyle w:val="Compact"/>
        <w:numPr>
          <w:ilvl w:val="3"/>
          <w:numId w:val="5"/>
        </w:numPr>
        <w:spacing w:line="276" w:lineRule="auto"/>
      </w:pPr>
      <w:r>
        <w:t>Look for first suitable call to measure using criteria in 7) onwards.</w:t>
      </w:r>
    </w:p>
    <w:p w14:paraId="17EF7F4A" w14:textId="77777777" w:rsidR="00871A93" w:rsidRDefault="004D36E1" w:rsidP="00FC3E72">
      <w:pPr>
        <w:pStyle w:val="Compact"/>
        <w:numPr>
          <w:ilvl w:val="2"/>
          <w:numId w:val="4"/>
        </w:numPr>
        <w:spacing w:line="276" w:lineRule="auto"/>
      </w:pPr>
      <w:r>
        <w:t>If a suitable call is still NOT found:</w:t>
      </w:r>
    </w:p>
    <w:p w14:paraId="59F304F6" w14:textId="77777777" w:rsidR="00871A93" w:rsidRDefault="004D36E1" w:rsidP="00FC3E72">
      <w:pPr>
        <w:pStyle w:val="Compact"/>
        <w:numPr>
          <w:ilvl w:val="3"/>
          <w:numId w:val="6"/>
        </w:numPr>
        <w:spacing w:line="276" w:lineRule="auto"/>
      </w:pPr>
      <w:r>
        <w:t>No measurement takes place in this audio annotation. Proceed to next audio annotation file.</w:t>
      </w:r>
    </w:p>
    <w:p w14:paraId="5B122B5B" w14:textId="77777777" w:rsidR="00871A93" w:rsidRDefault="004D36E1" w:rsidP="00FC3E72">
      <w:pPr>
        <w:pStyle w:val="FirstParagraph"/>
        <w:spacing w:line="276" w:lineRule="auto"/>
      </w:pPr>
      <w:r>
        <w:t>Audacity version 2.3.3 was used during the manual call selection.</w:t>
      </w:r>
    </w:p>
    <w:p w14:paraId="631621AA" w14:textId="77777777" w:rsidR="00871A93" w:rsidRDefault="004D36E1" w:rsidP="00FC3E72">
      <w:pPr>
        <w:pStyle w:val="Heading3"/>
        <w:spacing w:line="276" w:lineRule="auto"/>
      </w:pPr>
      <w:bookmarkStart w:id="1861" w:name="windowdetails"/>
      <w:r>
        <w:lastRenderedPageBreak/>
        <w:t>0.9.4</w:t>
      </w:r>
      <w:r>
        <w:tab/>
        <w:t>Windowed call analysis</w:t>
      </w:r>
      <w:bookmarkEnd w:id="1861"/>
    </w:p>
    <w:p w14:paraId="63166E44" w14:textId="038C2EF4" w:rsidR="00871A93" w:rsidRDefault="004D36E1" w:rsidP="00FC3E72">
      <w:pPr>
        <w:pStyle w:val="FirstParagraph"/>
        <w:spacing w:line="276" w:lineRule="auto"/>
      </w:pPr>
      <w:r>
        <w:t>Each flight activity audio was split into consecutive 50ms windows</w:t>
      </w:r>
      <w:ins w:id="1862" w:author="Neetash Mysuru" w:date="2021-04-17T16:16:00Z">
        <w:r w:rsidR="006A3AAD">
          <w:t xml:space="preserve"> for parameter extraction from each window</w:t>
        </w:r>
      </w:ins>
      <w:r>
        <w:t>. All tail-end audio that was &lt;50 ms was discarded.</w:t>
      </w:r>
    </w:p>
    <w:p w14:paraId="6E911C0A" w14:textId="77777777" w:rsidR="00871A93" w:rsidRDefault="004D36E1" w:rsidP="00FC3E72">
      <w:pPr>
        <w:pStyle w:val="Heading4"/>
        <w:spacing w:line="276" w:lineRule="auto"/>
      </w:pPr>
      <w:bookmarkStart w:id="1863" w:name="silentwindow"/>
      <w:r>
        <w:t>0.9.4.1</w:t>
      </w:r>
      <w:r>
        <w:tab/>
        <w:t>Choosing the ‘silent window threshold’</w:t>
      </w:r>
      <w:bookmarkEnd w:id="1863"/>
    </w:p>
    <w:p w14:paraId="4FED96B4" w14:textId="4AD28E86" w:rsidR="00871A93" w:rsidRDefault="004D36E1" w:rsidP="00FC3E72">
      <w:pPr>
        <w:pStyle w:val="FirstParagraph"/>
        <w:spacing w:line="276" w:lineRule="auto"/>
      </w:pPr>
      <w:r>
        <w:t>A series of manually annotated audio clips were used to set the reference silent window threshold. The manually annotated audio clips were the same as those used to calculate the reference ‘silence’ segments in the individual call analysis (</w:t>
      </w:r>
      <m:oMath>
        <m:sSub>
          <m:sSubPr>
            <m:ctrlPr>
              <w:rPr>
                <w:rFonts w:ascii="Cambria Math" w:hAnsi="Cambria Math"/>
              </w:rPr>
            </m:ctrlPr>
          </m:sSubPr>
          <m:e>
            <m:r>
              <w:rPr>
                <w:rFonts w:ascii="Cambria Math" w:hAnsi="Cambria Math"/>
              </w:rPr>
              <m:t>N</m:t>
            </m:r>
          </m:e>
          <m:sub>
            <m:r>
              <w:rPr>
                <w:rFonts w:ascii="Cambria Math" w:hAnsi="Cambria Math"/>
              </w:rPr>
              <m:t>files</m:t>
            </m:r>
          </m:sub>
        </m:sSub>
        <m:r>
          <w:rPr>
            <w:rFonts w:ascii="Cambria Math" w:hAnsi="Cambria Math"/>
          </w:rPr>
          <m:t>=406</m:t>
        </m:r>
      </m:oMath>
      <w:r>
        <w:t>, min-max duration=0.002-0.03s). The threshold for a window to be chosen as silent was set at 20</w:t>
      </w:r>
      <w:ins w:id="1864" w:author="hgoerlitz" w:date="2021-04-28T16:14:00Z">
        <w:r w:rsidR="00331176">
          <w:t> </w:t>
        </w:r>
      </w:ins>
      <w:r>
        <w:t xml:space="preserve">dB above the maximum measured dB rms of all silent windows. This resulted in any window that was less than -23 dB rms as being considered ‘silent’. This is a conservative approach that prevents windows with poor signal-to-noise ratio from being </w:t>
      </w:r>
      <w:proofErr w:type="spellStart"/>
      <w:r>
        <w:t>analysed</w:t>
      </w:r>
      <w:proofErr w:type="spellEnd"/>
      <w:r>
        <w:t>.</w:t>
      </w:r>
    </w:p>
    <w:p w14:paraId="68BB66F5" w14:textId="77777777" w:rsidR="00871A93" w:rsidRDefault="004D36E1" w:rsidP="00FC3E72">
      <w:pPr>
        <w:pStyle w:val="BodyText"/>
        <w:spacing w:line="276" w:lineRule="auto"/>
      </w:pPr>
      <w:r>
        <w:t xml:space="preserve">The code to execute this analysis is available in the </w:t>
      </w:r>
      <w:r>
        <w:rPr>
          <w:rStyle w:val="VerbatimChar"/>
        </w:rPr>
        <w:t xml:space="preserve">what qualifies as a silent audio </w:t>
      </w:r>
      <w:proofErr w:type="spellStart"/>
      <w:proofErr w:type="gramStart"/>
      <w:r>
        <w:rPr>
          <w:rStyle w:val="VerbatimChar"/>
        </w:rPr>
        <w:t>segment.ipynb</w:t>
      </w:r>
      <w:proofErr w:type="spellEnd"/>
      <w:proofErr w:type="gramEnd"/>
      <w:r>
        <w:t xml:space="preserve"> notebook and its HTML printout.</w:t>
      </w:r>
    </w:p>
    <w:p w14:paraId="7869B099" w14:textId="77777777" w:rsidR="00871A93" w:rsidRDefault="004D36E1" w:rsidP="00FC3E72">
      <w:pPr>
        <w:pStyle w:val="Heading4"/>
        <w:spacing w:line="276" w:lineRule="auto"/>
      </w:pPr>
      <w:bookmarkStart w:id="1865" w:name="domfreqdetails"/>
      <w:r>
        <w:t>0.9.4.2</w:t>
      </w:r>
      <w:r>
        <w:tab/>
        <w:t>Dominant frequency measurement</w:t>
      </w:r>
      <w:bookmarkEnd w:id="1865"/>
    </w:p>
    <w:p w14:paraId="09A8D77E" w14:textId="77777777" w:rsidR="00871A93" w:rsidRDefault="004D36E1" w:rsidP="00FC3E72">
      <w:pPr>
        <w:pStyle w:val="FirstParagraph"/>
        <w:spacing w:line="276" w:lineRule="auto"/>
      </w:pPr>
      <w:r>
        <w:t>Unlike typical measures used to quantify echolocation calls like peak frequency or-10 dB frequency, the dominant frequencies provide a glimpse of what may be happening in the presence of multiple calls.</w:t>
      </w:r>
    </w:p>
    <w:p w14:paraId="2D5FC4A2" w14:textId="77777777" w:rsidR="00871A93" w:rsidRDefault="004D36E1" w:rsidP="00FC3E72">
      <w:pPr>
        <w:pStyle w:val="BodyText"/>
        <w:spacing w:line="276" w:lineRule="auto"/>
      </w:pPr>
      <w:r>
        <w:t>The dominant frequency was determined with the following steps:</w:t>
      </w:r>
    </w:p>
    <w:p w14:paraId="4E0735BF" w14:textId="77777777" w:rsidR="00871A93" w:rsidRDefault="004D36E1" w:rsidP="00FC3E72">
      <w:pPr>
        <w:pStyle w:val="Compact"/>
        <w:numPr>
          <w:ilvl w:val="0"/>
          <w:numId w:val="7"/>
        </w:numPr>
        <w:spacing w:line="276" w:lineRule="auto"/>
      </w:pPr>
      <w:r>
        <w:t>Create a smoothed power spectrum. A smoothed power spectrum is generated by passing the raw spectrum (FFT size = 12500 samples) with a running-mean filter of the pre-defined spectral smoothing width. The spectral smoothing width defines the ‘width’ or the number of frequency bins of the running-mean filter. We used a smoothing width of 100 Hz, which corresponds to 5 frequency bins. The smoothing is necessary as the raw power spectrum can be very ‘jagged’ otherwise, and impede peak detection which corresponds to the CF components of calls in the input audio.</w:t>
      </w:r>
    </w:p>
    <w:p w14:paraId="05A5B163" w14:textId="77777777" w:rsidR="00871A93" w:rsidRDefault="004D36E1" w:rsidP="00FC3E72">
      <w:pPr>
        <w:pStyle w:val="Compact"/>
        <w:numPr>
          <w:ilvl w:val="0"/>
          <w:numId w:val="7"/>
        </w:numPr>
        <w:spacing w:line="276" w:lineRule="auto"/>
      </w:pPr>
      <w:r>
        <w:t xml:space="preserve">Extract the peaks in the smoothed power spectrum. Only peaks that are a minimum ‘distance’ from each other, and that are within a threshold of the highest peak are chosen. We chose </w:t>
      </w:r>
      <w:commentRangeStart w:id="1866"/>
      <w:r>
        <w:t>an inter-peak distance of 250 Hz</w:t>
      </w:r>
      <w:commentRangeEnd w:id="1866"/>
      <w:r w:rsidR="003D1CA4">
        <w:rPr>
          <w:rStyle w:val="CommentReference"/>
        </w:rPr>
        <w:commentReference w:id="1866"/>
      </w:r>
      <w:r>
        <w:t>, and all valid dominant frequency peaks needed to lie within 14 dB of the peak with the highest power.</w:t>
      </w:r>
    </w:p>
    <w:p w14:paraId="4092E401" w14:textId="77777777" w:rsidR="00871A93" w:rsidRDefault="004D36E1" w:rsidP="00FC3E72">
      <w:pPr>
        <w:pStyle w:val="Compact"/>
        <w:numPr>
          <w:ilvl w:val="0"/>
          <w:numId w:val="7"/>
        </w:numPr>
        <w:spacing w:line="276" w:lineRule="auto"/>
      </w:pPr>
      <w:r>
        <w:t>Map the valid peaks to the frequencies they correspond to. These are the dominant frequencies in this</w:t>
      </w:r>
    </w:p>
    <w:p w14:paraId="5E41C750" w14:textId="77777777" w:rsidR="00871A93" w:rsidRDefault="004D36E1" w:rsidP="00FC3E72">
      <w:pPr>
        <w:pStyle w:val="FirstParagraph"/>
        <w:spacing w:line="276" w:lineRule="auto"/>
      </w:pPr>
      <w:r>
        <w:t xml:space="preserve">The code to execute this function is available in the </w:t>
      </w:r>
      <w:r>
        <w:rPr>
          <w:rStyle w:val="VerbatimChar"/>
        </w:rPr>
        <w:t>inbuilt_measurement_functions.py</w:t>
      </w:r>
      <w:r>
        <w:t xml:space="preserve"> module.</w:t>
      </w:r>
    </w:p>
    <w:p w14:paraId="1C8836CF" w14:textId="77777777" w:rsidR="00871A93" w:rsidRDefault="004D36E1" w:rsidP="00FC3E72">
      <w:pPr>
        <w:pStyle w:val="Heading4"/>
        <w:spacing w:line="276" w:lineRule="auto"/>
      </w:pPr>
      <w:bookmarkStart w:id="1867" w:name="lowestfreqdetails"/>
      <w:r>
        <w:lastRenderedPageBreak/>
        <w:t>0.9.4.3</w:t>
      </w:r>
      <w:r>
        <w:tab/>
        <w:t>FM lower frequency measurement</w:t>
      </w:r>
      <w:bookmarkEnd w:id="1867"/>
    </w:p>
    <w:p w14:paraId="30AB6882" w14:textId="77777777" w:rsidR="00871A93" w:rsidRDefault="004D36E1" w:rsidP="00FC3E72">
      <w:pPr>
        <w:pStyle w:val="FirstParagraph"/>
        <w:spacing w:line="276" w:lineRule="auto"/>
      </w:pPr>
      <w:r>
        <w:t>The FM lower frequency (Figure 6) is determined in the following steps:</w:t>
      </w:r>
    </w:p>
    <w:p w14:paraId="3AD51DBE" w14:textId="77777777" w:rsidR="00871A93" w:rsidRDefault="004D36E1" w:rsidP="00FC3E72">
      <w:pPr>
        <w:pStyle w:val="Compact"/>
        <w:numPr>
          <w:ilvl w:val="0"/>
          <w:numId w:val="8"/>
        </w:numPr>
        <w:spacing w:line="276" w:lineRule="auto"/>
      </w:pPr>
      <w:r>
        <w:t>Make spectrogram of the audio window (512 samples FFT, 256 samples overlap).</w:t>
      </w:r>
    </w:p>
    <w:p w14:paraId="1CE2C5B0" w14:textId="77777777" w:rsidR="00871A93" w:rsidRDefault="004D36E1" w:rsidP="00FC3E72">
      <w:pPr>
        <w:pStyle w:val="Compact"/>
        <w:numPr>
          <w:ilvl w:val="0"/>
          <w:numId w:val="8"/>
        </w:numPr>
        <w:spacing w:line="276" w:lineRule="auto"/>
      </w:pPr>
      <w:r>
        <w:t>Identify all spectrogram ‘pixels’ in the FM frequency band that are above the baseline level. The FM bandwidth was defined as ranging from 70 kHz to 98 kHz. The baseline power level across pixels was calculated by calculating the 95%ile value of power in the frequency band below 70 kHz, i.e., the part of the spectrogram without any bat calls. All pixels whose power was 46 dB above the baseline power level and whose frequency was within 70 - 98 kHz were considered valid FM pixels</w:t>
      </w:r>
    </w:p>
    <w:p w14:paraId="42C6A53D" w14:textId="77777777" w:rsidR="00871A93" w:rsidRDefault="004D36E1" w:rsidP="00FC3E72">
      <w:pPr>
        <w:pStyle w:val="Compact"/>
        <w:numPr>
          <w:ilvl w:val="0"/>
          <w:numId w:val="8"/>
        </w:numPr>
        <w:spacing w:line="276" w:lineRule="auto"/>
      </w:pPr>
      <w:r>
        <w:t xml:space="preserve">Identify contiguous clusters of FM pixels. These clusters represent single </w:t>
      </w:r>
      <w:proofErr w:type="spellStart"/>
      <w:r>
        <w:t>iFM</w:t>
      </w:r>
      <w:proofErr w:type="spellEnd"/>
      <w:r>
        <w:t xml:space="preserve"> or </w:t>
      </w:r>
      <w:proofErr w:type="spellStart"/>
      <w:r>
        <w:t>tFM</w:t>
      </w:r>
      <w:proofErr w:type="spellEnd"/>
      <w:r>
        <w:t xml:space="preserve"> components of calls.</w:t>
      </w:r>
    </w:p>
    <w:p w14:paraId="59BDE6C1" w14:textId="77777777" w:rsidR="00871A93" w:rsidRDefault="004D36E1" w:rsidP="00FC3E72">
      <w:pPr>
        <w:pStyle w:val="Compact"/>
        <w:numPr>
          <w:ilvl w:val="0"/>
          <w:numId w:val="8"/>
        </w:numPr>
        <w:spacing w:line="276" w:lineRule="auto"/>
      </w:pPr>
      <w:r>
        <w:t>From the identified continuous clusters, extract the lowest frequency pixel in a cluster</w:t>
      </w:r>
    </w:p>
    <w:p w14:paraId="654A72E5" w14:textId="77777777" w:rsidR="00871A93" w:rsidRDefault="004D36E1" w:rsidP="00FC3E72">
      <w:pPr>
        <w:pStyle w:val="FirstParagraph"/>
        <w:spacing w:line="276" w:lineRule="auto"/>
      </w:pPr>
      <w:r>
        <w:t xml:space="preserve">Given the current parameter values used for our analysis, the lower frequency measurements have a </w:t>
      </w:r>
      <w:commentRangeStart w:id="1868"/>
      <w:r>
        <w:t>spectral resolution of 488 Hz.</w:t>
      </w:r>
      <w:commentRangeEnd w:id="1868"/>
      <w:r w:rsidR="008624CE">
        <w:rPr>
          <w:rStyle w:val="CommentReference"/>
        </w:rPr>
        <w:commentReference w:id="1868"/>
      </w:r>
    </w:p>
    <w:p w14:paraId="7426B3E6" w14:textId="77777777" w:rsidR="00871A93" w:rsidRDefault="004D36E1" w:rsidP="00FC3E72">
      <w:pPr>
        <w:pStyle w:val="BodyText"/>
        <w:spacing w:line="276" w:lineRule="auto"/>
      </w:pPr>
      <w:r>
        <w:t xml:space="preserve">The code to execute this function is available in the </w:t>
      </w:r>
      <w:r>
        <w:rPr>
          <w:rStyle w:val="VerbatimChar"/>
        </w:rPr>
        <w:t>inbuilt_measurement_functions.py</w:t>
      </w:r>
      <w:r>
        <w:t xml:space="preserve"> module.</w:t>
      </w:r>
    </w:p>
    <w:p w14:paraId="0BD0704D" w14:textId="77777777" w:rsidR="00871A93" w:rsidRDefault="004D36E1" w:rsidP="00FC3E72">
      <w:pPr>
        <w:pStyle w:val="CaptionedFigure"/>
        <w:spacing w:line="276" w:lineRule="auto"/>
      </w:pPr>
      <w:r>
        <w:rPr>
          <w:noProof/>
        </w:rPr>
        <w:drawing>
          <wp:inline distT="0" distB="0" distL="0" distR="0" wp14:anchorId="22AD2A4D" wp14:editId="683C9759">
            <wp:extent cx="5334000" cy="2432736"/>
            <wp:effectExtent l="0" t="0" r="0" b="0"/>
            <wp:docPr id="6" name="Picture" descr="Figure 6: Example showing extracted FM lower frequencies from the spectrogram of a 50ms window. The method allows extraction of lower frequencies in the presence of multiple overlapping calls, though it doesn’t allow discrimination of iFM and tFM components"/>
            <wp:cNvGraphicFramePr/>
            <a:graphic xmlns:a="http://schemas.openxmlformats.org/drawingml/2006/main">
              <a:graphicData uri="http://schemas.openxmlformats.org/drawingml/2006/picture">
                <pic:pic xmlns:pic="http://schemas.openxmlformats.org/drawingml/2006/picture">
                  <pic:nvPicPr>
                    <pic:cNvPr id="0" name="Picture" descr="figures/fm_lowerfreqs.png"/>
                    <pic:cNvPicPr>
                      <a:picLocks noChangeAspect="1" noChangeArrowheads="1"/>
                    </pic:cNvPicPr>
                  </pic:nvPicPr>
                  <pic:blipFill>
                    <a:blip r:embed="rId17"/>
                    <a:stretch>
                      <a:fillRect/>
                    </a:stretch>
                  </pic:blipFill>
                  <pic:spPr bwMode="auto">
                    <a:xfrm>
                      <a:off x="0" y="0"/>
                      <a:ext cx="5334000" cy="2432736"/>
                    </a:xfrm>
                    <a:prstGeom prst="rect">
                      <a:avLst/>
                    </a:prstGeom>
                    <a:noFill/>
                    <a:ln w="9525">
                      <a:noFill/>
                      <a:headEnd/>
                      <a:tailEnd/>
                    </a:ln>
                  </pic:spPr>
                </pic:pic>
              </a:graphicData>
            </a:graphic>
          </wp:inline>
        </w:drawing>
      </w:r>
    </w:p>
    <w:p w14:paraId="5670E342" w14:textId="77777777" w:rsidR="00871A93" w:rsidRDefault="004D36E1" w:rsidP="00FC3E72">
      <w:pPr>
        <w:pStyle w:val="ImageCaption"/>
        <w:spacing w:line="276" w:lineRule="auto"/>
      </w:pPr>
      <w:r>
        <w:t xml:space="preserve">Figure 6: Example showing extracted FM lower frequencies from the spectrogram of a 50ms window. The method allows extraction of lower frequencies in the presence of multiple overlapping calls, though it doesn’t allow discrimination of </w:t>
      </w:r>
      <w:proofErr w:type="spellStart"/>
      <w:r>
        <w:t>iFM</w:t>
      </w:r>
      <w:proofErr w:type="spellEnd"/>
      <w:r>
        <w:t xml:space="preserve"> and </w:t>
      </w:r>
      <w:proofErr w:type="spellStart"/>
      <w:r>
        <w:t>tFM</w:t>
      </w:r>
      <w:proofErr w:type="spellEnd"/>
      <w:r>
        <w:t xml:space="preserve"> components</w:t>
      </w:r>
    </w:p>
    <w:p w14:paraId="43CB380A" w14:textId="77777777" w:rsidR="00871A93" w:rsidRDefault="004D36E1" w:rsidP="00FC3E72">
      <w:pPr>
        <w:pStyle w:val="Heading4"/>
        <w:spacing w:line="276" w:lineRule="auto"/>
      </w:pPr>
      <w:bookmarkStart w:id="1869" w:name="virtualdetails"/>
      <w:r>
        <w:lastRenderedPageBreak/>
        <w:t>0.9.4.4</w:t>
      </w:r>
      <w:r>
        <w:tab/>
        <w:t>Making virtual multi bat audio files</w:t>
      </w:r>
      <w:bookmarkEnd w:id="1869"/>
    </w:p>
    <w:p w14:paraId="6631A209" w14:textId="77777777" w:rsidR="00871A93" w:rsidRDefault="004D36E1" w:rsidP="00FC3E72">
      <w:pPr>
        <w:pStyle w:val="CaptionedFigure"/>
        <w:spacing w:line="276" w:lineRule="auto"/>
      </w:pPr>
      <w:r>
        <w:rPr>
          <w:noProof/>
        </w:rPr>
        <w:drawing>
          <wp:inline distT="0" distB="0" distL="0" distR="0" wp14:anchorId="77872731" wp14:editId="16F7784B">
            <wp:extent cx="5334000" cy="4267200"/>
            <wp:effectExtent l="0" t="0" r="0" b="0"/>
            <wp:docPr id="7" name="Picture" descr="Figure 7:  Example showing the steps involved in creating a virtual multi bat file. Shown here are spectrograms of the first 500ms of two single bat audio files (A), (B), along with the resulting virtual multi bat audio file. Vertical lines delineate 50ms windows that are used for acoustic measurements"/>
            <wp:cNvGraphicFramePr/>
            <a:graphic xmlns:a="http://schemas.openxmlformats.org/drawingml/2006/main">
              <a:graphicData uri="http://schemas.openxmlformats.org/drawingml/2006/picture">
                <pic:pic xmlns:pic="http://schemas.openxmlformats.org/drawingml/2006/picture">
                  <pic:nvPicPr>
                    <pic:cNvPr id="0" name="Picture" descr="figures/virtual_multibat_schematic.png"/>
                    <pic:cNvPicPr>
                      <a:picLocks noChangeAspect="1" noChangeArrowheads="1"/>
                    </pic:cNvPicPr>
                  </pic:nvPicPr>
                  <pic:blipFill>
                    <a:blip r:embed="rId18"/>
                    <a:stretch>
                      <a:fillRect/>
                    </a:stretch>
                  </pic:blipFill>
                  <pic:spPr bwMode="auto">
                    <a:xfrm>
                      <a:off x="0" y="0"/>
                      <a:ext cx="5334000" cy="4267200"/>
                    </a:xfrm>
                    <a:prstGeom prst="rect">
                      <a:avLst/>
                    </a:prstGeom>
                    <a:noFill/>
                    <a:ln w="9525">
                      <a:noFill/>
                      <a:headEnd/>
                      <a:tailEnd/>
                    </a:ln>
                  </pic:spPr>
                </pic:pic>
              </a:graphicData>
            </a:graphic>
          </wp:inline>
        </w:drawing>
      </w:r>
    </w:p>
    <w:p w14:paraId="19221B46" w14:textId="15AE4187" w:rsidR="00871A93" w:rsidRDefault="004D36E1" w:rsidP="00FC3E72">
      <w:pPr>
        <w:pStyle w:val="ImageCaption"/>
        <w:spacing w:line="276" w:lineRule="auto"/>
      </w:pPr>
      <w:r>
        <w:t>Figure 7:  Example showing the steps involved in creating a virtual multi bat file. Shown here are spectrograms of the first 500ms of two single bat audio files (A), (B), along with the resulting virtual multi bat audio file. Vertical lines delineate 50ms windows that are used for acoustic measurements</w:t>
      </w:r>
      <w:ins w:id="1870" w:author="Neetash Mysuru" w:date="2021-04-17T16:21:00Z">
        <w:r w:rsidR="00597339">
          <w:t>.</w:t>
        </w:r>
      </w:ins>
    </w:p>
    <w:p w14:paraId="4C7D0467" w14:textId="77777777" w:rsidR="00871A93" w:rsidRDefault="004D36E1" w:rsidP="00FC3E72">
      <w:pPr>
        <w:pStyle w:val="BodyText"/>
        <w:spacing w:line="276" w:lineRule="auto"/>
      </w:pPr>
      <w:r>
        <w:t>Virtual multi bat audio files (Figure 7) were created with the following steps:</w:t>
      </w:r>
    </w:p>
    <w:p w14:paraId="731EB131" w14:textId="77777777" w:rsidR="00871A93" w:rsidRDefault="004D36E1" w:rsidP="00FC3E72">
      <w:pPr>
        <w:pStyle w:val="Compact"/>
        <w:numPr>
          <w:ilvl w:val="0"/>
          <w:numId w:val="9"/>
        </w:numPr>
        <w:spacing w:line="276" w:lineRule="auto"/>
      </w:pPr>
      <w:r>
        <w:t>For each multi bat file generate a virtual multi bat audio file</w:t>
      </w:r>
    </w:p>
    <w:p w14:paraId="7B809377" w14:textId="77777777" w:rsidR="00871A93" w:rsidRDefault="004D36E1" w:rsidP="00FC3E72">
      <w:pPr>
        <w:pStyle w:val="Compact"/>
        <w:numPr>
          <w:ilvl w:val="1"/>
          <w:numId w:val="10"/>
        </w:numPr>
        <w:spacing w:line="276" w:lineRule="auto"/>
      </w:pPr>
      <w:r>
        <w:t xml:space="preserve">Among the pool of single bat audio file choose all files that are within 0.9-1.1 </w:t>
      </w:r>
      <w:commentRangeStart w:id="1871"/>
      <w:r>
        <w:t>times</w:t>
      </w:r>
      <w:commentRangeEnd w:id="1871"/>
      <w:r w:rsidR="001668EF">
        <w:rPr>
          <w:rStyle w:val="CommentReference"/>
        </w:rPr>
        <w:commentReference w:id="1871"/>
      </w:r>
      <w:r>
        <w:t xml:space="preserve"> the length of the current multi bat file.</w:t>
      </w:r>
    </w:p>
    <w:p w14:paraId="0EA64760" w14:textId="77777777" w:rsidR="00871A93" w:rsidRDefault="004D36E1" w:rsidP="00FC3E72">
      <w:pPr>
        <w:pStyle w:val="Compact"/>
        <w:numPr>
          <w:ilvl w:val="1"/>
          <w:numId w:val="10"/>
        </w:numPr>
        <w:spacing w:line="276" w:lineRule="auto"/>
      </w:pPr>
      <w:r>
        <w:t>From the pool of duration matched single bat audio files, randomly select 2 or 3 files - depending on how many bats were observed in the current multi bat file</w:t>
      </w:r>
    </w:p>
    <w:p w14:paraId="1C0CED31" w14:textId="77777777" w:rsidR="00871A93" w:rsidRDefault="004D36E1" w:rsidP="00FC3E72">
      <w:pPr>
        <w:pStyle w:val="Compact"/>
        <w:numPr>
          <w:ilvl w:val="1"/>
          <w:numId w:val="10"/>
        </w:numPr>
        <w:spacing w:line="276" w:lineRule="auto"/>
      </w:pPr>
      <w:r>
        <w:t>Add the chosen single bat audio files together. Set the final virtual multi bat length to the length of the shortest single bat audio file.</w:t>
      </w:r>
    </w:p>
    <w:p w14:paraId="36F436EF" w14:textId="77777777" w:rsidR="00871A93" w:rsidRDefault="004D36E1" w:rsidP="00FC3E72">
      <w:pPr>
        <w:pStyle w:val="Compact"/>
        <w:numPr>
          <w:ilvl w:val="1"/>
          <w:numId w:val="10"/>
        </w:numPr>
        <w:spacing w:line="276" w:lineRule="auto"/>
      </w:pPr>
      <w:r>
        <w:t>Remove the chosen single bat audio files from the pool of single bat audio files. The single bat audio files will not be used again to generate a virtual multi bat file.</w:t>
      </w:r>
    </w:p>
    <w:p w14:paraId="51EC4943" w14:textId="77777777" w:rsidR="00871A93" w:rsidRDefault="004D36E1" w:rsidP="00FC3E72">
      <w:pPr>
        <w:pStyle w:val="FirstParagraph"/>
        <w:spacing w:line="276" w:lineRule="auto"/>
      </w:pPr>
      <w:r>
        <w:lastRenderedPageBreak/>
        <w:t xml:space="preserve">The code to execute this function is available in the </w:t>
      </w:r>
      <w:r>
        <w:rPr>
          <w:rStyle w:val="VerbatimChar"/>
        </w:rPr>
        <w:t xml:space="preserve">Making virtual multi bat </w:t>
      </w:r>
      <w:proofErr w:type="spellStart"/>
      <w:proofErr w:type="gramStart"/>
      <w:r>
        <w:rPr>
          <w:rStyle w:val="VerbatimChar"/>
        </w:rPr>
        <w:t>audio.ipynb</w:t>
      </w:r>
      <w:proofErr w:type="spellEnd"/>
      <w:proofErr w:type="gramEnd"/>
      <w:r>
        <w:t xml:space="preserve"> notebook and its HTML printout.</w:t>
      </w:r>
    </w:p>
    <w:p w14:paraId="70C37264" w14:textId="77777777" w:rsidR="00871A93" w:rsidRDefault="004D36E1" w:rsidP="00FC3E72">
      <w:pPr>
        <w:pStyle w:val="Heading3"/>
        <w:spacing w:line="276" w:lineRule="auto"/>
      </w:pPr>
      <w:bookmarkStart w:id="1872" w:name="simdomfreqranges"/>
      <w:r>
        <w:t>0.9.5</w:t>
      </w:r>
      <w:r>
        <w:tab/>
        <w:t>Calculating expected dominant frequency ranges due to Doppler shift</w:t>
      </w:r>
      <w:bookmarkEnd w:id="1872"/>
    </w:p>
    <w:p w14:paraId="15086B7B" w14:textId="2431B6B4" w:rsidR="00871A93" w:rsidRDefault="004D36E1" w:rsidP="00FC3E72">
      <w:pPr>
        <w:pStyle w:val="FirstParagraph"/>
        <w:spacing w:line="276" w:lineRule="auto"/>
      </w:pPr>
      <w:r>
        <w:t>The amount of Doppler shift in our audio recordings is primarily affected by multiple factors: 1) the flight speed of the bat</w:t>
      </w:r>
      <w:ins w:id="1873" w:author="hgoerlitz" w:date="2021-05-06T12:13:00Z">
        <w:r w:rsidR="005F30E9">
          <w:t>,</w:t>
        </w:r>
      </w:ins>
      <w:r>
        <w:t xml:space="preserve"> 2) the flight direction of the bat with respect to the microphone</w:t>
      </w:r>
      <w:ins w:id="1874" w:author="hgoerlitz" w:date="2021-05-06T12:13:00Z">
        <w:r w:rsidR="005F30E9">
          <w:t>,</w:t>
        </w:r>
      </w:ins>
      <w:r>
        <w:t xml:space="preserve"> 3) active Doppler shift compensation carried out by the bats</w:t>
      </w:r>
      <w:ins w:id="1875" w:author="hgoerlitz" w:date="2021-05-06T12:13:00Z">
        <w:r w:rsidR="005F30E9">
          <w:t>,</w:t>
        </w:r>
      </w:ins>
      <w:r>
        <w:t xml:space="preserve"> and 4) </w:t>
      </w:r>
      <w:commentRangeStart w:id="1876"/>
      <w:ins w:id="1877" w:author="hgoerlitz" w:date="2021-05-06T12:13:00Z">
        <w:r w:rsidR="005F30E9">
          <w:t xml:space="preserve">differences in </w:t>
        </w:r>
      </w:ins>
      <w:r>
        <w:t>the acoustic fovea of each individual bat</w:t>
      </w:r>
      <w:commentRangeEnd w:id="1876"/>
      <w:r w:rsidR="005F30E9">
        <w:rPr>
          <w:rStyle w:val="CommentReference"/>
        </w:rPr>
        <w:commentReference w:id="1876"/>
      </w:r>
      <w:r>
        <w:t xml:space="preserve">. These factors may combine to give rise to a dominant frequency (DF) max-min range of </w:t>
      </w:r>
      <w:commentRangeStart w:id="1878"/>
      <w:r>
        <w:t>up</w:t>
      </w:r>
      <w:ins w:id="1879" w:author="hgoerlitz" w:date="2021-05-06T12:17:00Z">
        <w:r w:rsidR="00214C66">
          <w:t xml:space="preserve"> </w:t>
        </w:r>
      </w:ins>
      <w:r>
        <w:t xml:space="preserve">to </w:t>
      </w:r>
      <w:commentRangeEnd w:id="1878"/>
      <w:r w:rsidR="005F30E9">
        <w:rPr>
          <w:rStyle w:val="CommentReference"/>
        </w:rPr>
        <w:commentReference w:id="1878"/>
      </w:r>
      <w:r>
        <w:t xml:space="preserve">around 3 kHz even when a single bat flies by the microphone. For example, a bat echolocating with a very high </w:t>
      </w:r>
      <w:del w:id="1880" w:author="hgoerlitz" w:date="2021-05-06T12:17:00Z">
        <w:r w:rsidDel="00214C66">
          <w:delText>acoustic fovea</w:delText>
        </w:r>
      </w:del>
      <w:ins w:id="1881" w:author="hgoerlitz" w:date="2021-05-06T12:17:00Z">
        <w:r w:rsidR="00214C66">
          <w:t>individual call frequency</w:t>
        </w:r>
      </w:ins>
      <w:r>
        <w:t xml:space="preserve"> that flies fast will result in a larger DF range than a slow flying bat with the same foveal frequency but flying slower.</w:t>
      </w:r>
    </w:p>
    <w:p w14:paraId="7F0FF89D" w14:textId="77777777" w:rsidR="00871A93" w:rsidRDefault="004D36E1" w:rsidP="00FC3E72">
      <w:pPr>
        <w:pStyle w:val="CaptionedFigure"/>
        <w:spacing w:line="276" w:lineRule="auto"/>
      </w:pPr>
      <w:r>
        <w:rPr>
          <w:noProof/>
        </w:rPr>
        <w:drawing>
          <wp:inline distT="0" distB="0" distL="0" distR="0" wp14:anchorId="2ECE8188" wp14:editId="434BFF4B">
            <wp:extent cx="5334000" cy="4177593"/>
            <wp:effectExtent l="0" t="0" r="0" b="0"/>
            <wp:docPr id="8" name="Picture" descr="Figure 8: Schematic showing the simple model used to calculate the expected dominant frequency variation arising from a single bat flying past the microphone. F_{e} is the doppler compensated emitted frequency. F_{rec \:start} is the received frequency at the start of the flight, F_{rec \:end} the received frequency at the end of the flight. v_{start} and v_{end} are the speed of the bat at the start and end of the flight. F_{rec} is a function of the emitted frequency, relative flight angle and flight speed at the start and end of the fly by."/>
            <wp:cNvGraphicFramePr/>
            <a:graphic xmlns:a="http://schemas.openxmlformats.org/drawingml/2006/main">
              <a:graphicData uri="http://schemas.openxmlformats.org/drawingml/2006/picture">
                <pic:pic xmlns:pic="http://schemas.openxmlformats.org/drawingml/2006/picture">
                  <pic:nvPicPr>
                    <pic:cNvPr id="0" name="Picture" descr="figures/doppler_shift_schematic.png"/>
                    <pic:cNvPicPr>
                      <a:picLocks noChangeAspect="1" noChangeArrowheads="1"/>
                    </pic:cNvPicPr>
                  </pic:nvPicPr>
                  <pic:blipFill>
                    <a:blip r:embed="rId19"/>
                    <a:stretch>
                      <a:fillRect/>
                    </a:stretch>
                  </pic:blipFill>
                  <pic:spPr bwMode="auto">
                    <a:xfrm>
                      <a:off x="0" y="0"/>
                      <a:ext cx="5334000" cy="4177593"/>
                    </a:xfrm>
                    <a:prstGeom prst="rect">
                      <a:avLst/>
                    </a:prstGeom>
                    <a:noFill/>
                    <a:ln w="9525">
                      <a:noFill/>
                      <a:headEnd/>
                      <a:tailEnd/>
                    </a:ln>
                  </pic:spPr>
                </pic:pic>
              </a:graphicData>
            </a:graphic>
          </wp:inline>
        </w:drawing>
      </w:r>
    </w:p>
    <w:p w14:paraId="22C1A250" w14:textId="77777777" w:rsidR="00871A93" w:rsidRDefault="004D36E1" w:rsidP="00FC3E72">
      <w:pPr>
        <w:pStyle w:val="ImageCaption"/>
        <w:spacing w:line="276" w:lineRule="auto"/>
      </w:pPr>
      <w:r>
        <w:t xml:space="preserve">Figure 8: Schematic showing the simple model used to calculate the expected dominant frequency variation arising from a single bat flying past the microphone. </w:t>
      </w:r>
      <m:oMath>
        <m:sSub>
          <m:sSubPr>
            <m:ctrlPr>
              <w:rPr>
                <w:rFonts w:ascii="Cambria Math" w:hAnsi="Cambria Math"/>
              </w:rPr>
            </m:ctrlPr>
          </m:sSubPr>
          <m:e>
            <m:r>
              <w:rPr>
                <w:rFonts w:ascii="Cambria Math" w:hAnsi="Cambria Math"/>
              </w:rPr>
              <m:t>F</m:t>
            </m:r>
          </m:e>
          <m:sub>
            <m:r>
              <w:rPr>
                <w:rFonts w:ascii="Cambria Math" w:hAnsi="Cambria Math"/>
              </w:rPr>
              <m:t>e</m:t>
            </m:r>
          </m:sub>
        </m:sSub>
      </m:oMath>
      <w:r>
        <w:t xml:space="preserve"> is the doppler compensated emitted frequency. </w:t>
      </w:r>
      <m:oMath>
        <m:sSub>
          <m:sSubPr>
            <m:ctrlPr>
              <w:rPr>
                <w:rFonts w:ascii="Cambria Math" w:hAnsi="Cambria Math"/>
              </w:rPr>
            </m:ctrlPr>
          </m:sSubPr>
          <m:e>
            <m:r>
              <w:rPr>
                <w:rFonts w:ascii="Cambria Math" w:hAnsi="Cambria Math"/>
              </w:rPr>
              <m:t>F</m:t>
            </m:r>
          </m:e>
          <m:sub>
            <m:r>
              <w:rPr>
                <w:rFonts w:ascii="Cambria Math" w:hAnsi="Cambria Math"/>
              </w:rPr>
              <m:t>rec start</m:t>
            </m:r>
          </m:sub>
        </m:sSub>
      </m:oMath>
      <w:r>
        <w:t xml:space="preserve"> is the received frequency at the start of the flight, </w:t>
      </w:r>
      <m:oMath>
        <m:sSub>
          <m:sSubPr>
            <m:ctrlPr>
              <w:rPr>
                <w:rFonts w:ascii="Cambria Math" w:hAnsi="Cambria Math"/>
              </w:rPr>
            </m:ctrlPr>
          </m:sSubPr>
          <m:e>
            <m:r>
              <w:rPr>
                <w:rFonts w:ascii="Cambria Math" w:hAnsi="Cambria Math"/>
              </w:rPr>
              <m:t>F</m:t>
            </m:r>
          </m:e>
          <m:sub>
            <m:r>
              <w:rPr>
                <w:rFonts w:ascii="Cambria Math" w:hAnsi="Cambria Math"/>
              </w:rPr>
              <m:t>rec end</m:t>
            </m:r>
          </m:sub>
        </m:sSub>
      </m:oMath>
      <w:r>
        <w:t xml:space="preserve"> the received frequency at the end of the flight. </w:t>
      </w:r>
      <m:oMath>
        <m:sSub>
          <m:sSubPr>
            <m:ctrlPr>
              <w:rPr>
                <w:rFonts w:ascii="Cambria Math" w:hAnsi="Cambria Math"/>
              </w:rPr>
            </m:ctrlPr>
          </m:sSubPr>
          <m:e>
            <m:r>
              <w:rPr>
                <w:rFonts w:ascii="Cambria Math" w:hAnsi="Cambria Math"/>
              </w:rPr>
              <m:t>v</m:t>
            </m:r>
          </m:e>
          <m:sub>
            <m:r>
              <w:rPr>
                <w:rFonts w:ascii="Cambria Math" w:hAnsi="Cambria Math"/>
              </w:rPr>
              <m:t>start</m:t>
            </m:r>
          </m:sub>
        </m:sSub>
      </m:oMath>
      <w:r>
        <w:t xml:space="preserve"> and </w:t>
      </w:r>
      <m:oMath>
        <m:sSub>
          <m:sSubPr>
            <m:ctrlPr>
              <w:rPr>
                <w:rFonts w:ascii="Cambria Math" w:hAnsi="Cambria Math"/>
              </w:rPr>
            </m:ctrlPr>
          </m:sSubPr>
          <m:e>
            <m:r>
              <w:rPr>
                <w:rFonts w:ascii="Cambria Math" w:hAnsi="Cambria Math"/>
              </w:rPr>
              <m:t>v</m:t>
            </m:r>
          </m:e>
          <m:sub>
            <m:r>
              <w:rPr>
                <w:rFonts w:ascii="Cambria Math" w:hAnsi="Cambria Math"/>
              </w:rPr>
              <m:t>end</m:t>
            </m:r>
          </m:sub>
        </m:sSub>
      </m:oMath>
      <w:r>
        <w:t xml:space="preserve"> are the speed of the bat at the start and end of the flight. </w:t>
      </w:r>
      <m:oMath>
        <m:sSub>
          <m:sSubPr>
            <m:ctrlPr>
              <w:rPr>
                <w:rFonts w:ascii="Cambria Math" w:hAnsi="Cambria Math"/>
              </w:rPr>
            </m:ctrlPr>
          </m:sSubPr>
          <m:e>
            <m:r>
              <w:rPr>
                <w:rFonts w:ascii="Cambria Math" w:hAnsi="Cambria Math"/>
              </w:rPr>
              <m:t>F</m:t>
            </m:r>
          </m:e>
          <m:sub>
            <m:r>
              <w:rPr>
                <w:rFonts w:ascii="Cambria Math" w:hAnsi="Cambria Math"/>
              </w:rPr>
              <m:t>rec</m:t>
            </m:r>
          </m:sub>
        </m:sSub>
      </m:oMath>
      <w:r>
        <w:t xml:space="preserve"> is a function of the emitted frequency, relative flight angle and flight speed at the start and end of the fly </w:t>
      </w:r>
      <w:proofErr w:type="gramStart"/>
      <w:r>
        <w:t>by.</w:t>
      </w:r>
      <w:proofErr w:type="gramEnd"/>
    </w:p>
    <w:p w14:paraId="797C9387" w14:textId="5A14B562" w:rsidR="00871A93" w:rsidRDefault="004D36E1" w:rsidP="00FC3E72">
      <w:pPr>
        <w:pStyle w:val="BodyText"/>
        <w:spacing w:line="276" w:lineRule="auto"/>
      </w:pPr>
      <w:r>
        <w:lastRenderedPageBreak/>
        <w:t>Our simulations recreated the frequency recorded at the micr</w:t>
      </w:r>
      <w:ins w:id="1882" w:author="hgoerlitz" w:date="2021-05-06T12:17:00Z">
        <w:r w:rsidR="00175144">
          <w:t>o</w:t>
        </w:r>
      </w:ins>
      <w:r>
        <w:t xml:space="preserve">phone at the </w:t>
      </w:r>
      <w:commentRangeStart w:id="1883"/>
      <w:commentRangeStart w:id="1884"/>
      <w:r>
        <w:t xml:space="preserve">‘start’ and ‘end’ </w:t>
      </w:r>
      <w:commentRangeEnd w:id="1883"/>
      <w:r w:rsidR="003D46E2">
        <w:rPr>
          <w:rStyle w:val="CommentReference"/>
        </w:rPr>
        <w:commentReference w:id="1883"/>
      </w:r>
      <w:commentRangeEnd w:id="1884"/>
      <w:r w:rsidR="008E52A2">
        <w:rPr>
          <w:rStyle w:val="CommentReference"/>
        </w:rPr>
        <w:commentReference w:id="1884"/>
      </w:r>
      <w:r>
        <w:t>of the bat’s flight past the microphone (Figure 8). The start position was assumed to be 45 degrees and end position was 135 degrees relative to the microphone (where 90 deg. corresponds to the bat flying exactly perpendicular to the microphone’s direction). The speed at the start and end flight positions of the bat was assumed to be between 1.5-4.5</w:t>
      </w:r>
      <w:ins w:id="1885" w:author="hgoerlitz" w:date="2021-05-06T12:18:00Z">
        <w:r w:rsidR="00175144">
          <w:t> </w:t>
        </w:r>
      </w:ins>
      <w:del w:id="1886" w:author="hgoerlitz" w:date="2021-05-06T12:18:00Z">
        <w:r w:rsidDel="00175144">
          <w:delText xml:space="preserve"> </w:delText>
        </w:r>
      </w:del>
      <w:r>
        <w:t xml:space="preserve">m/s, and the acoustic </w:t>
      </w:r>
      <w:proofErr w:type="gramStart"/>
      <w:r>
        <w:t>fovea’s</w:t>
      </w:r>
      <w:proofErr w:type="gramEnd"/>
      <w:r>
        <w:t xml:space="preserve"> of the bat population was assumed to be between 100-</w:t>
      </w:r>
      <w:commentRangeStart w:id="1887"/>
      <w:r>
        <w:t>111</w:t>
      </w:r>
      <w:ins w:id="1888" w:author="hgoerlitz" w:date="2021-05-06T12:18:00Z">
        <w:r w:rsidR="00175144">
          <w:t> </w:t>
        </w:r>
      </w:ins>
      <w:del w:id="1889" w:author="hgoerlitz" w:date="2021-05-06T12:18:00Z">
        <w:r w:rsidDel="00175144">
          <w:delText xml:space="preserve"> </w:delText>
        </w:r>
      </w:del>
      <w:r>
        <w:t>kHz</w:t>
      </w:r>
      <w:commentRangeEnd w:id="1887"/>
      <w:r w:rsidR="00175144">
        <w:rPr>
          <w:rStyle w:val="CommentReference"/>
        </w:rPr>
        <w:commentReference w:id="1887"/>
      </w:r>
      <w:r>
        <w:t xml:space="preserve">, matching the range of the study species’ </w:t>
      </w:r>
      <w:r>
        <w:rPr>
          <w:i/>
        </w:rPr>
        <w:t xml:space="preserve">R. </w:t>
      </w:r>
      <w:proofErr w:type="spellStart"/>
      <w:r>
        <w:rPr>
          <w:i/>
        </w:rPr>
        <w:t>euryale</w:t>
      </w:r>
      <w:proofErr w:type="spellEnd"/>
      <w:r>
        <w:rPr>
          <w:i/>
        </w:rPr>
        <w:t>/</w:t>
      </w:r>
      <w:proofErr w:type="spellStart"/>
      <w:r>
        <w:rPr>
          <w:i/>
        </w:rPr>
        <w:t>mehelyi</w:t>
      </w:r>
      <w:proofErr w:type="spellEnd"/>
      <w:r>
        <w:t xml:space="preserve">. The frequency recorded at the microphone due to Doppler shift from the bat flying at an angle was calculated by: </w:t>
      </w:r>
      <m:oMath>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ound</m:t>
                </m:r>
              </m:sub>
            </m:sSub>
          </m:num>
          <m:den>
            <m:sSub>
              <m:sSubPr>
                <m:ctrlPr>
                  <w:rPr>
                    <w:rFonts w:ascii="Cambria Math" w:hAnsi="Cambria Math"/>
                  </w:rPr>
                </m:ctrlPr>
              </m:sSubPr>
              <m:e>
                <m:r>
                  <w:rPr>
                    <w:rFonts w:ascii="Cambria Math" w:hAnsi="Cambria Math"/>
                  </w:rPr>
                  <m:t>v</m:t>
                </m:r>
              </m:e>
              <m:sub>
                <m:r>
                  <w:rPr>
                    <w:rFonts w:ascii="Cambria Math" w:hAnsi="Cambria Math"/>
                  </w:rPr>
                  <m:t>sound</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bat</m:t>
                </m:r>
              </m:sub>
            </m:sSub>
            <m:r>
              <w:rPr>
                <w:rFonts w:ascii="Cambria Math" w:hAnsi="Cambria Math"/>
              </w:rPr>
              <m:t>cos(θ)</m:t>
            </m:r>
          </m:den>
        </m:f>
      </m:oMath>
      <w:r>
        <w:t xml:space="preserve">. The bat’s Doppler shift compensation was modelled by assuming the bat perfectly compensated for Doppler shift due to </w:t>
      </w:r>
      <w:proofErr w:type="gramStart"/>
      <w:r>
        <w:t>it’s</w:t>
      </w:r>
      <w:proofErr w:type="gramEnd"/>
      <w:r>
        <w:t xml:space="preserve"> own flight speed. The </w:t>
      </w:r>
      <m:oMath>
        <m:sSub>
          <m:sSubPr>
            <m:ctrlPr>
              <w:rPr>
                <w:rFonts w:ascii="Cambria Math" w:hAnsi="Cambria Math"/>
              </w:rPr>
            </m:ctrlPr>
          </m:sSubPr>
          <m:e>
            <m:r>
              <w:rPr>
                <w:rFonts w:ascii="Cambria Math" w:hAnsi="Cambria Math"/>
              </w:rPr>
              <m:t>F</m:t>
            </m:r>
          </m:e>
          <m:sub>
            <m:r>
              <w:rPr>
                <w:rFonts w:ascii="Cambria Math" w:hAnsi="Cambria Math"/>
              </w:rPr>
              <m:t>e</m:t>
            </m:r>
          </m:sub>
        </m:sSub>
      </m:oMath>
      <w:r>
        <w:t xml:space="preserve"> was calculated at the start and end points as </w:t>
      </w:r>
      <m:oMath>
        <m:sSub>
          <m:sSubPr>
            <m:ctrlPr>
              <w:rPr>
                <w:rFonts w:ascii="Cambria Math" w:hAnsi="Cambria Math"/>
              </w:rPr>
            </m:ctrlPr>
          </m:sSubPr>
          <m:e>
            <m:r>
              <w:rPr>
                <w:rFonts w:ascii="Cambria Math" w:hAnsi="Cambria Math"/>
              </w:rPr>
              <m:t>F</m:t>
            </m:r>
          </m:e>
          <m:sub>
            <m:r>
              <w:rPr>
                <w:rFonts w:ascii="Cambria Math" w:hAnsi="Cambria Math"/>
              </w:rPr>
              <m:t>e</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o</m:t>
                </m:r>
              </m:sub>
            </m:sSub>
          </m:num>
          <m:den>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ound</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bat</m:t>
                    </m:r>
                  </m:sub>
                </m:sSub>
              </m:num>
              <m:den>
                <m:sSub>
                  <m:sSubPr>
                    <m:ctrlPr>
                      <w:rPr>
                        <w:rFonts w:ascii="Cambria Math" w:hAnsi="Cambria Math"/>
                      </w:rPr>
                    </m:ctrlPr>
                  </m:sSubPr>
                  <m:e>
                    <m:r>
                      <w:rPr>
                        <w:rFonts w:ascii="Cambria Math" w:hAnsi="Cambria Math"/>
                      </w:rPr>
                      <m:t>v</m:t>
                    </m:r>
                  </m:e>
                  <m:sub>
                    <m:r>
                      <w:rPr>
                        <w:rFonts w:ascii="Cambria Math" w:hAnsi="Cambria Math"/>
                      </w:rPr>
                      <m:t>sound</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bat</m:t>
                    </m:r>
                  </m:sub>
                </m:sSub>
              </m:den>
            </m:f>
          </m:den>
        </m:f>
      </m:oMath>
      <w:r>
        <w:t xml:space="preserve">, where </w:t>
      </w:r>
      <m:oMath>
        <m:sSub>
          <m:sSubPr>
            <m:ctrlPr>
              <w:rPr>
                <w:rFonts w:ascii="Cambria Math" w:hAnsi="Cambria Math"/>
              </w:rPr>
            </m:ctrlPr>
          </m:sSubPr>
          <m:e>
            <m:r>
              <w:rPr>
                <w:rFonts w:ascii="Cambria Math" w:hAnsi="Cambria Math"/>
              </w:rPr>
              <m:t>v</m:t>
            </m:r>
          </m:e>
          <m:sub>
            <m:r>
              <w:rPr>
                <w:rFonts w:ascii="Cambria Math" w:hAnsi="Cambria Math"/>
              </w:rPr>
              <m:t>bat</m:t>
            </m:r>
          </m:sub>
        </m:sSub>
      </m:oMath>
      <w:r>
        <w:t xml:space="preserve"> depended on the flight speed at the start and end points, </w:t>
      </w:r>
      <m:oMath>
        <m:sSub>
          <m:sSubPr>
            <m:ctrlPr>
              <w:rPr>
                <w:rFonts w:ascii="Cambria Math" w:hAnsi="Cambria Math"/>
              </w:rPr>
            </m:ctrlPr>
          </m:sSubPr>
          <m:e>
            <m:r>
              <w:rPr>
                <w:rFonts w:ascii="Cambria Math" w:hAnsi="Cambria Math"/>
              </w:rPr>
              <m:t>v</m:t>
            </m:r>
          </m:e>
          <m:sub>
            <m:r>
              <w:rPr>
                <w:rFonts w:ascii="Cambria Math" w:hAnsi="Cambria Math"/>
              </w:rPr>
              <m:t>sound</m:t>
            </m:r>
          </m:sub>
        </m:sSub>
        <m:r>
          <w:rPr>
            <w:rFonts w:ascii="Cambria Math" w:hAnsi="Cambria Math"/>
          </w:rPr>
          <m:t>=330</m:t>
        </m:r>
      </m:oMath>
      <w:r>
        <w:t xml:space="preserve">m/s, and </w:t>
      </w:r>
      <m:oMath>
        <m:sSub>
          <m:sSubPr>
            <m:ctrlPr>
              <w:rPr>
                <w:rFonts w:ascii="Cambria Math" w:hAnsi="Cambria Math"/>
              </w:rPr>
            </m:ctrlPr>
          </m:sSubPr>
          <m:e>
            <m:r>
              <w:rPr>
                <w:rFonts w:ascii="Cambria Math" w:hAnsi="Cambria Math"/>
              </w:rPr>
              <m:t>F</m:t>
            </m:r>
          </m:e>
          <m:sub>
            <m:r>
              <w:rPr>
                <w:rFonts w:ascii="Cambria Math" w:hAnsi="Cambria Math"/>
              </w:rPr>
              <m:t>o</m:t>
            </m:r>
          </m:sub>
        </m:sSub>
      </m:oMath>
      <w:r>
        <w:t xml:space="preserve"> was a randomly chosen value between 100-111 kHz.</w:t>
      </w:r>
      <w:ins w:id="1890" w:author="Neetash Mysuru" w:date="2021-04-18T15:25:00Z">
        <w:r w:rsidR="008E52A2">
          <w:t xml:space="preserve"> </w:t>
        </w:r>
      </w:ins>
      <w:r>
        <w:t xml:space="preserve">The DF range was calculated as </w:t>
      </w:r>
      <m:oMath>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range</m:t>
            </m:r>
          </m:sub>
        </m:sSub>
        <m:r>
          <w:rPr>
            <w:rFonts w:ascii="Cambria Math" w:hAnsi="Cambria Math"/>
          </w:rPr>
          <m:t>=abs(</m:t>
        </m:r>
        <m:sSub>
          <m:sSubPr>
            <m:ctrlPr>
              <w:rPr>
                <w:rFonts w:ascii="Cambria Math" w:hAnsi="Cambria Math"/>
              </w:rPr>
            </m:ctrlPr>
          </m:sSubPr>
          <m:e>
            <m:r>
              <w:rPr>
                <w:rFonts w:ascii="Cambria Math" w:hAnsi="Cambria Math"/>
              </w:rPr>
              <m:t>F</m:t>
            </m:r>
          </m:e>
          <m:sub>
            <m:r>
              <w:rPr>
                <w:rFonts w:ascii="Cambria Math" w:hAnsi="Cambria Math"/>
              </w:rPr>
              <m:t>rec start</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rec end</m:t>
            </m:r>
          </m:sub>
        </m:sSub>
        <m:r>
          <w:rPr>
            <w:rFonts w:ascii="Cambria Math" w:hAnsi="Cambria Math"/>
          </w:rPr>
          <m:t>)</m:t>
        </m:r>
      </m:oMath>
      <w:r>
        <w:t xml:space="preserve">. Figure 9 shows that </w:t>
      </w:r>
      <w:proofErr w:type="gramStart"/>
      <w:r>
        <w:t>our the</w:t>
      </w:r>
      <w:proofErr w:type="gramEnd"/>
      <w:r>
        <w:t xml:space="preserve"> DF ranges from simulations match the observed DF ranges well for the single bat case.</w:t>
      </w:r>
    </w:p>
    <w:p w14:paraId="3B349249" w14:textId="77777777" w:rsidR="00871A93" w:rsidRDefault="004D36E1" w:rsidP="00FC3E72">
      <w:pPr>
        <w:pStyle w:val="CaptionedFigure"/>
        <w:spacing w:line="276" w:lineRule="auto"/>
      </w:pPr>
      <w:r>
        <w:rPr>
          <w:noProof/>
        </w:rPr>
        <w:drawing>
          <wp:inline distT="0" distB="0" distL="0" distR="0" wp14:anchorId="558DC5A0" wp14:editId="3AE35BC0">
            <wp:extent cx="5334000" cy="4000499"/>
            <wp:effectExtent l="0" t="0" r="0" b="0"/>
            <wp:docPr id="9" name="Picture" descr="Figure 9:  Calculated (left) and observed (right) dominant frequency range for a single bat flying past the microphone. The calculated and observed ranges match fairly well, indicating the broad processes behind the observed dominant frequency range have been captured."/>
            <wp:cNvGraphicFramePr/>
            <a:graphic xmlns:a="http://schemas.openxmlformats.org/drawingml/2006/main">
              <a:graphicData uri="http://schemas.openxmlformats.org/drawingml/2006/picture">
                <pic:pic xmlns:pic="http://schemas.openxmlformats.org/drawingml/2006/picture">
                  <pic:nvPicPr>
                    <pic:cNvPr id="0" name="Picture" descr="../combined_analysis/domfreq_range_single.png"/>
                    <pic:cNvPicPr>
                      <a:picLocks noChangeAspect="1" noChangeArrowheads="1"/>
                    </pic:cNvPicPr>
                  </pic:nvPicPr>
                  <pic:blipFill>
                    <a:blip r:embed="rId20"/>
                    <a:stretch>
                      <a:fillRect/>
                    </a:stretch>
                  </pic:blipFill>
                  <pic:spPr bwMode="auto">
                    <a:xfrm>
                      <a:off x="0" y="0"/>
                      <a:ext cx="5334000" cy="4000499"/>
                    </a:xfrm>
                    <a:prstGeom prst="rect">
                      <a:avLst/>
                    </a:prstGeom>
                    <a:noFill/>
                    <a:ln w="9525">
                      <a:noFill/>
                      <a:headEnd/>
                      <a:tailEnd/>
                    </a:ln>
                  </pic:spPr>
                </pic:pic>
              </a:graphicData>
            </a:graphic>
          </wp:inline>
        </w:drawing>
      </w:r>
    </w:p>
    <w:p w14:paraId="6ADCD841" w14:textId="77777777" w:rsidR="00871A93" w:rsidRDefault="004D36E1" w:rsidP="00FC3E72">
      <w:pPr>
        <w:pStyle w:val="ImageCaption"/>
        <w:spacing w:line="276" w:lineRule="auto"/>
      </w:pPr>
      <w:r>
        <w:t xml:space="preserve">Figure 9:  Calculated (left) and observed (right) </w:t>
      </w:r>
      <w:commentRangeStart w:id="1891"/>
      <w:r>
        <w:t xml:space="preserve">dominant </w:t>
      </w:r>
      <w:commentRangeEnd w:id="1891"/>
      <w:r w:rsidR="0040072B">
        <w:rPr>
          <w:rStyle w:val="CommentReference"/>
          <w:i w:val="0"/>
        </w:rPr>
        <w:commentReference w:id="1891"/>
      </w:r>
      <w:r>
        <w:t xml:space="preserve">frequency range for a single bat flying past the microphone. The calculated and observed ranges </w:t>
      </w:r>
      <w:commentRangeStart w:id="1892"/>
      <w:r>
        <w:t>match fairly well</w:t>
      </w:r>
      <w:commentRangeEnd w:id="1892"/>
      <w:r w:rsidR="009B4AED">
        <w:rPr>
          <w:rStyle w:val="CommentReference"/>
          <w:i w:val="0"/>
        </w:rPr>
        <w:commentReference w:id="1892"/>
      </w:r>
      <w:r>
        <w:t>, indicating the broad processes behind the observed dominant frequency range have been captured.</w:t>
      </w:r>
    </w:p>
    <w:p w14:paraId="3561185F" w14:textId="77777777" w:rsidR="00871A93" w:rsidRDefault="004D36E1" w:rsidP="00FC3E72">
      <w:pPr>
        <w:pStyle w:val="BodyText"/>
        <w:spacing w:line="276" w:lineRule="auto"/>
      </w:pPr>
      <w:r>
        <w:lastRenderedPageBreak/>
        <w:t xml:space="preserve">When two or more bats echolocate in the same volume, it is expected that the DF range will increase because of the unique acoustic fovea’s each bat has. What is the expected range increase when the two bats echolocate independently however? To understand the expected DF range when multiple bats are flying we simulated the case of two bats echolocating independently in the same volume. The acoustic fovea of both bats was randomly chosen, and so were their start and end speeds. The DF range for the </w:t>
      </w:r>
      <w:proofErr w:type="gramStart"/>
      <w:r>
        <w:t>two bat</w:t>
      </w:r>
      <w:proofErr w:type="gramEnd"/>
      <w:r>
        <w:t xml:space="preserve"> case was thus calculated over a series of 1,000 random parameter combinations to reveal the range of dominant frequency ranges expected in two bat cases. In the </w:t>
      </w:r>
      <w:proofErr w:type="gramStart"/>
      <w:r>
        <w:t>two bat</w:t>
      </w:r>
      <w:proofErr w:type="gramEnd"/>
      <w:r>
        <w:t xml:space="preserve"> case, </w:t>
      </w:r>
      <m:oMath>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range</m:t>
            </m:r>
          </m:sub>
        </m:sSub>
        <m:r>
          <w:rPr>
            <w:rFonts w:ascii="Cambria Math" w:hAnsi="Cambria Math"/>
          </w:rPr>
          <m:t>=max(</m:t>
        </m:r>
        <m:sSub>
          <m:sSubPr>
            <m:ctrlPr>
              <w:rPr>
                <w:rFonts w:ascii="Cambria Math" w:hAnsi="Cambria Math"/>
              </w:rPr>
            </m:ctrlPr>
          </m:sSubPr>
          <m:e>
            <m:r>
              <w:rPr>
                <w:rFonts w:ascii="Cambria Math" w:hAnsi="Cambria Math"/>
              </w:rPr>
              <m:t>F</m:t>
            </m:r>
          </m:e>
          <m:sub>
            <m:r>
              <w:rPr>
                <w:rFonts w:ascii="Cambria Math" w:hAnsi="Cambria Math"/>
              </w:rPr>
              <m:t>rec</m:t>
            </m:r>
          </m:sub>
        </m:sSub>
        <m:r>
          <w:rPr>
            <w:rFonts w:ascii="Cambria Math" w:hAnsi="Cambria Math"/>
          </w:rPr>
          <m:t>)-min(</m:t>
        </m:r>
        <m:sSub>
          <m:sSubPr>
            <m:ctrlPr>
              <w:rPr>
                <w:rFonts w:ascii="Cambria Math" w:hAnsi="Cambria Math"/>
              </w:rPr>
            </m:ctrlPr>
          </m:sSubPr>
          <m:e>
            <m:r>
              <w:rPr>
                <w:rFonts w:ascii="Cambria Math" w:hAnsi="Cambria Math"/>
              </w:rPr>
              <m:t>F</m:t>
            </m:r>
          </m:e>
          <m:sub>
            <m:r>
              <w:rPr>
                <w:rFonts w:ascii="Cambria Math" w:hAnsi="Cambria Math"/>
              </w:rPr>
              <m:t>rec</m:t>
            </m:r>
          </m:sub>
        </m:sSub>
        <m:r>
          <w:rPr>
            <w:rFonts w:ascii="Cambria Math" w:hAnsi="Cambria Math"/>
          </w:rPr>
          <m:t>)</m:t>
        </m:r>
      </m:oMath>
      <w:r>
        <w:t xml:space="preserve"> without reference to when or which bat emitted the call.</w:t>
      </w:r>
    </w:p>
    <w:p w14:paraId="68F0B792" w14:textId="77777777" w:rsidR="00871A93" w:rsidRDefault="004D36E1" w:rsidP="00FC3E72">
      <w:pPr>
        <w:pStyle w:val="BodyText"/>
        <w:spacing w:line="276" w:lineRule="auto"/>
      </w:pPr>
      <w:r>
        <w:t xml:space="preserve">Figure 10 shows the dominant frequency ranges expected from single and a pair of bats. The median difference of the multi-single DF ranges is expected to be around 3.9 kHz, even though there is a wide variation in the observed DF ranges. The experimentally observed multi-single DF range difference of ~2 kHz falls within the range difference shown in Figure 10, however more detailed </w:t>
      </w:r>
      <w:proofErr w:type="spellStart"/>
      <w:r>
        <w:t>parametrisation</w:t>
      </w:r>
      <w:proofErr w:type="spellEnd"/>
      <w:r>
        <w:t xml:space="preserve"> of the flight speeds and relative positions may lead to a better match of the observed data.</w:t>
      </w:r>
    </w:p>
    <w:p w14:paraId="75BF4BAE" w14:textId="77777777" w:rsidR="00871A93" w:rsidRDefault="004D36E1" w:rsidP="00FC3E72">
      <w:pPr>
        <w:pStyle w:val="CaptionedFigure"/>
        <w:spacing w:line="276" w:lineRule="auto"/>
      </w:pPr>
      <w:commentRangeStart w:id="1893"/>
      <w:r>
        <w:rPr>
          <w:noProof/>
        </w:rPr>
        <w:drawing>
          <wp:inline distT="0" distB="0" distL="0" distR="0" wp14:anchorId="3F43994F" wp14:editId="1F5D4D42">
            <wp:extent cx="5334000" cy="4000499"/>
            <wp:effectExtent l="0" t="0" r="0" b="0"/>
            <wp:docPr id="10" name="Picture" descr="Figure 10:  The distribution of dominant frequency ranges expected when a single bat echolocates (left), observed when a single bat (middle), and calculated when two bats fly."/>
            <wp:cNvGraphicFramePr/>
            <a:graphic xmlns:a="http://schemas.openxmlformats.org/drawingml/2006/main">
              <a:graphicData uri="http://schemas.openxmlformats.org/drawingml/2006/picture">
                <pic:pic xmlns:pic="http://schemas.openxmlformats.org/drawingml/2006/picture">
                  <pic:nvPicPr>
                    <pic:cNvPr id="0" name="Picture" descr="../combined_analysis/domfreqrange_singlemultisim.png"/>
                    <pic:cNvPicPr>
                      <a:picLocks noChangeAspect="1" noChangeArrowheads="1"/>
                    </pic:cNvPicPr>
                  </pic:nvPicPr>
                  <pic:blipFill>
                    <a:blip r:embed="rId21"/>
                    <a:stretch>
                      <a:fillRect/>
                    </a:stretch>
                  </pic:blipFill>
                  <pic:spPr bwMode="auto">
                    <a:xfrm>
                      <a:off x="0" y="0"/>
                      <a:ext cx="5334000" cy="4000499"/>
                    </a:xfrm>
                    <a:prstGeom prst="rect">
                      <a:avLst/>
                    </a:prstGeom>
                    <a:noFill/>
                    <a:ln w="9525">
                      <a:noFill/>
                      <a:headEnd/>
                      <a:tailEnd/>
                    </a:ln>
                  </pic:spPr>
                </pic:pic>
              </a:graphicData>
            </a:graphic>
          </wp:inline>
        </w:drawing>
      </w:r>
      <w:commentRangeEnd w:id="1893"/>
      <w:r w:rsidR="00BE6FA1">
        <w:rPr>
          <w:rStyle w:val="CommentReference"/>
        </w:rPr>
        <w:commentReference w:id="1893"/>
      </w:r>
    </w:p>
    <w:p w14:paraId="46C744C7" w14:textId="77777777" w:rsidR="00871A93" w:rsidRDefault="004D36E1" w:rsidP="00FC3E72">
      <w:pPr>
        <w:pStyle w:val="ImageCaption"/>
        <w:spacing w:line="276" w:lineRule="auto"/>
      </w:pPr>
      <w:r>
        <w:t>Figure 10:  The distribution of dominant frequency ranges expected when a single bat echolocates (left), observed when a single bat (middle), and calculated when two bats fly.</w:t>
      </w:r>
    </w:p>
    <w:p w14:paraId="65A655CA" w14:textId="77777777" w:rsidR="00871A93" w:rsidRDefault="004D36E1" w:rsidP="00FC3E72">
      <w:pPr>
        <w:pStyle w:val="BodyText"/>
        <w:spacing w:line="276" w:lineRule="auto"/>
      </w:pPr>
      <w:r>
        <w:lastRenderedPageBreak/>
        <w:t xml:space="preserve">The code to implement this calculation is in the </w:t>
      </w:r>
      <w:r>
        <w:rPr>
          <w:rStyle w:val="VerbatimChar"/>
        </w:rPr>
        <w:t xml:space="preserve">Combined analysis </w:t>
      </w:r>
      <w:proofErr w:type="spellStart"/>
      <w:proofErr w:type="gramStart"/>
      <w:r>
        <w:rPr>
          <w:rStyle w:val="VerbatimChar"/>
        </w:rPr>
        <w:t>notebook.ipynb</w:t>
      </w:r>
      <w:proofErr w:type="spellEnd"/>
      <w:proofErr w:type="gramEnd"/>
      <w:r>
        <w:t xml:space="preserve"> and its HTML version.</w:t>
      </w:r>
    </w:p>
    <w:p w14:paraId="39361BDF" w14:textId="77777777" w:rsidR="00871A93" w:rsidRDefault="004D36E1" w:rsidP="00FC3E72">
      <w:pPr>
        <w:pStyle w:val="Heading2"/>
        <w:spacing w:line="276" w:lineRule="auto"/>
      </w:pPr>
      <w:bookmarkStart w:id="1894" w:name="simtfmoverlap"/>
      <w:r>
        <w:t>0.10</w:t>
      </w:r>
      <w:r>
        <w:tab/>
      </w:r>
      <w:proofErr w:type="spellStart"/>
      <w:r>
        <w:t>tFM</w:t>
      </w:r>
      <w:proofErr w:type="spellEnd"/>
      <w:r>
        <w:t xml:space="preserve"> echo-call overlap probabilities</w:t>
      </w:r>
      <w:bookmarkEnd w:id="1894"/>
    </w:p>
    <w:p w14:paraId="6BD80CA8" w14:textId="77777777" w:rsidR="00871A93" w:rsidRDefault="004D36E1" w:rsidP="00FC3E72">
      <w:pPr>
        <w:pStyle w:val="FirstParagraph"/>
        <w:spacing w:line="276" w:lineRule="auto"/>
      </w:pPr>
      <w:commentRangeStart w:id="1895"/>
      <w:r>
        <w:t xml:space="preserve">The probability of a </w:t>
      </w:r>
      <w:proofErr w:type="spellStart"/>
      <w:r>
        <w:t>tFM</w:t>
      </w:r>
      <w:proofErr w:type="spellEnd"/>
      <w:r>
        <w:t xml:space="preserve"> echo overlapping with the </w:t>
      </w:r>
      <w:proofErr w:type="spellStart"/>
      <w:r>
        <w:t>tFM</w:t>
      </w:r>
      <w:proofErr w:type="spellEnd"/>
      <w:r>
        <w:t xml:space="preserve"> portion of another bat’s call was derived through simulation. </w:t>
      </w:r>
      <w:commentRangeEnd w:id="1895"/>
      <w:r w:rsidR="00274736">
        <w:rPr>
          <w:rStyle w:val="CommentReference"/>
        </w:rPr>
        <w:commentReference w:id="1895"/>
      </w:r>
      <w:r>
        <w:t>The echo/call duration was fixed at 3.4ms and the inter-</w:t>
      </w:r>
      <w:proofErr w:type="spellStart"/>
      <w:r>
        <w:t>tFM</w:t>
      </w:r>
      <w:proofErr w:type="spellEnd"/>
      <w:r>
        <w:t xml:space="preserve"> duration was set to 40 and 50ms. A </w:t>
      </w:r>
      <w:proofErr w:type="spellStart"/>
      <w:r>
        <w:t>tFM</w:t>
      </w:r>
      <w:proofErr w:type="spellEnd"/>
      <w:r>
        <w:t xml:space="preserve"> echo was placed randomly in a time-span between 0</w:t>
      </w:r>
      <w:proofErr w:type="gramStart"/>
      <w:r>
        <w:t>-(</w:t>
      </w:r>
      <w:proofErr w:type="gramEnd"/>
      <w:r>
        <w:t>echo + inter-</w:t>
      </w:r>
      <w:proofErr w:type="spellStart"/>
      <w:r>
        <w:t>tFM</w:t>
      </w:r>
      <w:proofErr w:type="spellEnd"/>
      <w:r>
        <w:t xml:space="preserve"> duration). A </w:t>
      </w:r>
      <w:proofErr w:type="spellStart"/>
      <w:r>
        <w:t>tFM</w:t>
      </w:r>
      <w:proofErr w:type="spellEnd"/>
      <w:r>
        <w:t xml:space="preserve"> call was also randomly placed in the same time-span, and a temporal overlap was checked. The random placement and overlap checking </w:t>
      </w:r>
      <w:proofErr w:type="gramStart"/>
      <w:r>
        <w:t>was</w:t>
      </w:r>
      <w:proofErr w:type="gramEnd"/>
      <w:r>
        <w:t xml:space="preserve"> done 20,000 times to derive a probability of echo-call overlap at the two inter-</w:t>
      </w:r>
      <w:proofErr w:type="spellStart"/>
      <w:r>
        <w:t>tFM</w:t>
      </w:r>
      <w:proofErr w:type="spellEnd"/>
      <w:r>
        <w:t xml:space="preserve"> intervals.</w:t>
      </w:r>
    </w:p>
    <w:p w14:paraId="5A6A7048" w14:textId="77777777" w:rsidR="00871A93" w:rsidRDefault="004D36E1" w:rsidP="00FC3E72">
      <w:pPr>
        <w:pStyle w:val="BodyText"/>
        <w:spacing w:line="276" w:lineRule="auto"/>
      </w:pPr>
      <w:r>
        <w:t xml:space="preserve">For </w:t>
      </w:r>
      <w:r>
        <w:rPr>
          <w:i/>
        </w:rPr>
        <w:t>3</w:t>
      </w:r>
      <w:r>
        <w:t xml:space="preserve"> bats, an echo may be overlapped by two calls. The probability of echo-call overlap here is between 1.6 to 2.1%. Further details are in the </w:t>
      </w:r>
      <w:proofErr w:type="spellStart"/>
      <w:r>
        <w:t>Jupyter</w:t>
      </w:r>
      <w:proofErr w:type="spellEnd"/>
      <w:r>
        <w:t xml:space="preserve"> notebook titled </w:t>
      </w:r>
      <w:proofErr w:type="spellStart"/>
      <w:r>
        <w:rPr>
          <w:rStyle w:val="VerbatimChar"/>
        </w:rPr>
        <w:t>tFM-</w:t>
      </w:r>
      <w:proofErr w:type="gramStart"/>
      <w:r>
        <w:rPr>
          <w:rStyle w:val="VerbatimChar"/>
        </w:rPr>
        <w:t>overlaps.ipynb</w:t>
      </w:r>
      <w:proofErr w:type="spellEnd"/>
      <w:proofErr w:type="gramEnd"/>
      <w:r>
        <w:t>.</w:t>
      </w:r>
    </w:p>
    <w:p w14:paraId="5155156B" w14:textId="77777777" w:rsidR="001D7D79" w:rsidRDefault="001D7D79" w:rsidP="00FC3E72">
      <w:pPr>
        <w:pStyle w:val="Heading2"/>
        <w:spacing w:line="276" w:lineRule="auto"/>
        <w:rPr>
          <w:ins w:id="1896" w:author="Neetash Mysuru" w:date="2021-04-18T15:35:00Z"/>
        </w:rPr>
      </w:pPr>
      <w:bookmarkStart w:id="1897" w:name="references"/>
    </w:p>
    <w:p w14:paraId="40625FAF" w14:textId="3F80F573" w:rsidR="00871A93" w:rsidRDefault="004D36E1" w:rsidP="00FC3E72">
      <w:pPr>
        <w:pStyle w:val="Heading2"/>
        <w:spacing w:line="276" w:lineRule="auto"/>
      </w:pPr>
      <w:r>
        <w:t>0.11</w:t>
      </w:r>
      <w:r>
        <w:tab/>
        <w:t>References</w:t>
      </w:r>
      <w:bookmarkEnd w:id="1897"/>
    </w:p>
    <w:p w14:paraId="18FD9B23" w14:textId="77777777" w:rsidR="00871A93" w:rsidRDefault="004D36E1" w:rsidP="00FC3E72">
      <w:pPr>
        <w:pStyle w:val="Bibliography"/>
        <w:spacing w:line="276" w:lineRule="auto"/>
      </w:pPr>
      <w:bookmarkStart w:id="1898" w:name="ref-adams2017suppression"/>
      <w:bookmarkStart w:id="1899" w:name="refs"/>
      <w:r>
        <w:t xml:space="preserve">Adams, Amanda M, Kaylee Davis, and Michael </w:t>
      </w:r>
      <w:proofErr w:type="spellStart"/>
      <w:r>
        <w:t>Smotherman</w:t>
      </w:r>
      <w:proofErr w:type="spellEnd"/>
      <w:r>
        <w:t xml:space="preserve">. 2017. “Suppression of Emission Rates Improves Sonar Performance by Flying Bats.” </w:t>
      </w:r>
      <w:r>
        <w:rPr>
          <w:i/>
        </w:rPr>
        <w:t>Scientific Reports</w:t>
      </w:r>
      <w:r>
        <w:t xml:space="preserve"> 7 (1): 1–9.</w:t>
      </w:r>
    </w:p>
    <w:p w14:paraId="54354A08" w14:textId="77777777" w:rsidR="00871A93" w:rsidRDefault="004D36E1" w:rsidP="00FC3E72">
      <w:pPr>
        <w:pStyle w:val="Bibliography"/>
        <w:spacing w:line="276" w:lineRule="auto"/>
      </w:pPr>
      <w:bookmarkStart w:id="1900" w:name="ref-amichai2015calling"/>
      <w:bookmarkEnd w:id="1898"/>
      <w:proofErr w:type="spellStart"/>
      <w:r>
        <w:t>Amichai</w:t>
      </w:r>
      <w:proofErr w:type="spellEnd"/>
      <w:r>
        <w:t xml:space="preserve">, Eran, Gaddi </w:t>
      </w:r>
      <w:proofErr w:type="spellStart"/>
      <w:r>
        <w:t>Blumrosen</w:t>
      </w:r>
      <w:proofErr w:type="spellEnd"/>
      <w:r>
        <w:t xml:space="preserve">, and Yossi Yovel. 2015. “Calling Louder and Longer: How Bats Use Biosonar Under Severe Acoustic Interference from Other Bats.” </w:t>
      </w:r>
      <w:r>
        <w:rPr>
          <w:i/>
        </w:rPr>
        <w:t>Proceedings of the Royal Society B: Biological Sciences</w:t>
      </w:r>
      <w:r>
        <w:t xml:space="preserve"> 282 (1821): 20152064.</w:t>
      </w:r>
    </w:p>
    <w:p w14:paraId="1B65F737" w14:textId="77777777" w:rsidR="00871A93" w:rsidRDefault="004D36E1" w:rsidP="00FC3E72">
      <w:pPr>
        <w:pStyle w:val="Bibliography"/>
        <w:spacing w:line="276" w:lineRule="auto"/>
      </w:pPr>
      <w:bookmarkStart w:id="1901" w:name="ref-audacity"/>
      <w:bookmarkEnd w:id="1900"/>
      <w:r>
        <w:t xml:space="preserve">Audacity-Team. 2019. “Audacity(R): Free Audio Editor and Recorder [Computer Application] Version 2.3.3.” </w:t>
      </w:r>
      <w:hyperlink r:id="rId22">
        <w:r>
          <w:rPr>
            <w:rStyle w:val="Hyperlink"/>
          </w:rPr>
          <w:t>https://audacityteam.org/</w:t>
        </w:r>
      </w:hyperlink>
      <w:r>
        <w:t>.</w:t>
      </w:r>
    </w:p>
    <w:p w14:paraId="31C9B872" w14:textId="77777777" w:rsidR="00871A93" w:rsidRDefault="004D36E1" w:rsidP="00FC3E72">
      <w:pPr>
        <w:pStyle w:val="Bibliography"/>
        <w:spacing w:line="276" w:lineRule="auto"/>
      </w:pPr>
      <w:bookmarkStart w:id="1902" w:name="ref-barchi2013spatial"/>
      <w:bookmarkEnd w:id="1901"/>
      <w:proofErr w:type="spellStart"/>
      <w:r>
        <w:t>Barchi</w:t>
      </w:r>
      <w:proofErr w:type="spellEnd"/>
      <w:r>
        <w:t xml:space="preserve">, Jonathan R, Jeffrey M Knowles, and James </w:t>
      </w:r>
      <w:proofErr w:type="gramStart"/>
      <w:r>
        <w:t>A</w:t>
      </w:r>
      <w:proofErr w:type="gramEnd"/>
      <w:r>
        <w:t xml:space="preserve"> Simmons. 2013. “Spatial Memory and Stereotypy of Flight Paths by Big Brown Bats in Cluttered Surroundings.” </w:t>
      </w:r>
      <w:r>
        <w:rPr>
          <w:i/>
        </w:rPr>
        <w:t>Journal of Experimental Biology</w:t>
      </w:r>
      <w:r>
        <w:t xml:space="preserve"> 216 (6): 1053–63.</w:t>
      </w:r>
    </w:p>
    <w:p w14:paraId="22B5C17C" w14:textId="77777777" w:rsidR="00871A93" w:rsidRDefault="004D36E1" w:rsidP="00FC3E72">
      <w:pPr>
        <w:pStyle w:val="Bibliography"/>
        <w:spacing w:line="276" w:lineRule="auto"/>
      </w:pPr>
      <w:bookmarkStart w:id="1903" w:name="ref-lme4"/>
      <w:bookmarkEnd w:id="1902"/>
      <w:r>
        <w:t xml:space="preserve">Bates, Douglas, Martin </w:t>
      </w:r>
      <w:proofErr w:type="spellStart"/>
      <w:r>
        <w:t>Mächler</w:t>
      </w:r>
      <w:proofErr w:type="spellEnd"/>
      <w:r>
        <w:t xml:space="preserve">, Ben </w:t>
      </w:r>
      <w:proofErr w:type="spellStart"/>
      <w:r>
        <w:t>Bolker</w:t>
      </w:r>
      <w:proofErr w:type="spellEnd"/>
      <w:r>
        <w:t xml:space="preserve">, and Steve Walker. 2015. “Fitting Linear Mixed-Effects Models Using lme4.” </w:t>
      </w:r>
      <w:r>
        <w:rPr>
          <w:i/>
        </w:rPr>
        <w:t>Journal of Statistical Software</w:t>
      </w:r>
      <w:r>
        <w:t xml:space="preserve"> 67 (1): 1–48. </w:t>
      </w:r>
      <w:hyperlink r:id="rId23">
        <w:r>
          <w:rPr>
            <w:rStyle w:val="Hyperlink"/>
          </w:rPr>
          <w:t>https://doi.org/10.18637/jss.v067.i01</w:t>
        </w:r>
      </w:hyperlink>
      <w:r>
        <w:t>.</w:t>
      </w:r>
    </w:p>
    <w:p w14:paraId="31CC843F" w14:textId="77777777" w:rsidR="00871A93" w:rsidRDefault="004D36E1" w:rsidP="00FC3E72">
      <w:pPr>
        <w:pStyle w:val="Bibliography"/>
        <w:spacing w:line="276" w:lineRule="auto"/>
      </w:pPr>
      <w:bookmarkStart w:id="1904" w:name="ref-soundfile"/>
      <w:bookmarkEnd w:id="1903"/>
      <w:r>
        <w:t xml:space="preserve">Bechtold, Bastian, and Matthias Geier. 2019. </w:t>
      </w:r>
      <w:proofErr w:type="spellStart"/>
      <w:r>
        <w:rPr>
          <w:i/>
        </w:rPr>
        <w:t>SoundFile</w:t>
      </w:r>
      <w:proofErr w:type="spellEnd"/>
      <w:r>
        <w:t xml:space="preserve"> (version 0.10.3). </w:t>
      </w:r>
      <w:hyperlink r:id="rId24">
        <w:r>
          <w:rPr>
            <w:rStyle w:val="Hyperlink"/>
          </w:rPr>
          <w:t>https://github.com/bastibe/SoundFile</w:t>
        </w:r>
      </w:hyperlink>
      <w:r>
        <w:t>.</w:t>
      </w:r>
    </w:p>
    <w:p w14:paraId="0DFA2255" w14:textId="77777777" w:rsidR="00871A93" w:rsidRDefault="004D36E1" w:rsidP="00FC3E72">
      <w:pPr>
        <w:pStyle w:val="Bibliography"/>
        <w:spacing w:line="276" w:lineRule="auto"/>
      </w:pPr>
      <w:bookmarkStart w:id="1905" w:name="ref-itsfmcitation"/>
      <w:bookmarkEnd w:id="1904"/>
      <w:r>
        <w:t>Beleyur, Thejasvi. 2021. “</w:t>
      </w:r>
      <w:proofErr w:type="spellStart"/>
      <w:r>
        <w:t>Itsfm</w:t>
      </w:r>
      <w:proofErr w:type="spellEnd"/>
      <w:r>
        <w:t xml:space="preserve">, an Open-Source Package to Reliably Segment and Measure Sounds by Frequency Modulation.” </w:t>
      </w:r>
      <w:proofErr w:type="spellStart"/>
      <w:r>
        <w:rPr>
          <w:i/>
        </w:rPr>
        <w:t>bioRxiv</w:t>
      </w:r>
      <w:proofErr w:type="spellEnd"/>
      <w:r>
        <w:t xml:space="preserve">. </w:t>
      </w:r>
      <w:hyperlink r:id="rId25">
        <w:r>
          <w:rPr>
            <w:rStyle w:val="Hyperlink"/>
          </w:rPr>
          <w:t>https://doi.org/10.1101/2021.01.09.426033</w:t>
        </w:r>
      </w:hyperlink>
      <w:r>
        <w:t>.</w:t>
      </w:r>
    </w:p>
    <w:p w14:paraId="5003C842" w14:textId="77777777" w:rsidR="00871A93" w:rsidRDefault="004D36E1" w:rsidP="00FC3E72">
      <w:pPr>
        <w:pStyle w:val="Bibliography"/>
        <w:spacing w:line="276" w:lineRule="auto"/>
      </w:pPr>
      <w:bookmarkStart w:id="1906" w:name="ref-beleyur2019modeling"/>
      <w:bookmarkEnd w:id="1905"/>
      <w:r>
        <w:lastRenderedPageBreak/>
        <w:t xml:space="preserve">Beleyur, Thejasvi, and Holger R Goerlitz. 2019. “Modeling Active Sensing Reveals Echo Detection Even in Large Groups of Bats.” </w:t>
      </w:r>
      <w:r>
        <w:rPr>
          <w:i/>
        </w:rPr>
        <w:t>Proceedings of the National Academy of Sciences</w:t>
      </w:r>
      <w:r>
        <w:t xml:space="preserve"> 116 (52): 26662–8.</w:t>
      </w:r>
    </w:p>
    <w:p w14:paraId="3C265A5A" w14:textId="77777777" w:rsidR="00871A93" w:rsidRDefault="004D36E1" w:rsidP="00FC3E72">
      <w:pPr>
        <w:pStyle w:val="Bibliography"/>
        <w:spacing w:line="276" w:lineRule="auto"/>
      </w:pPr>
      <w:bookmarkStart w:id="1907" w:name="ref-socialintegr"/>
      <w:bookmarkEnd w:id="1906"/>
      <w:r>
        <w:t xml:space="preserve">Bradbury, Jack W, and Sandra L </w:t>
      </w:r>
      <w:proofErr w:type="spellStart"/>
      <w:r>
        <w:t>Vehrencamp</w:t>
      </w:r>
      <w:proofErr w:type="spellEnd"/>
      <w:r>
        <w:t xml:space="preserve">. 2011. “Social Integration.” In </w:t>
      </w:r>
      <w:r>
        <w:rPr>
          <w:i/>
        </w:rPr>
        <w:t>Principles of Animal Communication</w:t>
      </w:r>
      <w:r>
        <w:t xml:space="preserve">, 515–60. Sinauer </w:t>
      </w:r>
      <w:proofErr w:type="spellStart"/>
      <w:proofErr w:type="gramStart"/>
      <w:r>
        <w:t>Associates,MA</w:t>
      </w:r>
      <w:proofErr w:type="spellEnd"/>
      <w:proofErr w:type="gramEnd"/>
      <w:r>
        <w:t>.</w:t>
      </w:r>
    </w:p>
    <w:p w14:paraId="26650863" w14:textId="77777777" w:rsidR="00871A93" w:rsidRDefault="004D36E1" w:rsidP="00FC3E72">
      <w:pPr>
        <w:pStyle w:val="Bibliography"/>
        <w:spacing w:line="276" w:lineRule="auto"/>
      </w:pPr>
      <w:bookmarkStart w:id="1908" w:name="ref-cvikel2015board"/>
      <w:bookmarkEnd w:id="1907"/>
      <w:proofErr w:type="spellStart"/>
      <w:r>
        <w:t>Cvikel</w:t>
      </w:r>
      <w:proofErr w:type="spellEnd"/>
      <w:r>
        <w:t xml:space="preserve">, Noam, Eran Levin, Edward </w:t>
      </w:r>
      <w:proofErr w:type="spellStart"/>
      <w:r>
        <w:t>Hurme</w:t>
      </w:r>
      <w:proofErr w:type="spellEnd"/>
      <w:r>
        <w:t xml:space="preserve">, </w:t>
      </w:r>
      <w:proofErr w:type="spellStart"/>
      <w:r>
        <w:t>Ivailo</w:t>
      </w:r>
      <w:proofErr w:type="spellEnd"/>
      <w:r>
        <w:t xml:space="preserve"> </w:t>
      </w:r>
      <w:proofErr w:type="spellStart"/>
      <w:r>
        <w:t>Borissov</w:t>
      </w:r>
      <w:proofErr w:type="spellEnd"/>
      <w:r>
        <w:t xml:space="preserve">, Arjan </w:t>
      </w:r>
      <w:proofErr w:type="spellStart"/>
      <w:r>
        <w:t>Boonman</w:t>
      </w:r>
      <w:proofErr w:type="spellEnd"/>
      <w:r>
        <w:t xml:space="preserve">, Eran </w:t>
      </w:r>
      <w:proofErr w:type="spellStart"/>
      <w:r>
        <w:t>Amichai</w:t>
      </w:r>
      <w:proofErr w:type="spellEnd"/>
      <w:r>
        <w:t xml:space="preserve">, and Yossi Yovel. 2015. “On-Board Recordings Reveal No Jamming Avoidance in Wild Bats.” </w:t>
      </w:r>
      <w:r>
        <w:rPr>
          <w:i/>
        </w:rPr>
        <w:t>Proceedings of the Royal Society B: Biological Sciences</w:t>
      </w:r>
      <w:r>
        <w:t xml:space="preserve"> 282 (1798): 20142274.</w:t>
      </w:r>
    </w:p>
    <w:p w14:paraId="0CFF81B4" w14:textId="77777777" w:rsidR="00871A93" w:rsidRDefault="004D36E1" w:rsidP="00FC3E72">
      <w:pPr>
        <w:pStyle w:val="Bibliography"/>
        <w:spacing w:line="276" w:lineRule="auto"/>
      </w:pPr>
      <w:bookmarkStart w:id="1909" w:name="ref-dietz2016bats"/>
      <w:bookmarkEnd w:id="1908"/>
      <w:r>
        <w:t xml:space="preserve">Dietz, Christian, and Andreas Kiefer. 2016. </w:t>
      </w:r>
      <w:r>
        <w:rPr>
          <w:i/>
        </w:rPr>
        <w:t>Bats of Britain and Europe</w:t>
      </w:r>
      <w:r>
        <w:t>. Bloomsbury Publishing.</w:t>
      </w:r>
    </w:p>
    <w:p w14:paraId="411F91A9" w14:textId="77777777" w:rsidR="00871A93" w:rsidRDefault="004D36E1" w:rsidP="00FC3E72">
      <w:pPr>
        <w:pStyle w:val="Bibliography"/>
        <w:spacing w:line="276" w:lineRule="auto"/>
      </w:pPr>
      <w:bookmarkStart w:id="1910" w:name="ref-fawcett2015echolocation"/>
      <w:bookmarkEnd w:id="1909"/>
      <w:r>
        <w:t xml:space="preserve">Fawcett, Kayleigh, David S Jacobs, Annemarie </w:t>
      </w:r>
      <w:proofErr w:type="spellStart"/>
      <w:r>
        <w:t>Surlykke</w:t>
      </w:r>
      <w:proofErr w:type="spellEnd"/>
      <w:r>
        <w:t xml:space="preserve">, and John M Ratcliffe. 2015. “Echolocation in the Bat, Rhinolophus </w:t>
      </w:r>
      <w:proofErr w:type="spellStart"/>
      <w:r>
        <w:t>Capensis</w:t>
      </w:r>
      <w:proofErr w:type="spellEnd"/>
      <w:r>
        <w:t xml:space="preserve">: The Influence of Clutter, Conspecifics and Prey on Call Design and Intensity.” </w:t>
      </w:r>
      <w:r>
        <w:rPr>
          <w:i/>
        </w:rPr>
        <w:t>Biology Open</w:t>
      </w:r>
      <w:r>
        <w:t xml:space="preserve"> 4 (6): 693–701.</w:t>
      </w:r>
    </w:p>
    <w:p w14:paraId="7323CDDE" w14:textId="77777777" w:rsidR="00871A93" w:rsidRDefault="004D36E1" w:rsidP="00FC3E72">
      <w:pPr>
        <w:pStyle w:val="Bibliography"/>
        <w:spacing w:line="276" w:lineRule="auto"/>
      </w:pPr>
      <w:bookmarkStart w:id="1911" w:name="ref-fawcett2015clutter"/>
      <w:bookmarkEnd w:id="1910"/>
      <w:r>
        <w:t xml:space="preserve">Fawcett, Kayleigh, and John M Ratcliffe. 2015. “Clutter and Conspecifics: A Comparison of Their Influence on Echolocation and Flight </w:t>
      </w:r>
      <w:proofErr w:type="spellStart"/>
      <w:r>
        <w:t>Behaviour</w:t>
      </w:r>
      <w:proofErr w:type="spellEnd"/>
      <w:r>
        <w:t xml:space="preserve"> in </w:t>
      </w:r>
      <w:proofErr w:type="spellStart"/>
      <w:r>
        <w:t>Daubenton’s</w:t>
      </w:r>
      <w:proofErr w:type="spellEnd"/>
      <w:r>
        <w:t xml:space="preserve"> Bat, Myotis </w:t>
      </w:r>
      <w:proofErr w:type="spellStart"/>
      <w:r>
        <w:t>Daubentonii</w:t>
      </w:r>
      <w:proofErr w:type="spellEnd"/>
      <w:r>
        <w:t xml:space="preserve">.” </w:t>
      </w:r>
      <w:r>
        <w:rPr>
          <w:i/>
        </w:rPr>
        <w:t>Journal of Comparative Physiology A</w:t>
      </w:r>
      <w:r>
        <w:t xml:space="preserve"> 201 (3): 295–304.</w:t>
      </w:r>
    </w:p>
    <w:p w14:paraId="3F9DB6CF" w14:textId="77777777" w:rsidR="00871A93" w:rsidRDefault="004D36E1" w:rsidP="00FC3E72">
      <w:pPr>
        <w:pStyle w:val="Bibliography"/>
        <w:spacing w:line="276" w:lineRule="auto"/>
      </w:pPr>
      <w:bookmarkStart w:id="1912" w:name="ref-Fenton2014"/>
      <w:bookmarkEnd w:id="1911"/>
      <w:r>
        <w:t xml:space="preserve">Fenton, Brock (M.B.), </w:t>
      </w:r>
      <w:proofErr w:type="spellStart"/>
      <w:r>
        <w:t>Frants</w:t>
      </w:r>
      <w:proofErr w:type="spellEnd"/>
      <w:r>
        <w:t xml:space="preserve"> H. Jensen, Elisabeth K. V. </w:t>
      </w:r>
      <w:proofErr w:type="spellStart"/>
      <w:r>
        <w:t>Kalko</w:t>
      </w:r>
      <w:proofErr w:type="spellEnd"/>
      <w:r>
        <w:t xml:space="preserve">, and Peter L. Tyack. 2014. “Sonar Signals of Bats and Toothed Whales.” In </w:t>
      </w:r>
      <w:r>
        <w:rPr>
          <w:i/>
        </w:rPr>
        <w:t>Biosonar</w:t>
      </w:r>
      <w:r>
        <w:t xml:space="preserve">, edited by Annemarie </w:t>
      </w:r>
      <w:proofErr w:type="spellStart"/>
      <w:r>
        <w:t>Surlykke</w:t>
      </w:r>
      <w:proofErr w:type="spellEnd"/>
      <w:r>
        <w:t xml:space="preserve">, Paul E. </w:t>
      </w:r>
      <w:proofErr w:type="spellStart"/>
      <w:r>
        <w:t>Nachtigall</w:t>
      </w:r>
      <w:proofErr w:type="spellEnd"/>
      <w:r>
        <w:t xml:space="preserve">, Richard R. Fay, and Arthur N. Popper, 11–59. New York, NY: Springer New York. </w:t>
      </w:r>
      <w:hyperlink r:id="rId26">
        <w:r>
          <w:rPr>
            <w:rStyle w:val="Hyperlink"/>
          </w:rPr>
          <w:t>https://doi.org/10.1007/978-1-4614-9146-0_2</w:t>
        </w:r>
      </w:hyperlink>
      <w:r>
        <w:t>.</w:t>
      </w:r>
    </w:p>
    <w:p w14:paraId="207AF21A" w14:textId="77777777" w:rsidR="00871A93" w:rsidRDefault="004D36E1" w:rsidP="00FC3E72">
      <w:pPr>
        <w:pStyle w:val="Bibliography"/>
        <w:spacing w:line="276" w:lineRule="auto"/>
      </w:pPr>
      <w:bookmarkStart w:id="1913" w:name="ref-fenton2012evolution"/>
      <w:bookmarkEnd w:id="1912"/>
      <w:r>
        <w:t xml:space="preserve">Fenton, M Brock, Paul A Faure, and John M Ratcliffe. 2012. “Evolution of High Duty Cycle Echolocation in Bats.” </w:t>
      </w:r>
      <w:r>
        <w:rPr>
          <w:i/>
        </w:rPr>
        <w:t>Journal of Experimental Biology</w:t>
      </w:r>
      <w:r>
        <w:t xml:space="preserve"> 215 (17): 2935–44.</w:t>
      </w:r>
    </w:p>
    <w:p w14:paraId="27A68D30" w14:textId="77777777" w:rsidR="00871A93" w:rsidRDefault="004D36E1" w:rsidP="00FC3E72">
      <w:pPr>
        <w:pStyle w:val="Bibliography"/>
        <w:spacing w:line="276" w:lineRule="auto"/>
      </w:pPr>
      <w:bookmarkStart w:id="1914" w:name="ref-arm"/>
      <w:bookmarkEnd w:id="1913"/>
      <w:r>
        <w:t xml:space="preserve">Gelman, Andrew, and Yu-Sung </w:t>
      </w:r>
      <w:proofErr w:type="spellStart"/>
      <w:r>
        <w:t>Su</w:t>
      </w:r>
      <w:proofErr w:type="spellEnd"/>
      <w:r>
        <w:t xml:space="preserve">. 2020. </w:t>
      </w:r>
      <w:r>
        <w:rPr>
          <w:i/>
        </w:rPr>
        <w:t>Arm: Data Analysis Using Regression and Multilevel/Hierarchical Models</w:t>
      </w:r>
      <w:r>
        <w:t xml:space="preserve">. </w:t>
      </w:r>
      <w:hyperlink r:id="rId27">
        <w:r>
          <w:rPr>
            <w:rStyle w:val="Hyperlink"/>
          </w:rPr>
          <w:t>https://CRAN.R-project.org/package=arm</w:t>
        </w:r>
      </w:hyperlink>
      <w:r>
        <w:t>.</w:t>
      </w:r>
    </w:p>
    <w:p w14:paraId="3B8337B0" w14:textId="77777777" w:rsidR="00871A93" w:rsidRDefault="004D36E1" w:rsidP="00FC3E72">
      <w:pPr>
        <w:pStyle w:val="Bibliography"/>
        <w:spacing w:line="276" w:lineRule="auto"/>
      </w:pPr>
      <w:bookmarkStart w:id="1915" w:name="ref-gillambrasiliensis"/>
      <w:bookmarkEnd w:id="1914"/>
      <w:r>
        <w:t xml:space="preserve">Gillam, Erin H., </w:t>
      </w:r>
      <w:proofErr w:type="spellStart"/>
      <w:r>
        <w:t>Nickolay</w:t>
      </w:r>
      <w:proofErr w:type="spellEnd"/>
      <w:r>
        <w:t xml:space="preserve"> I. Hristov, Thomas H. Kunz, and Gary F. McCracken. 2010. “Echolocation behavior of Brazilian free-tailed bats during dense emergence flights.” </w:t>
      </w:r>
      <w:r>
        <w:rPr>
          <w:i/>
        </w:rPr>
        <w:t>Journal of Mammalogy</w:t>
      </w:r>
      <w:r>
        <w:t xml:space="preserve"> 91 (4): 967–75. </w:t>
      </w:r>
      <w:hyperlink r:id="rId28">
        <w:r>
          <w:rPr>
            <w:rStyle w:val="Hyperlink"/>
          </w:rPr>
          <w:t>https://doi.org/10.1644/09-MAMM-A-302.1</w:t>
        </w:r>
      </w:hyperlink>
      <w:r>
        <w:t>.</w:t>
      </w:r>
    </w:p>
    <w:p w14:paraId="33FC3F31" w14:textId="77777777" w:rsidR="00871A93" w:rsidRDefault="004D36E1" w:rsidP="00FC3E72">
      <w:pPr>
        <w:pStyle w:val="Bibliography"/>
        <w:spacing w:line="276" w:lineRule="auto"/>
      </w:pPr>
      <w:bookmarkStart w:id="1916" w:name="ref-gomes2020individual"/>
      <w:bookmarkEnd w:id="1915"/>
      <w:r>
        <w:t xml:space="preserve">Gomes, Dylan GE, and Holger R Goerlitz. 2020. “Individual Differences Show That Only Some Bats Can Cope with Noise-Induced Masking and Distraction.” </w:t>
      </w:r>
      <w:proofErr w:type="spellStart"/>
      <w:r>
        <w:rPr>
          <w:i/>
        </w:rPr>
        <w:t>PeerJ</w:t>
      </w:r>
      <w:proofErr w:type="spellEnd"/>
      <w:r>
        <w:t xml:space="preserve"> 8: e10551.</w:t>
      </w:r>
    </w:p>
    <w:p w14:paraId="6F1115FC" w14:textId="77777777" w:rsidR="00871A93" w:rsidRDefault="004D36E1" w:rsidP="00FC3E72">
      <w:pPr>
        <w:pStyle w:val="Bibliography"/>
        <w:spacing w:line="276" w:lineRule="auto"/>
      </w:pPr>
      <w:bookmarkStart w:id="1917" w:name="ref-gotze2016no"/>
      <w:bookmarkEnd w:id="1916"/>
      <w:r>
        <w:t xml:space="preserve">Götze, Simone, Jens C Koblitz, Annette </w:t>
      </w:r>
      <w:proofErr w:type="spellStart"/>
      <w:r>
        <w:t>Denzinger</w:t>
      </w:r>
      <w:proofErr w:type="spellEnd"/>
      <w:r>
        <w:t xml:space="preserve">, and Hans-Ulrich Schnitzler. 2016. “No Evidence for Spectral Jamming Avoidance in Echolocation Behavior of Foraging Pipistrelle Bats.” </w:t>
      </w:r>
      <w:r>
        <w:rPr>
          <w:i/>
        </w:rPr>
        <w:t>Scientific Reports</w:t>
      </w:r>
      <w:r>
        <w:t xml:space="preserve"> 6 (1): 1–13.</w:t>
      </w:r>
    </w:p>
    <w:p w14:paraId="7D8566EB" w14:textId="77777777" w:rsidR="00871A93" w:rsidRDefault="004D36E1" w:rsidP="00FC3E72">
      <w:pPr>
        <w:pStyle w:val="Bibliography"/>
        <w:spacing w:line="276" w:lineRule="auto"/>
      </w:pPr>
      <w:bookmarkStart w:id="1918" w:name="ref-griffin1958listening"/>
      <w:bookmarkEnd w:id="1917"/>
      <w:r>
        <w:lastRenderedPageBreak/>
        <w:t>Griffin, Donald R. 1958. “Listening in the Dark: The Acoustic Orientation of Bats and Men.”</w:t>
      </w:r>
    </w:p>
    <w:p w14:paraId="01CA47AD" w14:textId="77777777" w:rsidR="00871A93" w:rsidRDefault="004D36E1" w:rsidP="00FC3E72">
      <w:pPr>
        <w:pStyle w:val="Bibliography"/>
        <w:spacing w:line="276" w:lineRule="auto"/>
      </w:pPr>
      <w:bookmarkStart w:id="1919" w:name="ref-habersetzer1981adaptive"/>
      <w:bookmarkEnd w:id="1918"/>
      <w:proofErr w:type="spellStart"/>
      <w:r>
        <w:t>Habersetzer</w:t>
      </w:r>
      <w:proofErr w:type="spellEnd"/>
      <w:r>
        <w:t xml:space="preserve">, Joerg. 1981. “Adaptive Echolocation Sounds in the </w:t>
      </w:r>
      <w:proofErr w:type="spellStart"/>
      <w:r>
        <w:t>Batrhinopoma</w:t>
      </w:r>
      <w:proofErr w:type="spellEnd"/>
      <w:r>
        <w:t xml:space="preserve"> </w:t>
      </w:r>
      <w:proofErr w:type="spellStart"/>
      <w:r>
        <w:t>Hardwickei</w:t>
      </w:r>
      <w:proofErr w:type="spellEnd"/>
      <w:r>
        <w:t xml:space="preserve">.” </w:t>
      </w:r>
      <w:r>
        <w:rPr>
          <w:i/>
        </w:rPr>
        <w:t>Journal of Comparative Physiology</w:t>
      </w:r>
      <w:r>
        <w:t xml:space="preserve"> 144 (4): 559–66.</w:t>
      </w:r>
    </w:p>
    <w:p w14:paraId="482C6687" w14:textId="77777777" w:rsidR="00871A93" w:rsidRDefault="004D36E1" w:rsidP="00FC3E72">
      <w:pPr>
        <w:pStyle w:val="Bibliography"/>
        <w:spacing w:line="276" w:lineRule="auto"/>
      </w:pPr>
      <w:bookmarkStart w:id="1920" w:name="ref-hage2013ambient"/>
      <w:bookmarkEnd w:id="1919"/>
      <w:proofErr w:type="spellStart"/>
      <w:r>
        <w:t>Hage</w:t>
      </w:r>
      <w:proofErr w:type="spellEnd"/>
      <w:r>
        <w:t xml:space="preserve">, Steffen R, </w:t>
      </w:r>
      <w:proofErr w:type="spellStart"/>
      <w:r>
        <w:t>Tinglei</w:t>
      </w:r>
      <w:proofErr w:type="spellEnd"/>
      <w:r>
        <w:t xml:space="preserve"> Jiang, Sean W </w:t>
      </w:r>
      <w:proofErr w:type="spellStart"/>
      <w:r>
        <w:t>Berquist</w:t>
      </w:r>
      <w:proofErr w:type="spellEnd"/>
      <w:r>
        <w:t xml:space="preserve">, Jiang Feng, and Walter </w:t>
      </w:r>
      <w:proofErr w:type="spellStart"/>
      <w:r>
        <w:t>Metzner</w:t>
      </w:r>
      <w:proofErr w:type="spellEnd"/>
      <w:r>
        <w:t xml:space="preserve">. 2013. “Ambient Noise Induces Independent Shifts in Call Frequency and Amplitude Within the Lombard Effect in Echolocating Bats.” </w:t>
      </w:r>
      <w:r>
        <w:rPr>
          <w:i/>
        </w:rPr>
        <w:t>Proceedings of the National Academy of Sciences</w:t>
      </w:r>
      <w:r>
        <w:t xml:space="preserve"> 110 (10): 4063–8.</w:t>
      </w:r>
    </w:p>
    <w:p w14:paraId="6A66291A" w14:textId="77777777" w:rsidR="00871A93" w:rsidRDefault="004D36E1" w:rsidP="00FC3E72">
      <w:pPr>
        <w:pStyle w:val="Bibliography"/>
        <w:spacing w:line="276" w:lineRule="auto"/>
      </w:pPr>
      <w:bookmarkStart w:id="1921" w:name="ref-hage2014ambient"/>
      <w:bookmarkEnd w:id="1920"/>
      <w:r>
        <w:t xml:space="preserve">———. 2014. “Ambient Noise Causes Independent Changes in Distinct Spectro-Temporal Features of Echolocation Calls in Horseshoe Bats.” </w:t>
      </w:r>
      <w:r>
        <w:rPr>
          <w:i/>
        </w:rPr>
        <w:t>Journal of Experimental Biology</w:t>
      </w:r>
      <w:r>
        <w:t xml:space="preserve"> 217 (14): 2440–4.</w:t>
      </w:r>
    </w:p>
    <w:p w14:paraId="6C43B60A" w14:textId="77777777" w:rsidR="00871A93" w:rsidRDefault="004D36E1" w:rsidP="00FC3E72">
      <w:pPr>
        <w:pStyle w:val="Bibliography"/>
        <w:spacing w:line="276" w:lineRule="auto"/>
      </w:pPr>
      <w:bookmarkStart w:id="1922" w:name="ref-hase2018bats"/>
      <w:bookmarkEnd w:id="1921"/>
      <w:proofErr w:type="spellStart"/>
      <w:r>
        <w:t>Hase</w:t>
      </w:r>
      <w:proofErr w:type="spellEnd"/>
      <w:r>
        <w:t xml:space="preserve">, Kazuma, Yukimi </w:t>
      </w:r>
      <w:proofErr w:type="spellStart"/>
      <w:r>
        <w:t>Kadoya</w:t>
      </w:r>
      <w:proofErr w:type="spellEnd"/>
      <w:r>
        <w:t xml:space="preserve">, Yosuke </w:t>
      </w:r>
      <w:proofErr w:type="spellStart"/>
      <w:r>
        <w:t>Maitani</w:t>
      </w:r>
      <w:proofErr w:type="spellEnd"/>
      <w:r>
        <w:t xml:space="preserve">, Takara Miyamoto, </w:t>
      </w:r>
      <w:proofErr w:type="spellStart"/>
      <w:r>
        <w:t>Kohta</w:t>
      </w:r>
      <w:proofErr w:type="spellEnd"/>
      <w:r>
        <w:t xml:space="preserve"> I </w:t>
      </w:r>
      <w:proofErr w:type="spellStart"/>
      <w:r>
        <w:t>Kobayasi</w:t>
      </w:r>
      <w:proofErr w:type="spellEnd"/>
      <w:r>
        <w:t xml:space="preserve">, and Shizuko </w:t>
      </w:r>
      <w:proofErr w:type="spellStart"/>
      <w:r>
        <w:t>Hiryu</w:t>
      </w:r>
      <w:proofErr w:type="spellEnd"/>
      <w:r>
        <w:t xml:space="preserve">. 2018. “Bats Enhance Their Call Identities to Solve the Cocktail Party Problem.” </w:t>
      </w:r>
      <w:r>
        <w:rPr>
          <w:i/>
        </w:rPr>
        <w:t>Communications Biology</w:t>
      </w:r>
      <w:r>
        <w:t xml:space="preserve"> 1 (1): 1–8.</w:t>
      </w:r>
    </w:p>
    <w:p w14:paraId="7CAB978A" w14:textId="77777777" w:rsidR="00871A93" w:rsidRDefault="004D36E1" w:rsidP="00FC3E72">
      <w:pPr>
        <w:pStyle w:val="Bibliography"/>
        <w:spacing w:line="276" w:lineRule="auto"/>
      </w:pPr>
      <w:bookmarkStart w:id="1923" w:name="ref-matplotlib"/>
      <w:bookmarkEnd w:id="1922"/>
      <w:r>
        <w:t xml:space="preserve">Hunter, John D. 2007. “Matplotlib: A 2D Graphics Environment.” </w:t>
      </w:r>
      <w:r>
        <w:rPr>
          <w:i/>
        </w:rPr>
        <w:t>Computing in Science &amp; Engineering</w:t>
      </w:r>
      <w:r>
        <w:t xml:space="preserve"> 9 (3): 90–95.</w:t>
      </w:r>
    </w:p>
    <w:p w14:paraId="5DE1775A" w14:textId="77777777" w:rsidR="00871A93" w:rsidRDefault="004D36E1" w:rsidP="00FC3E72">
      <w:pPr>
        <w:pStyle w:val="Bibliography"/>
        <w:spacing w:line="276" w:lineRule="auto"/>
      </w:pPr>
      <w:bookmarkStart w:id="1924" w:name="ref-ivanova2005important"/>
      <w:bookmarkEnd w:id="1923"/>
      <w:r>
        <w:t>Ivanova, Teodora. 2005. “Important bat underground habitats (</w:t>
      </w:r>
      <w:proofErr w:type="spellStart"/>
      <w:r>
        <w:t>IBuH</w:t>
      </w:r>
      <w:proofErr w:type="spellEnd"/>
      <w:r>
        <w:t xml:space="preserve">) in Bulgaria.” </w:t>
      </w:r>
      <w:r>
        <w:rPr>
          <w:i/>
        </w:rPr>
        <w:t xml:space="preserve">Acta Zool. </w:t>
      </w:r>
      <w:proofErr w:type="spellStart"/>
      <w:r>
        <w:rPr>
          <w:i/>
        </w:rPr>
        <w:t>Bulg</w:t>
      </w:r>
      <w:proofErr w:type="spellEnd"/>
      <w:r>
        <w:t xml:space="preserve"> 57 (2): 197–206.</w:t>
      </w:r>
    </w:p>
    <w:p w14:paraId="2DAC9907" w14:textId="77777777" w:rsidR="00871A93" w:rsidRDefault="004D36E1" w:rsidP="00FC3E72">
      <w:pPr>
        <w:pStyle w:val="Bibliography"/>
        <w:spacing w:line="276" w:lineRule="auto"/>
      </w:pPr>
      <w:bookmarkStart w:id="1925" w:name="ref-izadi2019segmentation"/>
      <w:bookmarkEnd w:id="1924"/>
      <w:r>
        <w:t xml:space="preserve">Izadi, Mohammad Rasool, Robert L Stevenson, and Laura </w:t>
      </w:r>
      <w:proofErr w:type="spellStart"/>
      <w:r>
        <w:t>Kloepper</w:t>
      </w:r>
      <w:proofErr w:type="spellEnd"/>
      <w:r>
        <w:t xml:space="preserve">. 2019. “Segmentation of Overlapping Sources in Mixtures of Bat Echolocation Calls.” </w:t>
      </w:r>
      <w:r>
        <w:rPr>
          <w:i/>
        </w:rPr>
        <w:t>The Journal of the Acoustical Society of America</w:t>
      </w:r>
      <w:r>
        <w:t xml:space="preserve"> 146 (4): 3026–6.</w:t>
      </w:r>
    </w:p>
    <w:p w14:paraId="51777982" w14:textId="77777777" w:rsidR="00871A93" w:rsidRDefault="004D36E1" w:rsidP="00FC3E72">
      <w:pPr>
        <w:pStyle w:val="Bibliography"/>
        <w:spacing w:line="276" w:lineRule="auto"/>
      </w:pPr>
      <w:bookmarkStart w:id="1926" w:name="ref-jarvis2013groups"/>
      <w:bookmarkEnd w:id="1925"/>
      <w:r>
        <w:t xml:space="preserve">Jarvis, Jenna, William Jackson, and Michael </w:t>
      </w:r>
      <w:proofErr w:type="spellStart"/>
      <w:r>
        <w:t>Smotherman</w:t>
      </w:r>
      <w:proofErr w:type="spellEnd"/>
      <w:r>
        <w:t xml:space="preserve">. 2013. “Groups of Bats Improve Sonar Efficiency Through Mutual Suppression of Pulse Emissions.” </w:t>
      </w:r>
      <w:r>
        <w:rPr>
          <w:i/>
        </w:rPr>
        <w:t>Frontiers in Physiology</w:t>
      </w:r>
      <w:r>
        <w:t xml:space="preserve"> 4: 140.</w:t>
      </w:r>
    </w:p>
    <w:p w14:paraId="6F7D5381" w14:textId="77777777" w:rsidR="00871A93" w:rsidRDefault="004D36E1" w:rsidP="00FC3E72">
      <w:pPr>
        <w:pStyle w:val="Bibliography"/>
        <w:spacing w:line="276" w:lineRule="auto"/>
      </w:pPr>
      <w:bookmarkStart w:id="1927" w:name="ref-jones1993echolocation"/>
      <w:bookmarkEnd w:id="1926"/>
      <w:r>
        <w:t xml:space="preserve">Jones, G, M Morton, PM Hughes, and RM </w:t>
      </w:r>
      <w:proofErr w:type="spellStart"/>
      <w:r>
        <w:t>Budden</w:t>
      </w:r>
      <w:proofErr w:type="spellEnd"/>
      <w:r>
        <w:t xml:space="preserve">. 1993. “Echolocation, Flight Morphology and Foraging Strategies of Some West African </w:t>
      </w:r>
      <w:proofErr w:type="spellStart"/>
      <w:r>
        <w:t>Hipposiderid</w:t>
      </w:r>
      <w:proofErr w:type="spellEnd"/>
      <w:r>
        <w:t xml:space="preserve"> Bats.” </w:t>
      </w:r>
      <w:r>
        <w:rPr>
          <w:i/>
        </w:rPr>
        <w:t>Journal of Zoology</w:t>
      </w:r>
      <w:r>
        <w:t xml:space="preserve"> 230 (3): 385–400.</w:t>
      </w:r>
    </w:p>
    <w:p w14:paraId="35F96F8E" w14:textId="77777777" w:rsidR="00871A93" w:rsidRDefault="004D36E1" w:rsidP="00FC3E72">
      <w:pPr>
        <w:pStyle w:val="Bibliography"/>
        <w:spacing w:line="276" w:lineRule="auto"/>
      </w:pPr>
      <w:bookmarkStart w:id="1928" w:name="ref-jones1994individual"/>
      <w:bookmarkEnd w:id="1927"/>
      <w:r>
        <w:t xml:space="preserve">Jones, G, K </w:t>
      </w:r>
      <w:proofErr w:type="spellStart"/>
      <w:r>
        <w:t>Sripathi</w:t>
      </w:r>
      <w:proofErr w:type="spellEnd"/>
      <w:r>
        <w:t xml:space="preserve">, and Dean A Waters. 1994. “Individual Variation in the Echolocation Calls of Three Sympatric Indian </w:t>
      </w:r>
      <w:proofErr w:type="spellStart"/>
      <w:r>
        <w:t>Hipposiderid</w:t>
      </w:r>
      <w:proofErr w:type="spellEnd"/>
      <w:r>
        <w:t xml:space="preserve"> Bats, and an Experimental Attempt to Jam Bat Echolocation.” </w:t>
      </w:r>
      <w:r>
        <w:rPr>
          <w:i/>
        </w:rPr>
        <w:t xml:space="preserve">Folia </w:t>
      </w:r>
      <w:proofErr w:type="spellStart"/>
      <w:r>
        <w:rPr>
          <w:i/>
        </w:rPr>
        <w:t>Zoologica</w:t>
      </w:r>
      <w:proofErr w:type="spellEnd"/>
      <w:r>
        <w:t xml:space="preserve"> 43: 347–62.</w:t>
      </w:r>
    </w:p>
    <w:p w14:paraId="3D395F72" w14:textId="77777777" w:rsidR="00871A93" w:rsidRDefault="004D36E1" w:rsidP="00FC3E72">
      <w:pPr>
        <w:pStyle w:val="Bibliography"/>
        <w:spacing w:line="276" w:lineRule="auto"/>
      </w:pPr>
      <w:bookmarkStart w:id="1929" w:name="ref-jupyter"/>
      <w:bookmarkEnd w:id="1928"/>
      <w:proofErr w:type="spellStart"/>
      <w:r>
        <w:t>Kluyver</w:t>
      </w:r>
      <w:proofErr w:type="spellEnd"/>
      <w:r>
        <w:t xml:space="preserve">, Thomas, Benjamin Ragan-Kelley, Fernando Pérez, Brian Granger, Matthias </w:t>
      </w:r>
      <w:proofErr w:type="spellStart"/>
      <w:r>
        <w:t>Bussonnier</w:t>
      </w:r>
      <w:proofErr w:type="spellEnd"/>
      <w:r>
        <w:t>, Jonathan Frederic, Kyle Kelley, et al. 2016. “</w:t>
      </w:r>
      <w:proofErr w:type="spellStart"/>
      <w:r>
        <w:t>Jupyter</w:t>
      </w:r>
      <w:proofErr w:type="spellEnd"/>
      <w:r>
        <w:t xml:space="preserve"> Notebooks – a Publishing Format for Reproducible Computational Workflows.” Edited by F. </w:t>
      </w:r>
      <w:proofErr w:type="spellStart"/>
      <w:r>
        <w:t>Loizides</w:t>
      </w:r>
      <w:proofErr w:type="spellEnd"/>
      <w:r>
        <w:t xml:space="preserve"> and B. Schmidt. IOS Press.</w:t>
      </w:r>
    </w:p>
    <w:p w14:paraId="5D0F6F7B" w14:textId="77777777" w:rsidR="00871A93" w:rsidRDefault="004D36E1" w:rsidP="00FC3E72">
      <w:pPr>
        <w:pStyle w:val="Bibliography"/>
        <w:spacing w:line="276" w:lineRule="auto"/>
      </w:pPr>
      <w:bookmarkStart w:id="1930" w:name="ref-laurijssen2018low"/>
      <w:bookmarkEnd w:id="1929"/>
      <w:proofErr w:type="spellStart"/>
      <w:r>
        <w:lastRenderedPageBreak/>
        <w:t>Laurijssen</w:t>
      </w:r>
      <w:proofErr w:type="spellEnd"/>
      <w:r>
        <w:t xml:space="preserve">, Dennis, Erik </w:t>
      </w:r>
      <w:proofErr w:type="spellStart"/>
      <w:r>
        <w:t>Verreycken</w:t>
      </w:r>
      <w:proofErr w:type="spellEnd"/>
      <w:r>
        <w:t xml:space="preserve">, Inga </w:t>
      </w:r>
      <w:proofErr w:type="spellStart"/>
      <w:r>
        <w:t>Geipel</w:t>
      </w:r>
      <w:proofErr w:type="spellEnd"/>
      <w:r>
        <w:t xml:space="preserve">, Walter </w:t>
      </w:r>
      <w:proofErr w:type="spellStart"/>
      <w:r>
        <w:t>Daems</w:t>
      </w:r>
      <w:proofErr w:type="spellEnd"/>
      <w:r>
        <w:t xml:space="preserve">, Herbert </w:t>
      </w:r>
      <w:proofErr w:type="spellStart"/>
      <w:r>
        <w:t>Peremans</w:t>
      </w:r>
      <w:proofErr w:type="spellEnd"/>
      <w:r>
        <w:t xml:space="preserve">, and Jan Steckel. 2018. “Low-Cost Synchronization of High-Speed Audio and Video Recordings in Bio-Acoustic Experiments.” </w:t>
      </w:r>
      <w:r>
        <w:rPr>
          <w:i/>
        </w:rPr>
        <w:t>Journal of Experimental Biology</w:t>
      </w:r>
      <w:r>
        <w:t xml:space="preserve"> 221 (4).</w:t>
      </w:r>
    </w:p>
    <w:p w14:paraId="34349E12" w14:textId="77777777" w:rsidR="00871A93" w:rsidRDefault="004D36E1" w:rsidP="00FC3E72">
      <w:pPr>
        <w:pStyle w:val="Bibliography"/>
        <w:spacing w:line="276" w:lineRule="auto"/>
      </w:pPr>
      <w:bookmarkStart w:id="1931" w:name="ref-lin2016a"/>
      <w:bookmarkEnd w:id="1930"/>
      <w:r>
        <w:t xml:space="preserve">Lin, Y., N. </w:t>
      </w:r>
      <w:proofErr w:type="spellStart"/>
      <w:r>
        <w:t>Abaid</w:t>
      </w:r>
      <w:proofErr w:type="spellEnd"/>
      <w:r>
        <w:t xml:space="preserve">, and R. Müller. 2016. “Bats Adjust Their Pulse Emission Rates with Swarm Size in the Field.” </w:t>
      </w:r>
      <w:r>
        <w:rPr>
          <w:i/>
        </w:rPr>
        <w:t xml:space="preserve">J. </w:t>
      </w:r>
      <w:proofErr w:type="spellStart"/>
      <w:r>
        <w:rPr>
          <w:i/>
        </w:rPr>
        <w:t>Acoust</w:t>
      </w:r>
      <w:proofErr w:type="spellEnd"/>
      <w:r>
        <w:rPr>
          <w:i/>
        </w:rPr>
        <w:t>. Soc. Am</w:t>
      </w:r>
      <w:r>
        <w:t xml:space="preserve"> 140: 4318–25.</w:t>
      </w:r>
    </w:p>
    <w:p w14:paraId="61A0F0F4" w14:textId="77777777" w:rsidR="00871A93" w:rsidRDefault="004D36E1" w:rsidP="00FC3E72">
      <w:pPr>
        <w:pStyle w:val="Bibliography"/>
        <w:spacing w:line="276" w:lineRule="auto"/>
      </w:pPr>
      <w:bookmarkStart w:id="1932" w:name="ref-lu2020echolocating"/>
      <w:bookmarkEnd w:id="1931"/>
      <w:r>
        <w:t xml:space="preserve">Lu, </w:t>
      </w:r>
      <w:proofErr w:type="spellStart"/>
      <w:r>
        <w:t>Manman</w:t>
      </w:r>
      <w:proofErr w:type="spellEnd"/>
      <w:r>
        <w:t xml:space="preserve">, </w:t>
      </w:r>
      <w:proofErr w:type="spellStart"/>
      <w:r>
        <w:t>Guimin</w:t>
      </w:r>
      <w:proofErr w:type="spellEnd"/>
      <w:r>
        <w:t xml:space="preserve"> Zhang, and Jinhong Luo. 2020. “Echolocating Bats Exhibit Differential Amplitude Compensation for Noise Interference at a Sub-Call Level.” </w:t>
      </w:r>
      <w:r>
        <w:rPr>
          <w:i/>
        </w:rPr>
        <w:t>Journal of Experimental Biology</w:t>
      </w:r>
      <w:r>
        <w:t xml:space="preserve"> 223 (19).</w:t>
      </w:r>
    </w:p>
    <w:p w14:paraId="7648A75D" w14:textId="77777777" w:rsidR="00871A93" w:rsidRDefault="004D36E1" w:rsidP="00FC3E72">
      <w:pPr>
        <w:pStyle w:val="Bibliography"/>
        <w:spacing w:line="276" w:lineRule="auto"/>
      </w:pPr>
      <w:bookmarkStart w:id="1933" w:name="ref-luo2015linking"/>
      <w:bookmarkEnd w:id="1932"/>
      <w:r>
        <w:t xml:space="preserve">Luo, Jinhong, Holger R Goerlitz, Henrik Brumm, and Lutz </w:t>
      </w:r>
      <w:proofErr w:type="spellStart"/>
      <w:r>
        <w:t>Wiegrebe</w:t>
      </w:r>
      <w:proofErr w:type="spellEnd"/>
      <w:r>
        <w:t xml:space="preserve">. 2015. “Linking the Sender to the Receiver: Vocal Adjustments by Bats to Maintain Signal Detection in Noise.” </w:t>
      </w:r>
      <w:r>
        <w:rPr>
          <w:i/>
        </w:rPr>
        <w:t>Scientific Reports</w:t>
      </w:r>
      <w:r>
        <w:t xml:space="preserve"> 5: 18556.</w:t>
      </w:r>
    </w:p>
    <w:p w14:paraId="5C499C1C" w14:textId="77777777" w:rsidR="00871A93" w:rsidRDefault="004D36E1" w:rsidP="00FC3E72">
      <w:pPr>
        <w:pStyle w:val="Bibliography"/>
        <w:spacing w:line="276" w:lineRule="auto"/>
      </w:pPr>
      <w:bookmarkStart w:id="1934" w:name="ref-mammdivdatabase"/>
      <w:bookmarkEnd w:id="1933"/>
      <w:r>
        <w:t xml:space="preserve">Mammal Diversity Database. 2020. “Mammal Diversity Database.” </w:t>
      </w:r>
      <w:proofErr w:type="spellStart"/>
      <w:r>
        <w:t>Zenodo</w:t>
      </w:r>
      <w:proofErr w:type="spellEnd"/>
      <w:r>
        <w:t xml:space="preserve">. </w:t>
      </w:r>
      <w:hyperlink r:id="rId29">
        <w:r>
          <w:rPr>
            <w:rStyle w:val="Hyperlink"/>
          </w:rPr>
          <w:t>https://doi.org/10.5281/zenodo.4139818</w:t>
        </w:r>
      </w:hyperlink>
      <w:r>
        <w:t>.</w:t>
      </w:r>
    </w:p>
    <w:p w14:paraId="0EF6CBCC" w14:textId="77777777" w:rsidR="00871A93" w:rsidRDefault="004D36E1" w:rsidP="00FC3E72">
      <w:pPr>
        <w:pStyle w:val="Bibliography"/>
        <w:spacing w:line="276" w:lineRule="auto"/>
      </w:pPr>
      <w:bookmarkStart w:id="1935" w:name="ref-matsuta2013adaptive"/>
      <w:bookmarkEnd w:id="1934"/>
      <w:proofErr w:type="spellStart"/>
      <w:r>
        <w:t>Matsuta</w:t>
      </w:r>
      <w:proofErr w:type="spellEnd"/>
      <w:r>
        <w:t xml:space="preserve">, </w:t>
      </w:r>
      <w:proofErr w:type="spellStart"/>
      <w:r>
        <w:t>Naohiro</w:t>
      </w:r>
      <w:proofErr w:type="spellEnd"/>
      <w:r>
        <w:t xml:space="preserve">, Shizuko </w:t>
      </w:r>
      <w:proofErr w:type="spellStart"/>
      <w:r>
        <w:t>Hiryu</w:t>
      </w:r>
      <w:proofErr w:type="spellEnd"/>
      <w:r>
        <w:t xml:space="preserve">, </w:t>
      </w:r>
      <w:proofErr w:type="spellStart"/>
      <w:r>
        <w:t>Emyo</w:t>
      </w:r>
      <w:proofErr w:type="spellEnd"/>
      <w:r>
        <w:t xml:space="preserve"> Fujioka, </w:t>
      </w:r>
      <w:proofErr w:type="spellStart"/>
      <w:r>
        <w:t>Yasufumi</w:t>
      </w:r>
      <w:proofErr w:type="spellEnd"/>
      <w:r>
        <w:t xml:space="preserve"> Yamada, Hiroshi </w:t>
      </w:r>
      <w:proofErr w:type="spellStart"/>
      <w:r>
        <w:t>Riquimaroux</w:t>
      </w:r>
      <w:proofErr w:type="spellEnd"/>
      <w:r>
        <w:t xml:space="preserve">, and Yoshiaki Watanabe. 2013. “Adaptive Beam-Width Control of Echolocation Sounds by </w:t>
      </w:r>
      <w:proofErr w:type="spellStart"/>
      <w:r>
        <w:t>Cf</w:t>
      </w:r>
      <w:proofErr w:type="spellEnd"/>
      <w:r>
        <w:t>–</w:t>
      </w:r>
      <w:proofErr w:type="spellStart"/>
      <w:r>
        <w:t>Fm</w:t>
      </w:r>
      <w:proofErr w:type="spellEnd"/>
      <w:r>
        <w:t xml:space="preserve"> Bats, Rhinolophus Ferrumequinum Nippon, During Prey-Capture Flight.” </w:t>
      </w:r>
      <w:r>
        <w:rPr>
          <w:i/>
        </w:rPr>
        <w:t>Journal of Experimental Biology</w:t>
      </w:r>
      <w:r>
        <w:t xml:space="preserve"> 216 (7): 1210–8.</w:t>
      </w:r>
    </w:p>
    <w:p w14:paraId="2CF4FA9F" w14:textId="77777777" w:rsidR="00871A93" w:rsidRDefault="004D36E1" w:rsidP="00FC3E72">
      <w:pPr>
        <w:pStyle w:val="Bibliography"/>
        <w:spacing w:line="276" w:lineRule="auto"/>
      </w:pPr>
      <w:bookmarkStart w:id="1936" w:name="ref-mazar2020sensorimotor"/>
      <w:bookmarkEnd w:id="1935"/>
      <w:r>
        <w:t xml:space="preserve">Mazar, Omer, and Yossi Yovel. 2020. “A Sensorimotor Model Shows Why a Spectral Jamming Avoidance Response Does Not Help Bats Deal with Jamming.” </w:t>
      </w:r>
      <w:proofErr w:type="spellStart"/>
      <w:r>
        <w:rPr>
          <w:i/>
        </w:rPr>
        <w:t>Elife</w:t>
      </w:r>
      <w:proofErr w:type="spellEnd"/>
      <w:r>
        <w:t xml:space="preserve"> 9: e55539.</w:t>
      </w:r>
    </w:p>
    <w:p w14:paraId="4D3F715D" w14:textId="77777777" w:rsidR="00871A93" w:rsidRDefault="004D36E1" w:rsidP="00FC3E72">
      <w:pPr>
        <w:pStyle w:val="Bibliography"/>
        <w:spacing w:line="276" w:lineRule="auto"/>
      </w:pPr>
      <w:bookmarkStart w:id="1937" w:name="ref-pandas"/>
      <w:bookmarkEnd w:id="1936"/>
      <w:r>
        <w:t xml:space="preserve">McKinney, Wes, and others. 2010. “Data Structures for Statistical Computing in Python.” In </w:t>
      </w:r>
      <w:r>
        <w:rPr>
          <w:i/>
        </w:rPr>
        <w:t>Proceedings of the 9th Python in Science Conference</w:t>
      </w:r>
      <w:r>
        <w:t>, 445:51–56. Austin, TX.</w:t>
      </w:r>
    </w:p>
    <w:p w14:paraId="15ECE131" w14:textId="77777777" w:rsidR="00871A93" w:rsidRDefault="004D36E1" w:rsidP="00FC3E72">
      <w:pPr>
        <w:pStyle w:val="Bibliography"/>
        <w:spacing w:line="276" w:lineRule="auto"/>
      </w:pPr>
      <w:bookmarkStart w:id="1938" w:name="ref-mohres1949versuche"/>
      <w:bookmarkEnd w:id="1937"/>
      <w:proofErr w:type="spellStart"/>
      <w:r>
        <w:t>Möhres</w:t>
      </w:r>
      <w:proofErr w:type="spellEnd"/>
      <w:r>
        <w:t xml:space="preserve">, FP, and Th </w:t>
      </w:r>
      <w:proofErr w:type="spellStart"/>
      <w:r>
        <w:t>Oettingen</w:t>
      </w:r>
      <w:proofErr w:type="spellEnd"/>
      <w:r>
        <w:t>-Spielberg. 1949. “</w:t>
      </w:r>
      <w:proofErr w:type="spellStart"/>
      <w:r>
        <w:t>Versuche</w:t>
      </w:r>
      <w:proofErr w:type="spellEnd"/>
      <w:r>
        <w:t xml:space="preserve"> </w:t>
      </w:r>
      <w:proofErr w:type="spellStart"/>
      <w:r>
        <w:t>über</w:t>
      </w:r>
      <w:proofErr w:type="spellEnd"/>
      <w:r>
        <w:t xml:space="preserve"> Die </w:t>
      </w:r>
      <w:proofErr w:type="spellStart"/>
      <w:r>
        <w:t>Nahorientierung</w:t>
      </w:r>
      <w:proofErr w:type="spellEnd"/>
      <w:r>
        <w:t xml:space="preserve"> Und </w:t>
      </w:r>
      <w:proofErr w:type="gramStart"/>
      <w:r>
        <w:t>Das</w:t>
      </w:r>
      <w:proofErr w:type="gramEnd"/>
      <w:r>
        <w:t xml:space="preserve"> </w:t>
      </w:r>
      <w:proofErr w:type="spellStart"/>
      <w:r>
        <w:t>Heimfindevermögen</w:t>
      </w:r>
      <w:proofErr w:type="spellEnd"/>
      <w:r>
        <w:t xml:space="preserve"> Der </w:t>
      </w:r>
      <w:proofErr w:type="spellStart"/>
      <w:r>
        <w:t>Fledermäuse</w:t>
      </w:r>
      <w:proofErr w:type="spellEnd"/>
      <w:r>
        <w:t xml:space="preserve">.” </w:t>
      </w:r>
      <w:proofErr w:type="spellStart"/>
      <w:r>
        <w:rPr>
          <w:i/>
        </w:rPr>
        <w:t>Verhandlungen</w:t>
      </w:r>
      <w:proofErr w:type="spellEnd"/>
      <w:r>
        <w:rPr>
          <w:i/>
        </w:rPr>
        <w:t xml:space="preserve"> Der </w:t>
      </w:r>
      <w:proofErr w:type="spellStart"/>
      <w:r>
        <w:rPr>
          <w:i/>
        </w:rPr>
        <w:t>Deutschen</w:t>
      </w:r>
      <w:proofErr w:type="spellEnd"/>
      <w:r>
        <w:rPr>
          <w:i/>
        </w:rPr>
        <w:t xml:space="preserve"> </w:t>
      </w:r>
      <w:proofErr w:type="spellStart"/>
      <w:r>
        <w:rPr>
          <w:i/>
        </w:rPr>
        <w:t>Zoologen</w:t>
      </w:r>
      <w:proofErr w:type="spellEnd"/>
      <w:r>
        <w:rPr>
          <w:i/>
        </w:rPr>
        <w:t xml:space="preserve"> in Mainz</w:t>
      </w:r>
      <w:r>
        <w:t>, 248–52.</w:t>
      </w:r>
    </w:p>
    <w:p w14:paraId="3B87D790" w14:textId="77777777" w:rsidR="00871A93" w:rsidRDefault="004D36E1" w:rsidP="00FC3E72">
      <w:pPr>
        <w:pStyle w:val="Bibliography"/>
        <w:spacing w:line="276" w:lineRule="auto"/>
      </w:pPr>
      <w:bookmarkStart w:id="1939" w:name="ref-nelson2006a"/>
      <w:bookmarkEnd w:id="1938"/>
      <w:r>
        <w:t xml:space="preserve">Nelson, M. E., and M. A. MacIver. 2006. “Sensory Acquisition in Active Sensing Systems.” </w:t>
      </w:r>
      <w:r>
        <w:rPr>
          <w:i/>
        </w:rPr>
        <w:t xml:space="preserve">J. Comp. Physiol. A </w:t>
      </w:r>
      <w:proofErr w:type="spellStart"/>
      <w:r>
        <w:rPr>
          <w:i/>
        </w:rPr>
        <w:t>Neuroethol</w:t>
      </w:r>
      <w:proofErr w:type="spellEnd"/>
      <w:r>
        <w:rPr>
          <w:i/>
        </w:rPr>
        <w:t xml:space="preserve">. Sens. Neural </w:t>
      </w:r>
      <w:proofErr w:type="spellStart"/>
      <w:r>
        <w:rPr>
          <w:i/>
        </w:rPr>
        <w:t>Behav</w:t>
      </w:r>
      <w:proofErr w:type="spellEnd"/>
      <w:r>
        <w:rPr>
          <w:i/>
        </w:rPr>
        <w:t xml:space="preserve">. </w:t>
      </w:r>
      <w:proofErr w:type="spellStart"/>
      <w:r>
        <w:rPr>
          <w:i/>
        </w:rPr>
        <w:t>Physiol</w:t>
      </w:r>
      <w:proofErr w:type="spellEnd"/>
      <w:r>
        <w:t xml:space="preserve"> 192: 573–86.</w:t>
      </w:r>
    </w:p>
    <w:p w14:paraId="65658315" w14:textId="77777777" w:rsidR="00871A93" w:rsidRDefault="004D36E1" w:rsidP="00FC3E72">
      <w:pPr>
        <w:pStyle w:val="Bibliography"/>
        <w:spacing w:line="276" w:lineRule="auto"/>
      </w:pPr>
      <w:bookmarkStart w:id="1940" w:name="ref-neuweiler2000biology"/>
      <w:bookmarkEnd w:id="1939"/>
      <w:proofErr w:type="spellStart"/>
      <w:r>
        <w:t>Neuweiler</w:t>
      </w:r>
      <w:proofErr w:type="spellEnd"/>
      <w:r>
        <w:t>, Gerhard. 2000. “The Biology of Bats.” Oxford University Press.</w:t>
      </w:r>
    </w:p>
    <w:p w14:paraId="02629952" w14:textId="77777777" w:rsidR="00871A93" w:rsidRDefault="004D36E1" w:rsidP="00FC3E72">
      <w:pPr>
        <w:pStyle w:val="Bibliography"/>
        <w:spacing w:line="276" w:lineRule="auto"/>
      </w:pPr>
      <w:bookmarkStart w:id="1941" w:name="ref-neuweiler1987foraging"/>
      <w:bookmarkEnd w:id="1940"/>
      <w:proofErr w:type="spellStart"/>
      <w:r>
        <w:t>Neuweiler</w:t>
      </w:r>
      <w:proofErr w:type="spellEnd"/>
      <w:r>
        <w:t xml:space="preserve">, G, W </w:t>
      </w:r>
      <w:proofErr w:type="spellStart"/>
      <w:r>
        <w:t>Metzner</w:t>
      </w:r>
      <w:proofErr w:type="spellEnd"/>
      <w:r>
        <w:t xml:space="preserve">, U </w:t>
      </w:r>
      <w:proofErr w:type="spellStart"/>
      <w:r>
        <w:t>Heilmann</w:t>
      </w:r>
      <w:proofErr w:type="spellEnd"/>
      <w:r>
        <w:t xml:space="preserve">, R </w:t>
      </w:r>
      <w:proofErr w:type="spellStart"/>
      <w:r>
        <w:t>Rübsamen</w:t>
      </w:r>
      <w:proofErr w:type="spellEnd"/>
      <w:r>
        <w:t xml:space="preserve">, M </w:t>
      </w:r>
      <w:proofErr w:type="spellStart"/>
      <w:r>
        <w:t>Eckrich</w:t>
      </w:r>
      <w:proofErr w:type="spellEnd"/>
      <w:r>
        <w:t xml:space="preserve">, and HH Costa. 1987. “Foraging </w:t>
      </w:r>
      <w:proofErr w:type="spellStart"/>
      <w:r>
        <w:t>Behaviour</w:t>
      </w:r>
      <w:proofErr w:type="spellEnd"/>
      <w:r>
        <w:t xml:space="preserve"> and Echolocation in the Rufous Horseshoe Bat (Rhinolophus </w:t>
      </w:r>
      <w:proofErr w:type="spellStart"/>
      <w:r>
        <w:t>Rouxi</w:t>
      </w:r>
      <w:proofErr w:type="spellEnd"/>
      <w:r>
        <w:t xml:space="preserve">) of Sri Lanka.” </w:t>
      </w:r>
      <w:r>
        <w:rPr>
          <w:i/>
        </w:rPr>
        <w:t>Behavioral Ecology and Sociobiology</w:t>
      </w:r>
      <w:r>
        <w:t xml:space="preserve"> 20 (1): 53–67.</w:t>
      </w:r>
    </w:p>
    <w:p w14:paraId="1BA0865B" w14:textId="77777777" w:rsidR="00871A93" w:rsidRDefault="004D36E1" w:rsidP="00FC3E72">
      <w:pPr>
        <w:pStyle w:val="Bibliography"/>
        <w:spacing w:line="276" w:lineRule="auto"/>
      </w:pPr>
      <w:bookmarkStart w:id="1942" w:name="ref-numpy"/>
      <w:bookmarkEnd w:id="1941"/>
      <w:r>
        <w:t xml:space="preserve">Oliphant, Travis E. 2006. </w:t>
      </w:r>
      <w:r>
        <w:rPr>
          <w:i/>
        </w:rPr>
        <w:t xml:space="preserve">A Guide to </w:t>
      </w:r>
      <w:proofErr w:type="spellStart"/>
      <w:r>
        <w:rPr>
          <w:i/>
        </w:rPr>
        <w:t>Numpy</w:t>
      </w:r>
      <w:proofErr w:type="spellEnd"/>
      <w:r>
        <w:t xml:space="preserve">. Vol. 1. </w:t>
      </w:r>
      <w:proofErr w:type="spellStart"/>
      <w:r>
        <w:t>Trelgol</w:t>
      </w:r>
      <w:proofErr w:type="spellEnd"/>
      <w:r>
        <w:t xml:space="preserve"> Publishing USA.</w:t>
      </w:r>
    </w:p>
    <w:p w14:paraId="784F00F0" w14:textId="77777777" w:rsidR="00871A93" w:rsidRDefault="004D36E1" w:rsidP="00FC3E72">
      <w:pPr>
        <w:pStyle w:val="Bibliography"/>
        <w:spacing w:line="276" w:lineRule="auto"/>
      </w:pPr>
      <w:bookmarkStart w:id="1943" w:name="ref-coda"/>
      <w:bookmarkEnd w:id="1942"/>
      <w:r>
        <w:lastRenderedPageBreak/>
        <w:t xml:space="preserve">Plummer, Martyn, Nicky Best, Kate Cowles, and Karen Vines. 2006. “CODA: Convergence Diagnosis and Output Analysis for </w:t>
      </w:r>
      <w:proofErr w:type="spellStart"/>
      <w:r>
        <w:t>Mcmc</w:t>
      </w:r>
      <w:proofErr w:type="spellEnd"/>
      <w:r>
        <w:t xml:space="preserve">.” </w:t>
      </w:r>
      <w:r>
        <w:rPr>
          <w:i/>
        </w:rPr>
        <w:t>R News</w:t>
      </w:r>
      <w:r>
        <w:t xml:space="preserve"> 6 (1): 7–11. </w:t>
      </w:r>
      <w:hyperlink r:id="rId30">
        <w:r>
          <w:rPr>
            <w:rStyle w:val="Hyperlink"/>
          </w:rPr>
          <w:t>https://journal.r-project.org/archive/</w:t>
        </w:r>
      </w:hyperlink>
      <w:r>
        <w:t>.</w:t>
      </w:r>
    </w:p>
    <w:p w14:paraId="09E3EAA8" w14:textId="77777777" w:rsidR="00871A93" w:rsidRDefault="004D36E1" w:rsidP="00FC3E72">
      <w:pPr>
        <w:pStyle w:val="Bibliography"/>
        <w:spacing w:line="276" w:lineRule="auto"/>
      </w:pPr>
      <w:bookmarkStart w:id="1944" w:name="ref-pulliam1984living"/>
      <w:bookmarkEnd w:id="1943"/>
      <w:r>
        <w:t xml:space="preserve">Pulliam, H Ronald. 1984. “Living in Groups: Is There an Optimal Group Size?” In </w:t>
      </w:r>
      <w:proofErr w:type="spellStart"/>
      <w:r>
        <w:rPr>
          <w:i/>
        </w:rPr>
        <w:t>Behavioural</w:t>
      </w:r>
      <w:proofErr w:type="spellEnd"/>
      <w:r>
        <w:rPr>
          <w:i/>
        </w:rPr>
        <w:t xml:space="preserve"> Ecology: An Evolutionally Approach</w:t>
      </w:r>
      <w:r>
        <w:t>, 122–47. Blackwell Scientific.</w:t>
      </w:r>
    </w:p>
    <w:p w14:paraId="07ADDF10" w14:textId="77777777" w:rsidR="00871A93" w:rsidRDefault="004D36E1" w:rsidP="00FC3E72">
      <w:pPr>
        <w:pStyle w:val="Bibliography"/>
        <w:spacing w:line="276" w:lineRule="auto"/>
      </w:pPr>
      <w:bookmarkStart w:id="1945" w:name="ref-pye1972bimodal"/>
      <w:bookmarkEnd w:id="1944"/>
      <w:proofErr w:type="spellStart"/>
      <w:r>
        <w:t>Pye</w:t>
      </w:r>
      <w:proofErr w:type="spellEnd"/>
      <w:r>
        <w:t xml:space="preserve">, JD. 1972. “Bimodal Distribution of Constant Frequencies in Some </w:t>
      </w:r>
      <w:proofErr w:type="spellStart"/>
      <w:r>
        <w:t>Hipposiderid</w:t>
      </w:r>
      <w:proofErr w:type="spellEnd"/>
      <w:r>
        <w:t xml:space="preserve"> Bats (Mammalia: </w:t>
      </w:r>
      <w:proofErr w:type="spellStart"/>
      <w:r>
        <w:t>Hipposideridae</w:t>
      </w:r>
      <w:proofErr w:type="spellEnd"/>
      <w:r>
        <w:t xml:space="preserve">).” </w:t>
      </w:r>
      <w:r>
        <w:rPr>
          <w:i/>
        </w:rPr>
        <w:t>Journal of Zoology</w:t>
      </w:r>
      <w:r>
        <w:t xml:space="preserve"> 166 (3): 323–35.</w:t>
      </w:r>
    </w:p>
    <w:p w14:paraId="34532CD9" w14:textId="77777777" w:rsidR="00871A93" w:rsidRDefault="004D36E1" w:rsidP="00FC3E72">
      <w:pPr>
        <w:pStyle w:val="Bibliography"/>
        <w:spacing w:line="276" w:lineRule="auto"/>
      </w:pPr>
      <w:bookmarkStart w:id="1946" w:name="ref-ratcliffe2004conspecifics"/>
      <w:bookmarkEnd w:id="1945"/>
      <w:r>
        <w:t xml:space="preserve">Ratcliffe, John M, Hannah M </w:t>
      </w:r>
      <w:proofErr w:type="spellStart"/>
      <w:r>
        <w:t>ter</w:t>
      </w:r>
      <w:proofErr w:type="spellEnd"/>
      <w:r>
        <w:t xml:space="preserve"> Hofstede, </w:t>
      </w:r>
      <w:proofErr w:type="spellStart"/>
      <w:r>
        <w:t>Rafa</w:t>
      </w:r>
      <w:proofErr w:type="spellEnd"/>
      <w:r>
        <w:t xml:space="preserve"> Avila-Flores, M Brock Fenton, Gary F McCracken, Stephania </w:t>
      </w:r>
      <w:proofErr w:type="spellStart"/>
      <w:r>
        <w:t>Biscardi</w:t>
      </w:r>
      <w:proofErr w:type="spellEnd"/>
      <w:r>
        <w:t xml:space="preserve">, Jennifer </w:t>
      </w:r>
      <w:proofErr w:type="spellStart"/>
      <w:r>
        <w:t>Blasko</w:t>
      </w:r>
      <w:proofErr w:type="spellEnd"/>
      <w:r>
        <w:t xml:space="preserve">, Erin Gillam, Jasmine </w:t>
      </w:r>
      <w:proofErr w:type="spellStart"/>
      <w:r>
        <w:t>Orprecio</w:t>
      </w:r>
      <w:proofErr w:type="spellEnd"/>
      <w:r>
        <w:t xml:space="preserve">, and </w:t>
      </w:r>
      <w:proofErr w:type="spellStart"/>
      <w:r>
        <w:t>Genvieve</w:t>
      </w:r>
      <w:proofErr w:type="spellEnd"/>
      <w:r>
        <w:t xml:space="preserve"> </w:t>
      </w:r>
      <w:proofErr w:type="spellStart"/>
      <w:r>
        <w:t>Spanjer</w:t>
      </w:r>
      <w:proofErr w:type="spellEnd"/>
      <w:r>
        <w:t xml:space="preserve">. 2004. “Conspecifics Influence Call Design in the Brazilian Free-Tailed Bat, </w:t>
      </w:r>
      <w:proofErr w:type="spellStart"/>
      <w:r>
        <w:t>Tadarida</w:t>
      </w:r>
      <w:proofErr w:type="spellEnd"/>
      <w:r>
        <w:t xml:space="preserve"> </w:t>
      </w:r>
      <w:proofErr w:type="spellStart"/>
      <w:r>
        <w:t>Brasiliensis</w:t>
      </w:r>
      <w:proofErr w:type="spellEnd"/>
      <w:r>
        <w:t xml:space="preserve">.” </w:t>
      </w:r>
      <w:r>
        <w:rPr>
          <w:i/>
        </w:rPr>
        <w:t>Canadian Journal of Zoology</w:t>
      </w:r>
      <w:r>
        <w:t xml:space="preserve"> 82 (6): 966–71.</w:t>
      </w:r>
    </w:p>
    <w:p w14:paraId="75EC57F8" w14:textId="77777777" w:rsidR="00871A93" w:rsidRDefault="004D36E1" w:rsidP="00FC3E72">
      <w:pPr>
        <w:pStyle w:val="Bibliography"/>
        <w:spacing w:line="276" w:lineRule="auto"/>
      </w:pPr>
      <w:bookmarkStart w:id="1947" w:name="ref-R4"/>
      <w:bookmarkEnd w:id="1946"/>
      <w:r>
        <w:t xml:space="preserve">R Core Team. 2021. </w:t>
      </w:r>
      <w:r>
        <w:rPr>
          <w:i/>
        </w:rPr>
        <w:t>R: A Language and Environment for Statistical Computing</w:t>
      </w:r>
      <w:r>
        <w:t xml:space="preserve">. Vienna, Austria: R Foundation for Statistical Computing. </w:t>
      </w:r>
      <w:hyperlink r:id="rId31">
        <w:r>
          <w:rPr>
            <w:rStyle w:val="Hyperlink"/>
          </w:rPr>
          <w:t>https://www.R-project.org/</w:t>
        </w:r>
      </w:hyperlink>
      <w:r>
        <w:t>.</w:t>
      </w:r>
    </w:p>
    <w:p w14:paraId="06F7CED1" w14:textId="77777777" w:rsidR="00871A93" w:rsidRDefault="004D36E1" w:rsidP="00FC3E72">
      <w:pPr>
        <w:pStyle w:val="Bibliography"/>
        <w:spacing w:line="276" w:lineRule="auto"/>
      </w:pPr>
      <w:bookmarkStart w:id="1948" w:name="ref-Salles202011719"/>
      <w:bookmarkEnd w:id="1947"/>
      <w:r>
        <w:t xml:space="preserve">Salles, Angeles, Clarice Anna Diebold, and Cynthia F. Moss. 2020. “Echolocating Bats Accumulate Information from Acoustic Snapshots to Predict Auditory Object Motion.” </w:t>
      </w:r>
      <w:r>
        <w:rPr>
          <w:i/>
        </w:rPr>
        <w:t>Proceedings of the National Academy of Sciences</w:t>
      </w:r>
      <w:r>
        <w:t xml:space="preserve">. </w:t>
      </w:r>
      <w:hyperlink r:id="rId32">
        <w:r>
          <w:rPr>
            <w:rStyle w:val="Hyperlink"/>
          </w:rPr>
          <w:t>https://doi.org/10.1073/pnas.2011719117</w:t>
        </w:r>
      </w:hyperlink>
      <w:r>
        <w:t>.</w:t>
      </w:r>
    </w:p>
    <w:p w14:paraId="6BC5D601" w14:textId="77777777" w:rsidR="00871A93" w:rsidRDefault="004D36E1" w:rsidP="00FC3E72">
      <w:pPr>
        <w:pStyle w:val="Bibliography"/>
        <w:spacing w:line="276" w:lineRule="auto"/>
      </w:pPr>
      <w:bookmarkStart w:id="1949" w:name="ref-schnitzler1973control"/>
      <w:bookmarkEnd w:id="1948"/>
      <w:r>
        <w:t xml:space="preserve">Schnitzler, Hans-Ulrich. 1973. “Control of Doppler Shift Compensation in the Greater Horseshoe Bat, Rhinolophus Ferrumequinum.” </w:t>
      </w:r>
      <w:r>
        <w:rPr>
          <w:i/>
        </w:rPr>
        <w:t>Journal of Comparative Physiology</w:t>
      </w:r>
      <w:r>
        <w:t xml:space="preserve"> 82 (1): 79–92.</w:t>
      </w:r>
    </w:p>
    <w:p w14:paraId="1FAFD967" w14:textId="77777777" w:rsidR="00871A93" w:rsidRDefault="004D36E1" w:rsidP="00FC3E72">
      <w:pPr>
        <w:pStyle w:val="Bibliography"/>
        <w:spacing w:line="276" w:lineRule="auto"/>
      </w:pPr>
      <w:bookmarkStart w:id="1950" w:name="ref-schnitzler2011auditory"/>
      <w:bookmarkEnd w:id="1949"/>
      <w:r>
        <w:t xml:space="preserve">Schnitzler, Hans-Ulrich, and Annette </w:t>
      </w:r>
      <w:proofErr w:type="spellStart"/>
      <w:r>
        <w:t>Denzinger</w:t>
      </w:r>
      <w:proofErr w:type="spellEnd"/>
      <w:r>
        <w:t xml:space="preserve">. 2011. “Auditory Fovea and Doppler Shift Compensation: Adaptations for Flutter Detection in Echolocating Bats Using </w:t>
      </w:r>
      <w:proofErr w:type="spellStart"/>
      <w:r>
        <w:t>Cf-Fm</w:t>
      </w:r>
      <w:proofErr w:type="spellEnd"/>
      <w:r>
        <w:t xml:space="preserve"> Signals.” </w:t>
      </w:r>
      <w:r>
        <w:rPr>
          <w:i/>
        </w:rPr>
        <w:t>Journal of Comparative Physiology A</w:t>
      </w:r>
      <w:r>
        <w:t xml:space="preserve"> 197 (5): 541–59.</w:t>
      </w:r>
    </w:p>
    <w:p w14:paraId="383413C5" w14:textId="77777777" w:rsidR="00871A93" w:rsidRDefault="004D36E1" w:rsidP="00FC3E72">
      <w:pPr>
        <w:pStyle w:val="Bibliography"/>
        <w:spacing w:line="276" w:lineRule="auto"/>
      </w:pPr>
      <w:bookmarkStart w:id="1951" w:name="ref-schnitzler1976peripheral"/>
      <w:bookmarkEnd w:id="1950"/>
      <w:r>
        <w:t xml:space="preserve">Schnitzler, H-U, N Suga, and JA Simmons. 1976. “Peripheral Auditory Tuning for Fine Frequency Analysis by the </w:t>
      </w:r>
      <w:proofErr w:type="spellStart"/>
      <w:r>
        <w:t>Cf-Fm</w:t>
      </w:r>
      <w:proofErr w:type="spellEnd"/>
      <w:r>
        <w:t xml:space="preserve"> Bat, Rhinolophus Ferrumequinum.” </w:t>
      </w:r>
      <w:r>
        <w:rPr>
          <w:i/>
        </w:rPr>
        <w:t>Journal of Comparative Physiology</w:t>
      </w:r>
      <w:r>
        <w:t xml:space="preserve"> 106 (1): 99–110.</w:t>
      </w:r>
    </w:p>
    <w:p w14:paraId="40E72DC1" w14:textId="77777777" w:rsidR="00871A93" w:rsidRDefault="004D36E1" w:rsidP="00FC3E72">
      <w:pPr>
        <w:pStyle w:val="Bibliography"/>
        <w:spacing w:line="276" w:lineRule="auto"/>
      </w:pPr>
      <w:bookmarkStart w:id="1952" w:name="ref-schoeppler2018precise"/>
      <w:bookmarkEnd w:id="1951"/>
      <w:r>
        <w:t xml:space="preserve">Schoeppler, Diana, Hans-Ulrich Schnitzler, and Annette </w:t>
      </w:r>
      <w:proofErr w:type="spellStart"/>
      <w:r>
        <w:t>Denzinger</w:t>
      </w:r>
      <w:proofErr w:type="spellEnd"/>
      <w:r>
        <w:t xml:space="preserve">. 2018. “Precise Doppler Shift Compensation in the </w:t>
      </w:r>
      <w:proofErr w:type="spellStart"/>
      <w:r>
        <w:t>Hipposiderid</w:t>
      </w:r>
      <w:proofErr w:type="spellEnd"/>
      <w:r>
        <w:t xml:space="preserve"> Bat, </w:t>
      </w:r>
      <w:proofErr w:type="spellStart"/>
      <w:r>
        <w:t>Hipposideros</w:t>
      </w:r>
      <w:proofErr w:type="spellEnd"/>
      <w:r>
        <w:t xml:space="preserve"> Armiger.” </w:t>
      </w:r>
      <w:r>
        <w:rPr>
          <w:i/>
        </w:rPr>
        <w:t>Scientific Reports</w:t>
      </w:r>
      <w:r>
        <w:t xml:space="preserve"> 8 (1): 1–11.</w:t>
      </w:r>
    </w:p>
    <w:p w14:paraId="7FD31FFF" w14:textId="77777777" w:rsidR="00871A93" w:rsidRDefault="004D36E1" w:rsidP="00FC3E72">
      <w:pPr>
        <w:pStyle w:val="Bibliography"/>
        <w:spacing w:line="276" w:lineRule="auto"/>
      </w:pPr>
      <w:bookmarkStart w:id="1953" w:name="ref-schuchmann2012horseshoe"/>
      <w:bookmarkEnd w:id="1952"/>
      <w:proofErr w:type="spellStart"/>
      <w:r>
        <w:t>Schuchmann</w:t>
      </w:r>
      <w:proofErr w:type="spellEnd"/>
      <w:r>
        <w:t xml:space="preserve">, </w:t>
      </w:r>
      <w:proofErr w:type="spellStart"/>
      <w:r>
        <w:t>Maike</w:t>
      </w:r>
      <w:proofErr w:type="spellEnd"/>
      <w:r>
        <w:t xml:space="preserve">, Sébastien J </w:t>
      </w:r>
      <w:proofErr w:type="spellStart"/>
      <w:r>
        <w:t>Puechmaille</w:t>
      </w:r>
      <w:proofErr w:type="spellEnd"/>
      <w:r>
        <w:t xml:space="preserve">, and Björn M </w:t>
      </w:r>
      <w:proofErr w:type="spellStart"/>
      <w:r>
        <w:t>Siemers</w:t>
      </w:r>
      <w:proofErr w:type="spellEnd"/>
      <w:r>
        <w:t xml:space="preserve">. 2012. “Horseshoe Bats </w:t>
      </w:r>
      <w:proofErr w:type="spellStart"/>
      <w:r>
        <w:t>Recognise</w:t>
      </w:r>
      <w:proofErr w:type="spellEnd"/>
      <w:r>
        <w:t xml:space="preserve"> the Sex of Conspecifics from Their Echolocation Calls.” </w:t>
      </w:r>
      <w:r>
        <w:rPr>
          <w:i/>
        </w:rPr>
        <w:t xml:space="preserve">Acta </w:t>
      </w:r>
      <w:proofErr w:type="spellStart"/>
      <w:r>
        <w:rPr>
          <w:i/>
        </w:rPr>
        <w:t>Chiropterologica</w:t>
      </w:r>
      <w:proofErr w:type="spellEnd"/>
      <w:r>
        <w:t xml:space="preserve"> 14 (1): 161–66.</w:t>
      </w:r>
    </w:p>
    <w:p w14:paraId="617F8680" w14:textId="77777777" w:rsidR="00871A93" w:rsidRDefault="004D36E1" w:rsidP="00FC3E72">
      <w:pPr>
        <w:pStyle w:val="Bibliography"/>
        <w:spacing w:line="276" w:lineRule="auto"/>
      </w:pPr>
      <w:bookmarkStart w:id="1954" w:name="ref-shotcut"/>
      <w:bookmarkEnd w:id="1953"/>
      <w:r>
        <w:t>“</w:t>
      </w:r>
      <w:proofErr w:type="spellStart"/>
      <w:r>
        <w:t>Shotcut</w:t>
      </w:r>
      <w:proofErr w:type="spellEnd"/>
      <w:r>
        <w:t xml:space="preserve">.” 2019. </w:t>
      </w:r>
      <w:hyperlink r:id="rId33">
        <w:r>
          <w:rPr>
            <w:rStyle w:val="Hyperlink"/>
          </w:rPr>
          <w:t>https://shotcut.org/</w:t>
        </w:r>
      </w:hyperlink>
      <w:r>
        <w:t>.</w:t>
      </w:r>
    </w:p>
    <w:p w14:paraId="7457C8EB" w14:textId="77777777" w:rsidR="00871A93" w:rsidRDefault="004D36E1" w:rsidP="00FC3E72">
      <w:pPr>
        <w:pStyle w:val="Bibliography"/>
        <w:spacing w:line="276" w:lineRule="auto"/>
      </w:pPr>
      <w:bookmarkStart w:id="1955" w:name="ref-siemers2005species"/>
      <w:bookmarkEnd w:id="1954"/>
      <w:proofErr w:type="spellStart"/>
      <w:r>
        <w:lastRenderedPageBreak/>
        <w:t>Siemers</w:t>
      </w:r>
      <w:proofErr w:type="spellEnd"/>
      <w:r>
        <w:t xml:space="preserve">, Björn M, Kristian </w:t>
      </w:r>
      <w:proofErr w:type="spellStart"/>
      <w:r>
        <w:t>Beedholm</w:t>
      </w:r>
      <w:proofErr w:type="spellEnd"/>
      <w:r>
        <w:t xml:space="preserve">, Christian Dietz, Isabel Dietz, and Teodora Ivanova. 2005. “Is Species Identity, Sex, Age or Individual Quality Conveyed by Echolocation Call Frequency in European Horseshoe Bats?” </w:t>
      </w:r>
      <w:r>
        <w:rPr>
          <w:i/>
        </w:rPr>
        <w:t xml:space="preserve">Acta </w:t>
      </w:r>
      <w:proofErr w:type="spellStart"/>
      <w:r>
        <w:rPr>
          <w:i/>
        </w:rPr>
        <w:t>Chiropterologica</w:t>
      </w:r>
      <w:proofErr w:type="spellEnd"/>
      <w:r>
        <w:t xml:space="preserve"> 7 (2): 259–74.</w:t>
      </w:r>
    </w:p>
    <w:p w14:paraId="66C3D934" w14:textId="77777777" w:rsidR="00871A93" w:rsidRDefault="004D36E1" w:rsidP="00FC3E72">
      <w:pPr>
        <w:pStyle w:val="Bibliography"/>
        <w:spacing w:line="276" w:lineRule="auto"/>
      </w:pPr>
      <w:bookmarkStart w:id="1956" w:name="ref-simmons1984echolocation"/>
      <w:bookmarkEnd w:id="1955"/>
      <w:r>
        <w:t xml:space="preserve">Simmons, James A, Shelley A Kick, and Beatrice D Lawrence. 1984. “Echolocation and Hearing in the Mouse-Tailed Bat, </w:t>
      </w:r>
      <w:proofErr w:type="spellStart"/>
      <w:r>
        <w:t>Rhinopoma</w:t>
      </w:r>
      <w:proofErr w:type="spellEnd"/>
      <w:r>
        <w:t xml:space="preserve"> </w:t>
      </w:r>
      <w:proofErr w:type="spellStart"/>
      <w:r>
        <w:t>Hardwickei</w:t>
      </w:r>
      <w:proofErr w:type="spellEnd"/>
      <w:r>
        <w:t xml:space="preserve">: Acoustic Evolution of Echolocation in Bats.” </w:t>
      </w:r>
      <w:r>
        <w:rPr>
          <w:i/>
        </w:rPr>
        <w:t>Journal of Comparative Physiology A</w:t>
      </w:r>
      <w:r>
        <w:t xml:space="preserve"> 154 (3): 347–56.</w:t>
      </w:r>
    </w:p>
    <w:p w14:paraId="02708739" w14:textId="77777777" w:rsidR="00871A93" w:rsidRDefault="004D36E1" w:rsidP="00FC3E72">
      <w:pPr>
        <w:pStyle w:val="Bibliography"/>
        <w:spacing w:line="276" w:lineRule="auto"/>
      </w:pPr>
      <w:bookmarkStart w:id="1957" w:name="ref-surlykke2009echolocating"/>
      <w:bookmarkEnd w:id="1956"/>
      <w:proofErr w:type="spellStart"/>
      <w:r>
        <w:t>Surlykke</w:t>
      </w:r>
      <w:proofErr w:type="spellEnd"/>
      <w:r>
        <w:t xml:space="preserve">, Annemarie, Simon </w:t>
      </w:r>
      <w:proofErr w:type="spellStart"/>
      <w:r>
        <w:t>Boel</w:t>
      </w:r>
      <w:proofErr w:type="spellEnd"/>
      <w:r>
        <w:t xml:space="preserve"> Pedersen, and Lasse Jakobsen. 2009. “Echolocating Bats Emit a Highly Directional Sonar Sound Beam in the Field.” </w:t>
      </w:r>
      <w:r>
        <w:rPr>
          <w:i/>
        </w:rPr>
        <w:t>Proceedings of the Royal Society B: Biological Sciences</w:t>
      </w:r>
      <w:r>
        <w:t xml:space="preserve"> 276 (1658): 853–60.</w:t>
      </w:r>
    </w:p>
    <w:p w14:paraId="32003554" w14:textId="77777777" w:rsidR="00871A93" w:rsidRDefault="004D36E1" w:rsidP="00FC3E72">
      <w:pPr>
        <w:pStyle w:val="Bibliography"/>
        <w:spacing w:line="276" w:lineRule="auto"/>
      </w:pPr>
      <w:bookmarkStart w:id="1958" w:name="ref-tian1997echolocation"/>
      <w:bookmarkEnd w:id="1957"/>
      <w:r>
        <w:t xml:space="preserve">Tian, Biao, and Hans-Ulrich Schnitzler. 1997. “Echolocation Signals of the Greater Horseshoe Bat (Rhinolophus Ferrumequinum) in Transfer Flight and During Landing.” </w:t>
      </w:r>
      <w:r>
        <w:rPr>
          <w:i/>
        </w:rPr>
        <w:t>The Journal of the Acoustical Society of America</w:t>
      </w:r>
      <w:r>
        <w:t xml:space="preserve"> 101 (4): 2347–64.</w:t>
      </w:r>
    </w:p>
    <w:p w14:paraId="4D0AA405" w14:textId="77777777" w:rsidR="00871A93" w:rsidRDefault="004D36E1" w:rsidP="00FC3E72">
      <w:pPr>
        <w:pStyle w:val="Bibliography"/>
        <w:spacing w:line="276" w:lineRule="auto"/>
      </w:pPr>
      <w:bookmarkStart w:id="1959" w:name="ref-ulanovsky2004dynamics"/>
      <w:bookmarkEnd w:id="1958"/>
      <w:proofErr w:type="spellStart"/>
      <w:r>
        <w:t>Ulanovsky</w:t>
      </w:r>
      <w:proofErr w:type="spellEnd"/>
      <w:r>
        <w:t xml:space="preserve">, Nachum, M Brock Fenton, Asaf Tsoar, and Carmi Korine. 2004. “Dynamics of Jamming Avoidance in Echolocating Bats.” </w:t>
      </w:r>
      <w:r>
        <w:rPr>
          <w:i/>
        </w:rPr>
        <w:t>Proceedings of the Royal Society of London. Series B: Biological Sciences</w:t>
      </w:r>
      <w:r>
        <w:t xml:space="preserve"> 271 (1547): 1467–75.</w:t>
      </w:r>
    </w:p>
    <w:p w14:paraId="2C432FC1" w14:textId="77777777" w:rsidR="00871A93" w:rsidRDefault="004D36E1" w:rsidP="00FC3E72">
      <w:pPr>
        <w:pStyle w:val="Bibliography"/>
        <w:spacing w:line="276" w:lineRule="auto"/>
      </w:pPr>
      <w:bookmarkStart w:id="1960" w:name="ref-ulanovsky2008bat"/>
      <w:bookmarkEnd w:id="1959"/>
      <w:proofErr w:type="spellStart"/>
      <w:r>
        <w:t>Ulanovsky</w:t>
      </w:r>
      <w:proofErr w:type="spellEnd"/>
      <w:r>
        <w:t xml:space="preserve">, Nachum, and Cynthia F Moss. 2008. “What the Bat’s Voice Tells the Bat’s Brain.” </w:t>
      </w:r>
      <w:r>
        <w:rPr>
          <w:i/>
        </w:rPr>
        <w:t>Proceedings of the National Academy of Sciences</w:t>
      </w:r>
      <w:r>
        <w:t xml:space="preserve"> 105 (25): 8491–8.</w:t>
      </w:r>
    </w:p>
    <w:p w14:paraId="288BD415" w14:textId="77777777" w:rsidR="00871A93" w:rsidRDefault="004D36E1" w:rsidP="00FC3E72">
      <w:pPr>
        <w:pStyle w:val="Bibliography"/>
        <w:spacing w:line="276" w:lineRule="auto"/>
      </w:pPr>
      <w:bookmarkStart w:id="1961" w:name="ref-van1995python"/>
      <w:bookmarkEnd w:id="1960"/>
      <w:r>
        <w:t xml:space="preserve">Van Rossum, Guido, and Fred L Drake Jr. 1995. </w:t>
      </w:r>
      <w:r>
        <w:rPr>
          <w:i/>
        </w:rPr>
        <w:t>Python Reference Manual</w:t>
      </w:r>
      <w:r>
        <w:t xml:space="preserve">. Centrum </w:t>
      </w:r>
      <w:proofErr w:type="spellStart"/>
      <w:r>
        <w:t>voor</w:t>
      </w:r>
      <w:proofErr w:type="spellEnd"/>
      <w:r>
        <w:t xml:space="preserve"> </w:t>
      </w:r>
      <w:proofErr w:type="spellStart"/>
      <w:r>
        <w:t>Wiskunde</w:t>
      </w:r>
      <w:proofErr w:type="spellEnd"/>
      <w:r>
        <w:t xml:space="preserve"> </w:t>
      </w:r>
      <w:proofErr w:type="spellStart"/>
      <w:r>
        <w:t>en</w:t>
      </w:r>
      <w:proofErr w:type="spellEnd"/>
      <w:r>
        <w:t xml:space="preserve"> Informatica Amsterdam.</w:t>
      </w:r>
    </w:p>
    <w:p w14:paraId="175402B9" w14:textId="77777777" w:rsidR="00871A93" w:rsidRDefault="004D36E1" w:rsidP="00FC3E72">
      <w:pPr>
        <w:pStyle w:val="Bibliography"/>
        <w:spacing w:line="276" w:lineRule="auto"/>
      </w:pPr>
      <w:bookmarkStart w:id="1962" w:name="ref-2020SciPy"/>
      <w:bookmarkEnd w:id="1961"/>
      <w:r>
        <w:t xml:space="preserve">Virtanen, Pauli, Ralf </w:t>
      </w:r>
      <w:proofErr w:type="spellStart"/>
      <w:r>
        <w:t>Gommers</w:t>
      </w:r>
      <w:proofErr w:type="spellEnd"/>
      <w:r>
        <w:t xml:space="preserve">, Travis E. Oliphant, Matt </w:t>
      </w:r>
      <w:proofErr w:type="spellStart"/>
      <w:r>
        <w:t>Haberland</w:t>
      </w:r>
      <w:proofErr w:type="spellEnd"/>
      <w:r>
        <w:t xml:space="preserve">, Tyler Reddy, David </w:t>
      </w:r>
      <w:proofErr w:type="spellStart"/>
      <w:r>
        <w:t>Cournapeau</w:t>
      </w:r>
      <w:proofErr w:type="spellEnd"/>
      <w:r>
        <w:t xml:space="preserve">, Evgeni </w:t>
      </w:r>
      <w:proofErr w:type="spellStart"/>
      <w:r>
        <w:t>Burovski</w:t>
      </w:r>
      <w:proofErr w:type="spellEnd"/>
      <w:r>
        <w:t xml:space="preserve">, et al. 2020. “SciPy 1.0: Fundamental Algorithms for Scientific Computing in Python.” </w:t>
      </w:r>
      <w:r>
        <w:rPr>
          <w:i/>
        </w:rPr>
        <w:t>Nature Methods</w:t>
      </w:r>
      <w:r>
        <w:t xml:space="preserve"> 17: 261–72. </w:t>
      </w:r>
      <w:hyperlink r:id="rId34">
        <w:r>
          <w:rPr>
            <w:rStyle w:val="Hyperlink"/>
          </w:rPr>
          <w:t>https://doi.org/https://doi.org/10.1038/s41592-019-0686-2</w:t>
        </w:r>
      </w:hyperlink>
      <w:r>
        <w:t>.</w:t>
      </w:r>
    </w:p>
    <w:p w14:paraId="0CF92590" w14:textId="77777777" w:rsidR="00871A93" w:rsidRDefault="004D36E1" w:rsidP="00FC3E72">
      <w:pPr>
        <w:pStyle w:val="Bibliography"/>
        <w:spacing w:line="276" w:lineRule="auto"/>
      </w:pPr>
      <w:bookmarkStart w:id="1963" w:name="ref-watanabe1963change"/>
      <w:bookmarkEnd w:id="1962"/>
      <w:r>
        <w:t xml:space="preserve">Watanabe, Akira, and </w:t>
      </w:r>
      <w:proofErr w:type="spellStart"/>
      <w:r>
        <w:t>Kimisha</w:t>
      </w:r>
      <w:proofErr w:type="spellEnd"/>
      <w:r>
        <w:t xml:space="preserve"> Takeda. 1963. “The Change of Discharge Frequency by Ac Stimulus in a Weak Electric Fish.” </w:t>
      </w:r>
      <w:r>
        <w:rPr>
          <w:i/>
        </w:rPr>
        <w:t>Journal of Experimental Biology</w:t>
      </w:r>
      <w:r>
        <w:t xml:space="preserve"> 40 (1): 57–66.</w:t>
      </w:r>
    </w:p>
    <w:p w14:paraId="4D22BB2F" w14:textId="77777777" w:rsidR="00871A93" w:rsidRDefault="004D36E1" w:rsidP="00FC3E72">
      <w:pPr>
        <w:pStyle w:val="Bibliography"/>
        <w:spacing w:line="276" w:lineRule="auto"/>
      </w:pPr>
      <w:bookmarkStart w:id="1964" w:name="ref-rmarkdown"/>
      <w:bookmarkEnd w:id="1963"/>
      <w:proofErr w:type="spellStart"/>
      <w:r>
        <w:t>Xie</w:t>
      </w:r>
      <w:proofErr w:type="spellEnd"/>
      <w:r>
        <w:t xml:space="preserve">, </w:t>
      </w:r>
      <w:proofErr w:type="spellStart"/>
      <w:r>
        <w:t>Yihui</w:t>
      </w:r>
      <w:proofErr w:type="spellEnd"/>
      <w:r>
        <w:t xml:space="preserve">, J. J. Allaire, and Garrett </w:t>
      </w:r>
      <w:proofErr w:type="spellStart"/>
      <w:r>
        <w:t>Grolemund</w:t>
      </w:r>
      <w:proofErr w:type="spellEnd"/>
      <w:r>
        <w:t xml:space="preserve">. 2018. </w:t>
      </w:r>
      <w:r>
        <w:rPr>
          <w:i/>
        </w:rPr>
        <w:t>R Markdown: The Definitive Guide</w:t>
      </w:r>
      <w:r>
        <w:t xml:space="preserve">. Boca Raton, Florida: Chapman; Hall/CRC. </w:t>
      </w:r>
      <w:hyperlink r:id="rId35">
        <w:r>
          <w:rPr>
            <w:rStyle w:val="Hyperlink"/>
          </w:rPr>
          <w:t>https://bookdown.org/yihui/rmarkdown</w:t>
        </w:r>
      </w:hyperlink>
      <w:r>
        <w:t>.</w:t>
      </w:r>
    </w:p>
    <w:p w14:paraId="4873EAEB" w14:textId="77777777" w:rsidR="00871A93" w:rsidRDefault="004D36E1" w:rsidP="00FC3E72">
      <w:pPr>
        <w:pStyle w:val="Bibliography"/>
        <w:spacing w:line="276" w:lineRule="auto"/>
      </w:pPr>
      <w:bookmarkStart w:id="1965" w:name="ref-zweifel2020defining"/>
      <w:bookmarkEnd w:id="1964"/>
      <w:proofErr w:type="spellStart"/>
      <w:r>
        <w:t>Zweifel</w:t>
      </w:r>
      <w:proofErr w:type="spellEnd"/>
      <w:r>
        <w:t xml:space="preserve">, </w:t>
      </w:r>
      <w:proofErr w:type="spellStart"/>
      <w:r>
        <w:t>Nadina</w:t>
      </w:r>
      <w:proofErr w:type="spellEnd"/>
      <w:r>
        <w:t xml:space="preserve"> O, and Mitra JZ Hartmann. 2020. “Defining ‘Active Sensing’ Through an Analysis of Sensing Energetics: </w:t>
      </w:r>
      <w:proofErr w:type="spellStart"/>
      <w:r>
        <w:t>Homeoactive</w:t>
      </w:r>
      <w:proofErr w:type="spellEnd"/>
      <w:r>
        <w:t xml:space="preserve"> and </w:t>
      </w:r>
      <w:proofErr w:type="spellStart"/>
      <w:r>
        <w:t>Alloactive</w:t>
      </w:r>
      <w:proofErr w:type="spellEnd"/>
      <w:r>
        <w:t xml:space="preserve"> Sensing.” </w:t>
      </w:r>
      <w:r>
        <w:rPr>
          <w:i/>
        </w:rPr>
        <w:t>Journal of Neurophysiology</w:t>
      </w:r>
      <w:r>
        <w:t xml:space="preserve"> 124 (1): 40–48.</w:t>
      </w:r>
      <w:bookmarkEnd w:id="1899"/>
      <w:bookmarkEnd w:id="1965"/>
    </w:p>
    <w:sectPr w:rsidR="00871A9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hgoerlitz" w:date="2021-05-07T08:29:00Z" w:initials="hg">
    <w:p w14:paraId="3CF687CA" w14:textId="4A53EF1D" w:rsidR="00EC11BE" w:rsidRDefault="00EC11BE">
      <w:pPr>
        <w:pStyle w:val="CommentText"/>
      </w:pPr>
      <w:r>
        <w:rPr>
          <w:rStyle w:val="CommentReference"/>
        </w:rPr>
        <w:annotationRef/>
      </w:r>
      <w:r>
        <w:t>Is that a general problem, or isn’t it rather specific to bats? If it was specific, I would present it one or two sentences later, such as: “here we focus on echolocating bats, a large mammalian group that may experience a special disadvantage, sensory overload, due to their active sensory system.”</w:t>
      </w:r>
    </w:p>
  </w:comment>
  <w:comment w:id="64" w:author="hgoerlitz" w:date="2021-05-07T08:36:00Z" w:initials="hg">
    <w:p w14:paraId="7F592AD7" w14:textId="7714D16E" w:rsidR="00EC11BE" w:rsidRDefault="00EC11BE">
      <w:pPr>
        <w:pStyle w:val="CommentText"/>
      </w:pPr>
      <w:r>
        <w:rPr>
          <w:rStyle w:val="CommentReference"/>
        </w:rPr>
        <w:annotationRef/>
      </w:r>
      <w:r>
        <w:t xml:space="preserve">Up to here, it is mostly intro and background. That is rather longer. More importantly, there is very little specific results (which call parameters did we </w:t>
      </w:r>
      <w:proofErr w:type="spellStart"/>
      <w:r>
        <w:t>analyse</w:t>
      </w:r>
      <w:proofErr w:type="spellEnd"/>
      <w:r>
        <w:t>) and discussion/implication/conclusion</w:t>
      </w:r>
      <w:r w:rsidR="003D35EA">
        <w:t>, e.g., comparison to other species / echolocation types / tasks (where bats to alter their calls).</w:t>
      </w:r>
    </w:p>
  </w:comment>
  <w:comment w:id="72" w:author="hgoerlitz" w:date="2021-05-07T08:40:00Z" w:initials="hg">
    <w:p w14:paraId="333C5AA3" w14:textId="57B7698F" w:rsidR="001E1666" w:rsidRDefault="001E1666">
      <w:pPr>
        <w:pStyle w:val="CommentText"/>
      </w:pPr>
      <w:r>
        <w:rPr>
          <w:rStyle w:val="CommentReference"/>
        </w:rPr>
        <w:annotationRef/>
      </w:r>
      <w:r>
        <w:t>Four or three???</w:t>
      </w:r>
    </w:p>
  </w:comment>
  <w:comment w:id="76" w:author="hgoerlitz" w:date="2021-05-07T08:38:00Z" w:initials="hg">
    <w:p w14:paraId="546ACA1D" w14:textId="060C0411" w:rsidR="00FE0D8E" w:rsidRDefault="00FE0D8E">
      <w:pPr>
        <w:pStyle w:val="CommentText"/>
      </w:pPr>
      <w:r>
        <w:rPr>
          <w:rStyle w:val="CommentReference"/>
        </w:rPr>
        <w:annotationRef/>
      </w:r>
      <w:r>
        <w:t>I would not write about specific (uncited) studies in the abstract, particularly if highlighting a contradiction. What is the point of it? It is sufficient to clearly state our finding of no-change.</w:t>
      </w:r>
    </w:p>
  </w:comment>
  <w:comment w:id="83" w:author="hgoerlitz" w:date="2021-04-26T16:50:00Z" w:initials="hg">
    <w:p w14:paraId="249761EF" w14:textId="77777777" w:rsidR="00EC11BE" w:rsidRDefault="00EC11BE">
      <w:pPr>
        <w:pStyle w:val="CommentText"/>
      </w:pPr>
      <w:r>
        <w:rPr>
          <w:rStyle w:val="CommentReference"/>
        </w:rPr>
        <w:annotationRef/>
      </w:r>
      <w:r>
        <w:t>Leading Zero unnecessary throughout Doc.</w:t>
      </w:r>
    </w:p>
    <w:p w14:paraId="1015671E" w14:textId="77777777" w:rsidR="00EC11BE" w:rsidRDefault="00EC11BE">
      <w:pPr>
        <w:pStyle w:val="CommentText"/>
      </w:pPr>
    </w:p>
    <w:p w14:paraId="4C1EDB70" w14:textId="322D9A6F" w:rsidR="00EC11BE" w:rsidRDefault="00EC11BE">
      <w:pPr>
        <w:pStyle w:val="CommentText"/>
      </w:pPr>
      <w:r>
        <w:t>Also see quick comments in e-mail from April 6th</w:t>
      </w:r>
    </w:p>
  </w:comment>
  <w:comment w:id="84" w:author="hgoerlitz" w:date="2021-04-26T16:51:00Z" w:initials="hg">
    <w:p w14:paraId="3F0E946D" w14:textId="65CDD9ED" w:rsidR="00EC11BE" w:rsidRDefault="00EC11BE">
      <w:pPr>
        <w:pStyle w:val="CommentText"/>
      </w:pPr>
      <w:r>
        <w:rPr>
          <w:rStyle w:val="CommentReference"/>
        </w:rPr>
        <w:annotationRef/>
      </w:r>
      <w:r>
        <w:t>Pls add references for those examples.</w:t>
      </w:r>
    </w:p>
  </w:comment>
  <w:comment w:id="86" w:author="hgoerlitz" w:date="2021-04-26T16:52:00Z" w:initials="hg">
    <w:p w14:paraId="252E3F27" w14:textId="1A4CFF10" w:rsidR="00EC11BE" w:rsidRDefault="00EC11BE">
      <w:pPr>
        <w:pStyle w:val="CommentText"/>
      </w:pPr>
      <w:r>
        <w:rPr>
          <w:rStyle w:val="CommentReference"/>
        </w:rPr>
        <w:annotationRef/>
      </w:r>
      <w:proofErr w:type="gramStart"/>
      <w:r>
        <w:t>Also</w:t>
      </w:r>
      <w:proofErr w:type="gramEnd"/>
      <w:r>
        <w:t xml:space="preserve"> refs needed, which not only show that there is a lot of information, but also that this challenges the perception.</w:t>
      </w:r>
    </w:p>
  </w:comment>
  <w:comment w:id="87" w:author="hgoerlitz" w:date="2021-04-26T16:56:00Z" w:initials="hg">
    <w:p w14:paraId="07684EA7" w14:textId="77777777" w:rsidR="00EC11BE" w:rsidRDefault="00EC11BE">
      <w:pPr>
        <w:pStyle w:val="CommentText"/>
      </w:pPr>
      <w:r>
        <w:rPr>
          <w:rStyle w:val="CommentReference"/>
        </w:rPr>
        <w:annotationRef/>
      </w:r>
      <w:r>
        <w:t xml:space="preserve">From a previous DFG application: </w:t>
      </w:r>
    </w:p>
    <w:p w14:paraId="6F2FB582" w14:textId="77777777" w:rsidR="00EC11BE" w:rsidRDefault="00EC11BE">
      <w:pPr>
        <w:pStyle w:val="CommentText"/>
        <w:rPr>
          <w:rFonts w:ascii="Arial" w:hAnsi="Arial" w:cs="Arial"/>
          <w:bCs/>
          <w:sz w:val="22"/>
          <w:szCs w:val="22"/>
          <w:lang w:val="en-GB"/>
        </w:rPr>
      </w:pPr>
      <w:r>
        <w:t>“</w:t>
      </w:r>
      <w:r w:rsidRPr="002B5830">
        <w:rPr>
          <w:rFonts w:ascii="Arial" w:hAnsi="Arial" w:cs="Arial"/>
          <w:bCs/>
          <w:sz w:val="22"/>
          <w:szCs w:val="22"/>
          <w:lang w:val="en-GB"/>
        </w:rPr>
        <w:t xml:space="preserve">The environment provides </w:t>
      </w:r>
      <w:r>
        <w:rPr>
          <w:rFonts w:ascii="Arial" w:hAnsi="Arial" w:cs="Arial"/>
          <w:bCs/>
          <w:sz w:val="22"/>
          <w:szCs w:val="22"/>
          <w:lang w:val="en-GB"/>
        </w:rPr>
        <w:t xml:space="preserve">animal with </w:t>
      </w:r>
      <w:r w:rsidRPr="002B5830">
        <w:rPr>
          <w:rFonts w:ascii="Arial" w:hAnsi="Arial" w:cs="Arial"/>
          <w:bCs/>
          <w:sz w:val="22"/>
          <w:szCs w:val="22"/>
          <w:lang w:val="en-GB"/>
        </w:rPr>
        <w:t xml:space="preserve">an overload of information, which undergoes massive filtering and selection during sensory perception and processing </w:t>
      </w:r>
      <w:r w:rsidRPr="002B5830">
        <w:rPr>
          <w:rFonts w:ascii="Arial" w:hAnsi="Arial" w:cs="Arial"/>
          <w:bCs/>
          <w:sz w:val="22"/>
          <w:szCs w:val="22"/>
          <w:lang w:val="en-GB"/>
        </w:rPr>
        <w:fldChar w:fldCharType="begin">
          <w:fldData xml:space="preserve">PEVuZE5vdGU+PENpdGU+PEF1dGhvcj5DYXJyYXNjbzwvQXV0aG9yPjxZZWFyPjIwMTQ8L1llYXI+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</w:fldData>
        </w:fldChar>
      </w:r>
      <w:r w:rsidRPr="002B5830">
        <w:rPr>
          <w:rFonts w:ascii="Arial" w:hAnsi="Arial" w:cs="Arial"/>
          <w:bCs/>
          <w:sz w:val="22"/>
          <w:szCs w:val="22"/>
          <w:lang w:val="en-GB"/>
        </w:rPr>
        <w:instrText xml:space="preserve"> ADDIN EN.CITE </w:instrText>
      </w:r>
      <w:r w:rsidRPr="002B5830">
        <w:rPr>
          <w:rFonts w:ascii="Arial" w:hAnsi="Arial" w:cs="Arial"/>
          <w:bCs/>
          <w:sz w:val="22"/>
          <w:szCs w:val="22"/>
          <w:lang w:val="en-GB"/>
        </w:rPr>
        <w:fldChar w:fldCharType="begin">
          <w:fldData xml:space="preserve">PEVuZE5vdGU+PENpdGU+PEF1dGhvcj5DYXJyYXNjbzwvQXV0aG9yPjxZZWFyPjIwMTQ8L1llYXI+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</w:fldData>
        </w:fldChar>
      </w:r>
      <w:r w:rsidRPr="002B5830">
        <w:rPr>
          <w:rFonts w:ascii="Arial" w:hAnsi="Arial" w:cs="Arial"/>
          <w:bCs/>
          <w:sz w:val="22"/>
          <w:szCs w:val="22"/>
          <w:lang w:val="en-GB"/>
        </w:rPr>
        <w:instrText xml:space="preserve"> ADDIN EN.CITE.DATA </w:instrText>
      </w:r>
      <w:r w:rsidRPr="002B5830">
        <w:rPr>
          <w:rFonts w:ascii="Arial" w:hAnsi="Arial" w:cs="Arial"/>
          <w:bCs/>
          <w:sz w:val="22"/>
          <w:szCs w:val="22"/>
          <w:lang w:val="en-GB"/>
        </w:rPr>
      </w:r>
      <w:r w:rsidRPr="002B5830">
        <w:rPr>
          <w:rFonts w:ascii="Arial" w:hAnsi="Arial" w:cs="Arial"/>
          <w:bCs/>
          <w:sz w:val="22"/>
          <w:szCs w:val="22"/>
          <w:lang w:val="en-GB"/>
        </w:rPr>
        <w:fldChar w:fldCharType="end"/>
      </w:r>
      <w:r w:rsidRPr="002B5830">
        <w:rPr>
          <w:rFonts w:ascii="Arial" w:hAnsi="Arial" w:cs="Arial"/>
          <w:bCs/>
          <w:sz w:val="22"/>
          <w:szCs w:val="22"/>
          <w:lang w:val="en-GB"/>
        </w:rPr>
      </w:r>
      <w:r w:rsidRPr="002B5830">
        <w:rPr>
          <w:rFonts w:ascii="Arial" w:hAnsi="Arial" w:cs="Arial"/>
          <w:bCs/>
          <w:sz w:val="22"/>
          <w:szCs w:val="22"/>
          <w:lang w:val="en-GB"/>
        </w:rPr>
        <w:fldChar w:fldCharType="separate"/>
      </w:r>
      <w:r w:rsidRPr="002B5830">
        <w:rPr>
          <w:rFonts w:ascii="Arial" w:hAnsi="Arial" w:cs="Arial"/>
          <w:bCs/>
          <w:noProof/>
          <w:sz w:val="22"/>
          <w:szCs w:val="22"/>
          <w:lang w:val="en-GB"/>
        </w:rPr>
        <w:t>(</w:t>
      </w:r>
      <w:hyperlink w:anchor="_ENREF_6" w:tooltip="Carrasco, 2014 #1533" w:history="1">
        <w:r w:rsidRPr="002B5830">
          <w:rPr>
            <w:rFonts w:ascii="Arial" w:hAnsi="Arial" w:cs="Arial"/>
            <w:bCs/>
            <w:noProof/>
            <w:sz w:val="22"/>
            <w:szCs w:val="22"/>
            <w:lang w:val="en-GB"/>
          </w:rPr>
          <w:t>Carrasco, 2014</w:t>
        </w:r>
      </w:hyperlink>
      <w:r w:rsidRPr="002B5830">
        <w:rPr>
          <w:rFonts w:ascii="Arial" w:hAnsi="Arial" w:cs="Arial"/>
          <w:bCs/>
          <w:noProof/>
          <w:sz w:val="22"/>
          <w:szCs w:val="22"/>
          <w:lang w:val="en-GB"/>
        </w:rPr>
        <w:t xml:space="preserve">; </w:t>
      </w:r>
      <w:hyperlink w:anchor="_ENREF_36" w:tooltip="Krauzlis, 2014 #1532" w:history="1">
        <w:r w:rsidRPr="002B5830">
          <w:rPr>
            <w:rFonts w:ascii="Arial" w:hAnsi="Arial" w:cs="Arial"/>
            <w:bCs/>
            <w:noProof/>
            <w:sz w:val="22"/>
            <w:szCs w:val="22"/>
            <w:lang w:val="en-GB"/>
          </w:rPr>
          <w:t>Krauzlis et al., 2014</w:t>
        </w:r>
      </w:hyperlink>
      <w:r w:rsidRPr="002B5830">
        <w:rPr>
          <w:rFonts w:ascii="Arial" w:hAnsi="Arial" w:cs="Arial"/>
          <w:bCs/>
          <w:noProof/>
          <w:sz w:val="22"/>
          <w:szCs w:val="22"/>
          <w:lang w:val="en-GB"/>
        </w:rPr>
        <w:t>)</w:t>
      </w:r>
      <w:r w:rsidRPr="002B5830">
        <w:rPr>
          <w:rFonts w:ascii="Arial" w:hAnsi="Arial" w:cs="Arial"/>
          <w:bCs/>
          <w:sz w:val="22"/>
          <w:szCs w:val="22"/>
          <w:lang w:val="en-GB"/>
        </w:rPr>
        <w:fldChar w:fldCharType="end"/>
      </w:r>
      <w:r w:rsidRPr="002B5830">
        <w:rPr>
          <w:rFonts w:ascii="Arial" w:hAnsi="Arial" w:cs="Arial"/>
          <w:bCs/>
          <w:sz w:val="22"/>
          <w:szCs w:val="22"/>
          <w:lang w:val="en-GB"/>
        </w:rPr>
        <w:t>.</w:t>
      </w:r>
      <w:r>
        <w:rPr>
          <w:rFonts w:ascii="Arial" w:hAnsi="Arial" w:cs="Arial"/>
          <w:bCs/>
          <w:sz w:val="22"/>
          <w:szCs w:val="22"/>
          <w:lang w:val="en-GB"/>
        </w:rPr>
        <w:t>”</w:t>
      </w:r>
    </w:p>
    <w:p w14:paraId="63377877" w14:textId="77777777" w:rsidR="00EC11BE" w:rsidRPr="00751CBD" w:rsidRDefault="00EC11BE" w:rsidP="00643906">
      <w:pPr>
        <w:pStyle w:val="EndNoteBibliography"/>
        <w:ind w:left="720" w:hanging="720"/>
      </w:pPr>
      <w:bookmarkStart w:id="88" w:name="_ENREF_6"/>
      <w:r w:rsidRPr="00751CBD">
        <w:t>Carrasco M (2014) Spatial covert attention: perceptual modulation. In: The Oxford Handbook of Attention, pp 183-230: Oxford University Press.</w:t>
      </w:r>
      <w:bookmarkEnd w:id="88"/>
    </w:p>
    <w:p w14:paraId="6964E065" w14:textId="77777777" w:rsidR="00EC11BE" w:rsidRPr="00751CBD" w:rsidRDefault="00EC11BE" w:rsidP="00643906">
      <w:pPr>
        <w:pStyle w:val="EndNoteBibliography"/>
        <w:ind w:left="720" w:hanging="720"/>
      </w:pPr>
      <w:bookmarkStart w:id="89" w:name="_ENREF_36"/>
      <w:r w:rsidRPr="00751CBD">
        <w:t>Krauzlis RJ, Bollimunta A, Arcizet F, Wang LP (2014) Attention as an effect not a cause. Trends in Cognitive Sciences 18:457-464.</w:t>
      </w:r>
      <w:bookmarkEnd w:id="89"/>
    </w:p>
    <w:p w14:paraId="75DD185A" w14:textId="77777777" w:rsidR="00EC11BE" w:rsidRDefault="00EC11BE">
      <w:pPr>
        <w:pStyle w:val="CommentText"/>
      </w:pPr>
    </w:p>
    <w:p w14:paraId="4BF744D5" w14:textId="0934FFF9" w:rsidR="00EC11BE" w:rsidRDefault="00EC11BE">
      <w:pPr>
        <w:pStyle w:val="CommentText"/>
      </w:pPr>
      <w:r>
        <w:t xml:space="preserve">This might be additional refs to cite that are more specific than Bradbury &amp; </w:t>
      </w:r>
      <w:proofErr w:type="spellStart"/>
      <w:r>
        <w:t>Vehrencamp</w:t>
      </w:r>
      <w:proofErr w:type="spellEnd"/>
    </w:p>
  </w:comment>
  <w:comment w:id="90" w:author="hgoerlitz" w:date="2021-04-26T16:53:00Z" w:initials="hg">
    <w:p w14:paraId="16E1BB8B" w14:textId="244FA10F" w:rsidR="00EC11BE" w:rsidRDefault="00EC11BE">
      <w:pPr>
        <w:pStyle w:val="CommentText"/>
      </w:pPr>
      <w:r>
        <w:rPr>
          <w:rStyle w:val="CommentReference"/>
        </w:rPr>
        <w:annotationRef/>
      </w:r>
      <w:r>
        <w:t>Delete those two specific examples of penguins and frog/cricket pairs. That’s a level of detail that was not present in the previous sentences. It is unclear why here now specific examples are provided, and why those two specific examples had been chosen. Therefore, it rather adds confusion than being informative.</w:t>
      </w:r>
    </w:p>
  </w:comment>
  <w:comment w:id="91" w:author="hgoerlitz" w:date="2021-04-26T16:57:00Z" w:initials="hg">
    <w:p w14:paraId="1646C4B9" w14:textId="77777777" w:rsidR="00EC11BE" w:rsidRDefault="00EC11BE">
      <w:pPr>
        <w:pStyle w:val="CommentText"/>
      </w:pPr>
      <w:r>
        <w:rPr>
          <w:rStyle w:val="CommentReference"/>
        </w:rPr>
        <w:annotationRef/>
      </w:r>
      <w:r>
        <w:t xml:space="preserve">Why this specific focus on penguins, while almost all birds are passive? </w:t>
      </w:r>
      <w:proofErr w:type="gramStart"/>
      <w:r>
        <w:t>Likewise</w:t>
      </w:r>
      <w:proofErr w:type="gramEnd"/>
      <w:r>
        <w:t xml:space="preserve"> for the other group (frogs) and single species (humans)? Also, all are vertebrates – what about all the other species?</w:t>
      </w:r>
    </w:p>
    <w:p w14:paraId="54C3AE9E" w14:textId="31595507" w:rsidR="00EC11BE" w:rsidRDefault="00EC11BE">
      <w:pPr>
        <w:pStyle w:val="CommentText"/>
      </w:pPr>
      <w:r>
        <w:t>In short: highlighting some groups results in questions why those groups were chosen, and what about others.</w:t>
      </w:r>
    </w:p>
    <w:p w14:paraId="4B1FC3DC" w14:textId="77777777" w:rsidR="00EC11BE" w:rsidRDefault="00EC11BE">
      <w:pPr>
        <w:pStyle w:val="CommentText"/>
      </w:pPr>
    </w:p>
    <w:p w14:paraId="5349FD64" w14:textId="7F1F2F56" w:rsidR="00EC11BE" w:rsidRDefault="00EC11BE">
      <w:pPr>
        <w:pStyle w:val="CommentText"/>
      </w:pPr>
      <w:r>
        <w:t>I think there is no need for any examples as the description (“receiving external energy”) is clear. Alternatively, replace by: “…external energy, which is the case for most animals.”</w:t>
      </w:r>
    </w:p>
  </w:comment>
  <w:comment w:id="97" w:author="hgoerlitz" w:date="2021-04-26T17:04:00Z" w:initials="hg">
    <w:p w14:paraId="5B44450A" w14:textId="77777777" w:rsidR="00EC11BE" w:rsidRDefault="00EC11BE">
      <w:pPr>
        <w:pStyle w:val="CommentText"/>
      </w:pPr>
      <w:r>
        <w:rPr>
          <w:rStyle w:val="CommentReference"/>
        </w:rPr>
        <w:annotationRef/>
      </w:r>
      <w:r>
        <w:t>Gillam et al 2007 Proc Roy Soc B is missing in the list, but should be included, I think.</w:t>
      </w:r>
    </w:p>
    <w:p w14:paraId="5F9D050F" w14:textId="77777777" w:rsidR="00EC11BE" w:rsidRDefault="00EC11BE">
      <w:pPr>
        <w:pStyle w:val="CommentText"/>
      </w:pPr>
      <w:r>
        <w:t>Double-check that no classic/relevant studies were omitted.</w:t>
      </w:r>
    </w:p>
    <w:p w14:paraId="51906E21" w14:textId="41150CE8" w:rsidR="00EC11BE" w:rsidRDefault="00EC11BE">
      <w:pPr>
        <w:pStyle w:val="CommentText"/>
      </w:pPr>
    </w:p>
  </w:comment>
  <w:comment w:id="99" w:author="Neetash Mysuru" w:date="2021-04-14T16:09:00Z" w:initials="NM">
    <w:p w14:paraId="6DC5AC2E" w14:textId="77777777" w:rsidR="00EC11BE" w:rsidRDefault="00EC11BE">
      <w:pPr>
        <w:pStyle w:val="CommentText"/>
      </w:pPr>
      <w:r>
        <w:rPr>
          <w:rStyle w:val="CommentReference"/>
        </w:rPr>
        <w:annotationRef/>
      </w:r>
      <w:r>
        <w:t xml:space="preserve">There is another study by </w:t>
      </w:r>
      <w:proofErr w:type="spellStart"/>
      <w:r>
        <w:t>Furusawa</w:t>
      </w:r>
      <w:proofErr w:type="spellEnd"/>
      <w:r>
        <w:t xml:space="preserve">, </w:t>
      </w:r>
    </w:p>
    <w:p w14:paraId="536B415E" w14:textId="77777777" w:rsidR="00EC11BE" w:rsidRDefault="00EC11BE">
      <w:pPr>
        <w:pStyle w:val="CommentText"/>
      </w:pPr>
      <w:hyperlink r:id="rId1" w:history="1">
        <w:r w:rsidRPr="00BF3E57">
          <w:rPr>
            <w:rStyle w:val="Hyperlink"/>
          </w:rPr>
          <w:t>https://link.springer.com/article/10.1007/s00359-012-0739-9</w:t>
        </w:r>
      </w:hyperlink>
      <w:r>
        <w:t xml:space="preserve"> it is very relevant to our study especially because their recording set up is advanced with on board mics</w:t>
      </w:r>
    </w:p>
  </w:comment>
  <w:comment w:id="103" w:author="Neetash Mysuru" w:date="2021-04-14T16:20:00Z" w:initials="NM">
    <w:p w14:paraId="2F1765E8" w14:textId="77777777" w:rsidR="00EC11BE" w:rsidRDefault="00EC11BE">
      <w:pPr>
        <w:pStyle w:val="CommentText"/>
      </w:pPr>
      <w:r>
        <w:rPr>
          <w:rStyle w:val="CommentReference"/>
        </w:rPr>
        <w:annotationRef/>
      </w:r>
      <w:r>
        <w:t>Add something like hypothesize? Explicitly stating our hypothesis for each set of parameters quantified</w:t>
      </w:r>
    </w:p>
    <w:p w14:paraId="3B94A9BD" w14:textId="612A4EA1" w:rsidR="00EC11BE" w:rsidRDefault="00EC11BE">
      <w:pPr>
        <w:pStyle w:val="CommentText"/>
      </w:pPr>
    </w:p>
  </w:comment>
  <w:comment w:id="118" w:author="hgoerlitz" w:date="2021-04-26T17:09:00Z" w:initials="hg">
    <w:p w14:paraId="2FA697B5" w14:textId="6534749F" w:rsidR="00EC11BE" w:rsidRDefault="00EC11BE">
      <w:pPr>
        <w:pStyle w:val="CommentText"/>
      </w:pPr>
      <w:r>
        <w:rPr>
          <w:rStyle w:val="CommentReference"/>
        </w:rPr>
        <w:annotationRef/>
      </w:r>
      <w:r>
        <w:t>Delete this part. The ‘roosting site’ is not a property of the cave itself (in contrast to the opening and the size). Rather, it’s the bats that chose some spots to roost on.</w:t>
      </w:r>
    </w:p>
    <w:p w14:paraId="7E08D8B2" w14:textId="77777777" w:rsidR="00EC11BE" w:rsidRDefault="00EC11BE">
      <w:pPr>
        <w:pStyle w:val="CommentText"/>
      </w:pPr>
    </w:p>
    <w:p w14:paraId="2B93B690" w14:textId="77777777" w:rsidR="00EC11BE" w:rsidRDefault="00EC11BE">
      <w:pPr>
        <w:pStyle w:val="CommentText"/>
      </w:pPr>
      <w:r>
        <w:t>I would simply omit this information here, and write somewhere later that bats also roosted/hung on the ceiling.</w:t>
      </w:r>
    </w:p>
    <w:p w14:paraId="2082CE61" w14:textId="77777777" w:rsidR="00EC11BE" w:rsidRDefault="00EC11BE">
      <w:pPr>
        <w:pStyle w:val="CommentText"/>
      </w:pPr>
    </w:p>
    <w:p w14:paraId="705E55C4" w14:textId="19C4805F" w:rsidR="00EC11BE" w:rsidRDefault="00EC11BE">
      <w:pPr>
        <w:pStyle w:val="CommentText"/>
      </w:pPr>
      <w:r>
        <w:t>Add resolution to provide some specs?</w:t>
      </w:r>
    </w:p>
  </w:comment>
  <w:comment w:id="122" w:author="hgoerlitz" w:date="2021-04-26T17:10:00Z" w:initials="hg">
    <w:p w14:paraId="7D6841F1" w14:textId="6ED6A3B4" w:rsidR="00EC11BE" w:rsidRDefault="00EC11BE">
      <w:pPr>
        <w:pStyle w:val="CommentText"/>
      </w:pPr>
      <w:r>
        <w:rPr>
          <w:rStyle w:val="CommentReference"/>
        </w:rPr>
        <w:annotationRef/>
      </w:r>
      <w:r>
        <w:t>Do I remember correctly that you have no information about the company for the cams and the video recorder?? Nothing findable on the web? Nothing in the small print of the manuals?</w:t>
      </w:r>
    </w:p>
  </w:comment>
  <w:comment w:id="131" w:author="Neetash Mysuru" w:date="2021-04-16T18:47:00Z" w:initials="NM">
    <w:p w14:paraId="4F8DB3FB" w14:textId="4D810CDB" w:rsidR="00EC11BE" w:rsidRDefault="00EC11BE">
      <w:pPr>
        <w:pStyle w:val="CommentText"/>
      </w:pPr>
      <w:r>
        <w:rPr>
          <w:rStyle w:val="CommentReference"/>
        </w:rPr>
        <w:annotationRef/>
      </w:r>
      <w:r>
        <w:t>Abrupt introduction of the blinking LED</w:t>
      </w:r>
    </w:p>
  </w:comment>
  <w:comment w:id="132" w:author="hgoerlitz" w:date="2021-04-28T13:56:00Z" w:initials="hg">
    <w:p w14:paraId="63236E28" w14:textId="48C3FFAA" w:rsidR="00EC11BE" w:rsidRDefault="00EC11BE">
      <w:pPr>
        <w:pStyle w:val="CommentText"/>
      </w:pPr>
      <w:r>
        <w:rPr>
          <w:rStyle w:val="CommentReference"/>
        </w:rPr>
        <w:annotationRef/>
      </w:r>
      <w:r>
        <w:t xml:space="preserve">Agreed. Delete after “total cave volume recorded.” That is sufficient, since we indeed monitor the maximum volume within the experimental constraints (detailed knowledge of the constraints </w:t>
      </w:r>
      <w:proofErr w:type="gramStart"/>
      <w:r>
        <w:t>are</w:t>
      </w:r>
      <w:proofErr w:type="gramEnd"/>
      <w:r>
        <w:t xml:space="preserve"> not relevant)</w:t>
      </w:r>
    </w:p>
  </w:comment>
  <w:comment w:id="133" w:author="Neetash Mysuru" w:date="2021-04-16T18:47:00Z" w:initials="NM">
    <w:p w14:paraId="6AD71170" w14:textId="29BB1726" w:rsidR="00EC11BE" w:rsidRDefault="00EC11BE">
      <w:pPr>
        <w:pStyle w:val="CommentText"/>
      </w:pPr>
      <w:r>
        <w:rPr>
          <w:rStyle w:val="CommentReference"/>
        </w:rPr>
        <w:annotationRef/>
      </w:r>
      <w:r>
        <w:t>Not true for some nights, also repeated information at the end of this paragraph, so could exclude this and correct for the hours recorded varied between 1- 6 hours or something like that for 3 nights of recording</w:t>
      </w:r>
    </w:p>
  </w:comment>
  <w:comment w:id="134" w:author="hgoerlitz" w:date="2021-04-28T13:57:00Z" w:initials="hg">
    <w:p w14:paraId="2233EBBC" w14:textId="4E323D07" w:rsidR="00EC11BE" w:rsidRDefault="00EC11BE">
      <w:pPr>
        <w:pStyle w:val="CommentText"/>
      </w:pPr>
      <w:r>
        <w:rPr>
          <w:rStyle w:val="CommentReference"/>
        </w:rPr>
        <w:annotationRef/>
      </w:r>
      <w:r>
        <w:t>Agreed. Delete. This is procedural info. Describe complete setup first, then followed by dynamic procedure.</w:t>
      </w:r>
    </w:p>
  </w:comment>
  <w:comment w:id="184" w:author="hgoerlitz" w:date="2021-04-28T14:07:00Z" w:initials="hg">
    <w:p w14:paraId="2AEB503F" w14:textId="05A147DE" w:rsidR="00EC11BE" w:rsidRDefault="00EC11BE">
      <w:pPr>
        <w:pStyle w:val="CommentText"/>
      </w:pPr>
      <w:r>
        <w:rPr>
          <w:rStyle w:val="CommentReference"/>
        </w:rPr>
        <w:annotationRef/>
      </w:r>
      <w:r>
        <w:t>That numbering won’t work for most journals, I believe. They mostly want new numbering. Or say “see supplementary methods”</w:t>
      </w:r>
    </w:p>
  </w:comment>
  <w:comment w:id="195" w:author="Neetash Mysuru" w:date="2021-04-16T19:10:00Z" w:initials="NM">
    <w:p w14:paraId="10172CE5" w14:textId="77777777" w:rsidR="00EC11BE" w:rsidRDefault="00EC11BE">
      <w:pPr>
        <w:pStyle w:val="CommentText"/>
      </w:pPr>
      <w:r>
        <w:rPr>
          <w:rStyle w:val="CommentReference"/>
        </w:rPr>
        <w:annotationRef/>
      </w:r>
      <w:r>
        <w:t>3 nights – data with audio and video</w:t>
      </w:r>
    </w:p>
    <w:p w14:paraId="30E28C7E" w14:textId="5981C32B" w:rsidR="00EC11BE" w:rsidRDefault="00EC11BE">
      <w:pPr>
        <w:pStyle w:val="CommentText"/>
      </w:pPr>
      <w:r>
        <w:t>1 night with audio only</w:t>
      </w:r>
    </w:p>
  </w:comment>
  <w:comment w:id="198" w:author="hgoerlitz" w:date="2021-04-28T14:11:00Z" w:initials="hg">
    <w:p w14:paraId="4AD91B2C" w14:textId="77777777" w:rsidR="00EC11BE" w:rsidRDefault="00EC11BE">
      <w:pPr>
        <w:pStyle w:val="CommentText"/>
      </w:pPr>
      <w:r>
        <w:rPr>
          <w:rStyle w:val="CommentReference"/>
        </w:rPr>
        <w:annotationRef/>
      </w:r>
      <w:r>
        <w:t xml:space="preserve">I kept having difficulties with the phrase “bat flight activity”. “Bat flight activity PERIOD” makes it much </w:t>
      </w:r>
      <w:proofErr w:type="gramStart"/>
      <w:r>
        <w:t>more clear</w:t>
      </w:r>
      <w:proofErr w:type="gramEnd"/>
      <w:r>
        <w:t xml:space="preserve"> to me, because that’s what we define: the time/period where bats were active / flying in the cave.</w:t>
      </w:r>
    </w:p>
    <w:p w14:paraId="04680759" w14:textId="77777777" w:rsidR="00EC11BE" w:rsidRDefault="00EC11BE">
      <w:pPr>
        <w:pStyle w:val="CommentText"/>
      </w:pPr>
    </w:p>
    <w:p w14:paraId="3169A9F6" w14:textId="1D603D3B" w:rsidR="00EC11BE" w:rsidRDefault="00EC11BE">
      <w:pPr>
        <w:pStyle w:val="CommentText"/>
      </w:pPr>
      <w:r>
        <w:t>Note that you write both “bat flight activity” and “bat activity”. Decide for one phrase, and use only this (with PERIOD added).  We might even delete ‘activity’ since it is not needed (= “bat flight period”); or alternatively “bat activity period”</w:t>
      </w:r>
    </w:p>
  </w:comment>
  <w:comment w:id="219" w:author="hgoerlitz" w:date="2021-04-28T14:22:00Z" w:initials="hg">
    <w:p w14:paraId="31BFADC5" w14:textId="77777777" w:rsidR="00EC11BE" w:rsidRDefault="00EC11BE">
      <w:pPr>
        <w:pStyle w:val="CommentText"/>
      </w:pPr>
      <w:r>
        <w:rPr>
          <w:rStyle w:val="CommentReference"/>
        </w:rPr>
        <w:annotationRef/>
      </w:r>
      <w:r>
        <w:t xml:space="preserve">Could potentially be deleted; see my added sentence before which seems </w:t>
      </w:r>
      <w:proofErr w:type="gramStart"/>
      <w:r>
        <w:t>more clear</w:t>
      </w:r>
      <w:proofErr w:type="gramEnd"/>
      <w:r>
        <w:t xml:space="preserve">. </w:t>
      </w:r>
    </w:p>
    <w:p w14:paraId="67082D13" w14:textId="77777777" w:rsidR="00EC11BE" w:rsidRDefault="00EC11BE">
      <w:pPr>
        <w:pStyle w:val="CommentText"/>
      </w:pPr>
    </w:p>
    <w:p w14:paraId="4ADCA0E5" w14:textId="77777777" w:rsidR="00EC11BE" w:rsidRDefault="00EC11BE">
      <w:pPr>
        <w:pStyle w:val="CommentText"/>
      </w:pPr>
      <w:r>
        <w:t xml:space="preserve">See also my comment at SI 0.9.2: </w:t>
      </w:r>
    </w:p>
    <w:p w14:paraId="3E552E1A" w14:textId="4BB404B3" w:rsidR="00EC11BE" w:rsidRDefault="00EC11BE" w:rsidP="00FD4708">
      <w:pPr>
        <w:pStyle w:val="CommentText"/>
        <w:numPr>
          <w:ilvl w:val="0"/>
          <w:numId w:val="13"/>
        </w:numPr>
      </w:pPr>
      <w:r>
        <w:t>The definition to separate two bat flight periods is unclear (always at least 6 frames? What about changing number of bats?).</w:t>
      </w:r>
    </w:p>
    <w:p w14:paraId="5DA465CD" w14:textId="59D2BFB1" w:rsidR="00EC11BE" w:rsidRDefault="00EC11BE" w:rsidP="00FD4708">
      <w:pPr>
        <w:pStyle w:val="CommentText"/>
        <w:numPr>
          <w:ilvl w:val="0"/>
          <w:numId w:val="13"/>
        </w:numPr>
      </w:pPr>
      <w:r>
        <w:t xml:space="preserve"> No need to discuss (max) number of bats, since we only separate into single and multi-bat contexts. Keep it simple; see my previous sentence.</w:t>
      </w:r>
    </w:p>
    <w:p w14:paraId="61B796FF" w14:textId="64D672E2" w:rsidR="00EC11BE" w:rsidRDefault="00EC11BE">
      <w:pPr>
        <w:pStyle w:val="CommentText"/>
      </w:pPr>
    </w:p>
  </w:comment>
  <w:comment w:id="245" w:author="hgoerlitz" w:date="2021-04-28T14:29:00Z" w:initials="hg">
    <w:p w14:paraId="1F2DB344" w14:textId="77C9D792" w:rsidR="00EC11BE" w:rsidRDefault="00EC11BE">
      <w:pPr>
        <w:pStyle w:val="CommentText"/>
      </w:pPr>
      <w:r>
        <w:rPr>
          <w:rStyle w:val="CommentReference"/>
        </w:rPr>
        <w:annotationRef/>
      </w:r>
      <w:r>
        <w:t>That’s part of the methods and should be numbered (0.)2.5</w:t>
      </w:r>
    </w:p>
  </w:comment>
  <w:comment w:id="365" w:author="Neetash Mysuru" w:date="2021-04-16T19:18:00Z" w:initials="NM">
    <w:p w14:paraId="627A6C19" w14:textId="3F4796AB" w:rsidR="00EC11BE" w:rsidRDefault="00EC11BE">
      <w:pPr>
        <w:pStyle w:val="CommentText"/>
      </w:pPr>
      <w:r>
        <w:rPr>
          <w:rStyle w:val="CommentReference"/>
        </w:rPr>
        <w:annotationRef/>
      </w:r>
      <w:r>
        <w:t>Could add reference to the SI for defining suitable</w:t>
      </w:r>
    </w:p>
  </w:comment>
  <w:comment w:id="366" w:author="hgoerlitz" w:date="2021-04-28T15:29:00Z" w:initials="hg">
    <w:p w14:paraId="6695FE67" w14:textId="05E9DE76" w:rsidR="00EC11BE" w:rsidRDefault="00EC11BE">
      <w:pPr>
        <w:pStyle w:val="CommentText"/>
      </w:pPr>
      <w:r>
        <w:rPr>
          <w:rStyle w:val="CommentReference"/>
        </w:rPr>
        <w:annotationRef/>
      </w:r>
      <w:r>
        <w:t>No, suitable was defined before (non-overlapped, SI&gt;20)</w:t>
      </w:r>
    </w:p>
  </w:comment>
  <w:comment w:id="426" w:author="hgoerlitz" w:date="2021-04-28T15:47:00Z" w:initials="hg">
    <w:p w14:paraId="7A86FB80" w14:textId="77777777" w:rsidR="00EC11BE" w:rsidRDefault="00EC11BE">
      <w:pPr>
        <w:pStyle w:val="CommentText"/>
      </w:pPr>
      <w:r>
        <w:rPr>
          <w:rStyle w:val="CommentReference"/>
        </w:rPr>
        <w:annotationRef/>
      </w:r>
      <w:r>
        <w:t>Please double check, as discussed on phone:</w:t>
      </w:r>
    </w:p>
    <w:p w14:paraId="5D6DDECE" w14:textId="77777777" w:rsidR="00EC11BE" w:rsidRDefault="00EC11BE">
      <w:pPr>
        <w:pStyle w:val="CommentText"/>
      </w:pPr>
    </w:p>
    <w:p w14:paraId="22879B90" w14:textId="77777777" w:rsidR="00EC11BE" w:rsidRDefault="00EC11BE">
      <w:pPr>
        <w:pStyle w:val="CommentText"/>
      </w:pPr>
      <w:r>
        <w:t>2 kHz/ms (Unit correct? Larger? Equal/larger?)</w:t>
      </w:r>
    </w:p>
    <w:p w14:paraId="70F8BC89" w14:textId="77777777" w:rsidR="00EC11BE" w:rsidRDefault="00EC11BE">
      <w:pPr>
        <w:pStyle w:val="CommentText"/>
      </w:pPr>
    </w:p>
    <w:p w14:paraId="31C7F8C3" w14:textId="77777777" w:rsidR="00EC11BE" w:rsidRDefault="00EC11BE">
      <w:pPr>
        <w:pStyle w:val="CommentText"/>
      </w:pPr>
      <w:r>
        <w:t>Further settings correct?</w:t>
      </w:r>
    </w:p>
    <w:p w14:paraId="756F26D3" w14:textId="77777777" w:rsidR="00EC11BE" w:rsidRDefault="00EC11BE">
      <w:pPr>
        <w:pStyle w:val="CommentText"/>
      </w:pPr>
    </w:p>
    <w:p w14:paraId="3D43DABB" w14:textId="4F8DA15E" w:rsidR="00EC11BE" w:rsidRDefault="00EC11BE">
      <w:pPr>
        <w:pStyle w:val="CommentText"/>
      </w:pPr>
      <w:r>
        <w:t xml:space="preserve">Manually tuned: really manually, or automatically using the </w:t>
      </w:r>
      <w:proofErr w:type="spellStart"/>
      <w:r>
        <w:t>pwvd</w:t>
      </w:r>
      <w:proofErr w:type="spellEnd"/>
      <w:r>
        <w:t>-method? Correct that this was done for each call?</w:t>
      </w:r>
    </w:p>
  </w:comment>
  <w:comment w:id="457" w:author="Neetash Mysuru" w:date="2021-04-16T19:20:00Z" w:initials="NM">
    <w:p w14:paraId="1DB05119" w14:textId="78053259" w:rsidR="00EC11BE" w:rsidRDefault="00EC11BE">
      <w:pPr>
        <w:pStyle w:val="CommentText"/>
      </w:pPr>
      <w:r>
        <w:rPr>
          <w:rStyle w:val="CommentReference"/>
        </w:rPr>
        <w:annotationRef/>
      </w:r>
      <w:r>
        <w:t>Remove as?</w:t>
      </w:r>
    </w:p>
  </w:comment>
  <w:comment w:id="459" w:author="Neetash Mysuru" w:date="2021-04-16T19:20:00Z" w:initials="NM">
    <w:p w14:paraId="7A6978E3" w14:textId="6A6F6ED1" w:rsidR="00EC11BE" w:rsidRDefault="00EC11BE">
      <w:pPr>
        <w:pStyle w:val="CommentText"/>
      </w:pPr>
      <w:r>
        <w:rPr>
          <w:rStyle w:val="CommentReference"/>
        </w:rPr>
        <w:annotationRef/>
      </w:r>
      <w:r>
        <w:t xml:space="preserve">We could mention this in the hypothesis and then </w:t>
      </w:r>
      <w:proofErr w:type="spellStart"/>
      <w:proofErr w:type="gramStart"/>
      <w:r>
        <w:t>wont</w:t>
      </w:r>
      <w:proofErr w:type="spellEnd"/>
      <w:proofErr w:type="gramEnd"/>
      <w:r>
        <w:t xml:space="preserve"> be relevant here</w:t>
      </w:r>
    </w:p>
  </w:comment>
  <w:comment w:id="460" w:author="hgoerlitz" w:date="2021-04-28T15:51:00Z" w:initials="hg">
    <w:p w14:paraId="0B24B14C" w14:textId="77777777" w:rsidR="00EC11BE" w:rsidRDefault="00EC11BE">
      <w:pPr>
        <w:pStyle w:val="CommentText"/>
      </w:pPr>
      <w:r>
        <w:rPr>
          <w:rStyle w:val="CommentReference"/>
        </w:rPr>
        <w:annotationRef/>
      </w:r>
      <w:r>
        <w:t>Yes. Could to that. Could also be here, depending on the details in the hypothesis section.</w:t>
      </w:r>
    </w:p>
    <w:p w14:paraId="219E982E" w14:textId="7C795DB8" w:rsidR="00EC11BE" w:rsidRDefault="00EC11BE">
      <w:pPr>
        <w:pStyle w:val="CommentText"/>
      </w:pPr>
      <w:r>
        <w:t>Furthermore, it is odd that you justify the reason for analyzing one parameter (CF), but not for the other two (RMS, dur).</w:t>
      </w:r>
    </w:p>
  </w:comment>
  <w:comment w:id="475" w:author="hgoerlitz" w:date="2021-04-28T15:56:00Z" w:initials="hg">
    <w:p w14:paraId="348FA929" w14:textId="2D0B35A9" w:rsidR="00EC11BE" w:rsidRDefault="00EC11BE">
      <w:pPr>
        <w:pStyle w:val="CommentText"/>
      </w:pPr>
      <w:r>
        <w:rPr>
          <w:rStyle w:val="CommentReference"/>
        </w:rPr>
        <w:annotationRef/>
      </w:r>
      <w:r>
        <w:t>Check throughout that ‘ratio’ is replaced by ‘(level) difference’</w:t>
      </w:r>
    </w:p>
  </w:comment>
  <w:comment w:id="486" w:author="Neetash Mysuru" w:date="2021-04-16T19:21:00Z" w:initials="NM">
    <w:p w14:paraId="4FFB3DCA" w14:textId="24E2E7F6" w:rsidR="00EC11BE" w:rsidRDefault="00EC11BE">
      <w:pPr>
        <w:pStyle w:val="CommentText"/>
      </w:pPr>
      <w:r>
        <w:rPr>
          <w:rStyle w:val="CommentReference"/>
        </w:rPr>
        <w:annotationRef/>
      </w:r>
      <w:proofErr w:type="gramStart"/>
      <w:r>
        <w:t>Also</w:t>
      </w:r>
      <w:proofErr w:type="gramEnd"/>
      <w:r>
        <w:t xml:space="preserve"> the other new paper if there is from Diana Schoeppler. I have to check again.</w:t>
      </w:r>
    </w:p>
  </w:comment>
  <w:comment w:id="492" w:author="hgoerlitz" w:date="2021-04-28T15:21:00Z" w:initials="hg">
    <w:p w14:paraId="08BB7EBF" w14:textId="77777777" w:rsidR="00EC11BE" w:rsidRDefault="00EC11BE">
      <w:pPr>
        <w:pStyle w:val="CommentText"/>
      </w:pPr>
      <w:r>
        <w:rPr>
          <w:rStyle w:val="CommentReference"/>
        </w:rPr>
        <w:annotationRef/>
      </w:r>
      <w:r>
        <w:t>Scale x-axis in ms, much more intuitive than the long values such as 0.005.</w:t>
      </w:r>
    </w:p>
    <w:p w14:paraId="073955A6" w14:textId="77777777" w:rsidR="00EC11BE" w:rsidRDefault="00EC11BE">
      <w:pPr>
        <w:pStyle w:val="CommentText"/>
      </w:pPr>
    </w:p>
    <w:p w14:paraId="5432EACE" w14:textId="77777777" w:rsidR="00EC11BE" w:rsidRDefault="00EC11BE">
      <w:pPr>
        <w:pStyle w:val="CommentText"/>
      </w:pPr>
      <w:r>
        <w:t>In general, avoid decimal places – people are not good at intuitively reading and understanding them. Integer values are better accessible.</w:t>
      </w:r>
    </w:p>
    <w:p w14:paraId="3F8D3699" w14:textId="77777777" w:rsidR="00EC11BE" w:rsidRDefault="00EC11BE">
      <w:pPr>
        <w:pStyle w:val="CommentText"/>
      </w:pPr>
    </w:p>
    <w:p w14:paraId="79573679" w14:textId="1D8FE759" w:rsidR="00EC11BE" w:rsidRDefault="00EC11BE">
      <w:pPr>
        <w:pStyle w:val="CommentText"/>
      </w:pPr>
      <w:r>
        <w:t>Swap panels A-B and C-D: i.e., first present individual call analysis (C-D, to become A-B), then windowed call analysis (A-B, to become C-D) – matching the logic of your text and the heading of this figure.</w:t>
      </w:r>
    </w:p>
  </w:comment>
  <w:comment w:id="519" w:author="hgoerlitz" w:date="2021-04-28T15:26:00Z" w:initials="hg">
    <w:p w14:paraId="3BDC7975" w14:textId="6CAB479A" w:rsidR="00EC11BE" w:rsidRDefault="00EC11BE">
      <w:pPr>
        <w:pStyle w:val="CommentText"/>
      </w:pPr>
      <w:r>
        <w:rPr>
          <w:rStyle w:val="CommentReference"/>
        </w:rPr>
        <w:annotationRef/>
      </w:r>
      <w:r>
        <w:t xml:space="preserve">I would delete this Ad from the figure captio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533" w:author="Neetash Mysuru" w:date="2021-04-16T19:25:00Z" w:initials="NM">
    <w:p w14:paraId="642DE194" w14:textId="37F00B16" w:rsidR="00EC11BE" w:rsidRDefault="00EC11BE">
      <w:pPr>
        <w:pStyle w:val="CommentText"/>
      </w:pPr>
      <w:r>
        <w:rPr>
          <w:rStyle w:val="CommentReference"/>
        </w:rPr>
        <w:annotationRef/>
      </w:r>
      <w:r>
        <w:t xml:space="preserve">Not true, I suspect calls of longer duration of </w:t>
      </w:r>
      <w:proofErr w:type="spellStart"/>
      <w:r>
        <w:t>upto</w:t>
      </w:r>
      <w:proofErr w:type="spellEnd"/>
      <w:r>
        <w:t xml:space="preserve"> 60-70 ms long too. We can remove if this is anecdotal? Or state initial observation of </w:t>
      </w:r>
    </w:p>
  </w:comment>
  <w:comment w:id="534" w:author="hgoerlitz" w:date="2021-04-28T15:59:00Z" w:initials="hg">
    <w:p w14:paraId="2D18C2AC" w14:textId="77777777" w:rsidR="00EC11BE" w:rsidRDefault="00EC11BE">
      <w:pPr>
        <w:pStyle w:val="CommentText"/>
      </w:pPr>
      <w:r>
        <w:rPr>
          <w:rStyle w:val="CommentReference"/>
        </w:rPr>
        <w:annotationRef/>
      </w:r>
      <w:r>
        <w:t>Rephrase it in a way that matches, e.g.:</w:t>
      </w:r>
    </w:p>
    <w:p w14:paraId="1DDCDE3F" w14:textId="77777777" w:rsidR="00EC11BE" w:rsidRDefault="00EC11BE">
      <w:pPr>
        <w:pStyle w:val="CommentText"/>
      </w:pPr>
    </w:p>
    <w:p w14:paraId="78F07953" w14:textId="6B3C0A75" w:rsidR="00EC11BE" w:rsidRDefault="00EC11BE">
      <w:pPr>
        <w:pStyle w:val="CommentText"/>
      </w:pPr>
      <w:r>
        <w:t>“We chose 50 ms as window duration because it provided high spectral resolution (20 Hz at 250 kHz sampling rate) to distinguish between multiple CF components, and as it was longer than the mean/median call duration / longer than the majority call durations”.</w:t>
      </w:r>
    </w:p>
    <w:p w14:paraId="7F4A23BC" w14:textId="77777777" w:rsidR="00EC11BE" w:rsidRDefault="00EC11BE">
      <w:pPr>
        <w:pStyle w:val="CommentText"/>
      </w:pPr>
    </w:p>
    <w:p w14:paraId="1D7609DC" w14:textId="5ECD1247" w:rsidR="00EC11BE" w:rsidRDefault="00EC11BE">
      <w:pPr>
        <w:pStyle w:val="CommentText"/>
      </w:pPr>
      <w:r>
        <w:t>Or delete reference to call duration. It’s anyway not clear how important the ratio of window length to call duration is. Even short calls can be split into two parts by a long window, it’s just less common.</w:t>
      </w:r>
    </w:p>
  </w:comment>
  <w:comment w:id="562" w:author="hgoerlitz" w:date="2021-05-05T14:15:00Z" w:initials="hg">
    <w:p w14:paraId="025DC30C" w14:textId="00C12F48" w:rsidR="00EC11BE" w:rsidRDefault="00EC11BE">
      <w:pPr>
        <w:pStyle w:val="CommentText"/>
      </w:pPr>
      <w:r>
        <w:rPr>
          <w:rStyle w:val="CommentReference"/>
        </w:rPr>
        <w:annotationRef/>
      </w:r>
      <w:r>
        <w:t>It’s called ‘lowest frequency’ in the results. Use consistent names, also between methods (</w:t>
      </w:r>
      <w:proofErr w:type="spellStart"/>
      <w:r>
        <w:t>singl</w:t>
      </w:r>
      <w:proofErr w:type="spellEnd"/>
      <w:r>
        <w:t xml:space="preserve"> vs windowed)</w:t>
      </w:r>
    </w:p>
  </w:comment>
  <w:comment w:id="560" w:author="Neetash Mysuru" w:date="2021-04-16T22:21:00Z" w:initials="NM">
    <w:p w14:paraId="4D96A65A" w14:textId="47CF7294" w:rsidR="00EC11BE" w:rsidRDefault="00EC11BE">
      <w:pPr>
        <w:pStyle w:val="CommentText"/>
      </w:pPr>
      <w:r>
        <w:rPr>
          <w:rStyle w:val="CommentReference"/>
        </w:rPr>
        <w:annotationRef/>
      </w:r>
      <w:r>
        <w:t>Will maintain an order for spectral first and amplitude next</w:t>
      </w:r>
    </w:p>
  </w:comment>
  <w:comment w:id="561" w:author="hgoerlitz" w:date="2021-04-28T16:37:00Z" w:initials="hg">
    <w:p w14:paraId="329FDC42" w14:textId="405E2EEB" w:rsidR="00EC11BE" w:rsidRDefault="00EC11BE">
      <w:pPr>
        <w:pStyle w:val="CommentText"/>
      </w:pPr>
      <w:r>
        <w:rPr>
          <w:rStyle w:val="CommentReference"/>
        </w:rPr>
        <w:annotationRef/>
      </w:r>
      <w:r>
        <w:t>Agreed, keep consistent order</w:t>
      </w:r>
    </w:p>
  </w:comment>
  <w:comment w:id="591" w:author="hgoerlitz" w:date="2021-04-28T16:41:00Z" w:initials="hg">
    <w:p w14:paraId="47675D57" w14:textId="244AC12B" w:rsidR="00EC11BE" w:rsidRDefault="00EC11BE" w:rsidP="006136A4">
      <w:pPr>
        <w:pStyle w:val="CommentText"/>
      </w:pPr>
      <w:r>
        <w:rPr>
          <w:rStyle w:val="CommentReference"/>
        </w:rPr>
        <w:annotationRef/>
      </w:r>
      <w:r>
        <w:t>Really power? Or amplitude?</w:t>
      </w:r>
    </w:p>
  </w:comment>
  <w:comment w:id="617" w:author="hgoerlitz" w:date="2021-05-03T16:46:00Z" w:initials="hg">
    <w:p w14:paraId="4C398E52" w14:textId="77777777" w:rsidR="00EC11BE" w:rsidRDefault="00EC11BE">
      <w:pPr>
        <w:pStyle w:val="CommentText"/>
      </w:pPr>
      <w:r>
        <w:rPr>
          <w:rStyle w:val="CommentReference"/>
        </w:rPr>
        <w:annotationRef/>
      </w:r>
      <w:r>
        <w:t>Note that I restructured this whole paragraph. Please give approximately the same amount of information in the same structure for each of the three measurements:</w:t>
      </w:r>
    </w:p>
    <w:p w14:paraId="04C1B7A7" w14:textId="77777777" w:rsidR="00EC11BE" w:rsidRDefault="00EC11BE" w:rsidP="00C00DE8">
      <w:pPr>
        <w:pStyle w:val="CommentText"/>
        <w:numPr>
          <w:ilvl w:val="0"/>
          <w:numId w:val="14"/>
        </w:numPr>
      </w:pPr>
      <w:r>
        <w:t xml:space="preserve"> Rationale</w:t>
      </w:r>
    </w:p>
    <w:p w14:paraId="0801C315" w14:textId="77777777" w:rsidR="00EC11BE" w:rsidRDefault="00EC11BE" w:rsidP="00C00DE8">
      <w:pPr>
        <w:pStyle w:val="CommentText"/>
        <w:numPr>
          <w:ilvl w:val="0"/>
          <w:numId w:val="14"/>
        </w:numPr>
      </w:pPr>
      <w:r>
        <w:t xml:space="preserve"> </w:t>
      </w:r>
      <w:proofErr w:type="spellStart"/>
      <w:r>
        <w:t>Definiation</w:t>
      </w:r>
      <w:proofErr w:type="spellEnd"/>
      <w:r>
        <w:t xml:space="preserve"> &amp; Calculation</w:t>
      </w:r>
    </w:p>
    <w:p w14:paraId="5C102602" w14:textId="77777777" w:rsidR="00EC11BE" w:rsidRDefault="00EC11BE" w:rsidP="00C00DE8">
      <w:pPr>
        <w:pStyle w:val="CommentText"/>
        <w:numPr>
          <w:ilvl w:val="0"/>
          <w:numId w:val="14"/>
        </w:numPr>
      </w:pPr>
      <w:r>
        <w:t xml:space="preserve"> Correspondence to individual calls</w:t>
      </w:r>
    </w:p>
    <w:p w14:paraId="5016037E" w14:textId="77777777" w:rsidR="00EC11BE" w:rsidRDefault="00EC11BE" w:rsidP="00C00DE8">
      <w:pPr>
        <w:pStyle w:val="CommentText"/>
      </w:pPr>
      <w:proofErr w:type="spellStart"/>
      <w:r>
        <w:t>Particulary</w:t>
      </w:r>
      <w:proofErr w:type="spellEnd"/>
      <w:r>
        <w:t xml:space="preserve"> for RMS-level, info is missing. Was RMS calculated for FM or CF, or whole window? </w:t>
      </w:r>
    </w:p>
    <w:p w14:paraId="080A79EA" w14:textId="5491BC53" w:rsidR="00EC11BE" w:rsidRDefault="00EC11BE" w:rsidP="00C00DE8">
      <w:pPr>
        <w:pStyle w:val="CommentText"/>
      </w:pPr>
      <w:r>
        <w:t xml:space="preserve">Furthermore, how was FM identified for low-frequency? Note that FM low </w:t>
      </w:r>
      <w:proofErr w:type="spellStart"/>
      <w:r>
        <w:t>frequ</w:t>
      </w:r>
      <w:proofErr w:type="spellEnd"/>
      <w:r>
        <w:t xml:space="preserve"> does not </w:t>
      </w:r>
      <w:proofErr w:type="spellStart"/>
      <w:r>
        <w:t>mathc</w:t>
      </w:r>
      <w:proofErr w:type="spellEnd"/>
      <w:r>
        <w:t xml:space="preserve"> the </w:t>
      </w:r>
      <w:proofErr w:type="spellStart"/>
      <w:r>
        <w:t>bandwith</w:t>
      </w:r>
      <w:proofErr w:type="spellEnd"/>
      <w:r>
        <w:t xml:space="preserve"> of individual analysis, but lowest freq.</w:t>
      </w:r>
    </w:p>
  </w:comment>
  <w:comment w:id="621" w:author="Neetash Mysuru" w:date="2021-04-16T22:23:00Z" w:initials="NM">
    <w:p w14:paraId="3CDAD5BE" w14:textId="1ED6977F" w:rsidR="00EC11BE" w:rsidRDefault="00EC11BE">
      <w:pPr>
        <w:pStyle w:val="CommentText"/>
      </w:pPr>
      <w:r>
        <w:rPr>
          <w:rStyle w:val="CommentReference"/>
        </w:rPr>
        <w:annotationRef/>
      </w:r>
      <w:r>
        <w:t>Sentence incomplete?</w:t>
      </w:r>
    </w:p>
  </w:comment>
  <w:comment w:id="625" w:author="Neetash Mysuru" w:date="2021-04-16T22:24:00Z" w:initials="NM">
    <w:p w14:paraId="297EB496" w14:textId="152D1211" w:rsidR="00EC11BE" w:rsidRDefault="00EC11BE">
      <w:pPr>
        <w:pStyle w:val="CommentText"/>
      </w:pPr>
      <w:r>
        <w:rPr>
          <w:rStyle w:val="CommentReference"/>
        </w:rPr>
        <w:annotationRef/>
      </w:r>
      <w:r>
        <w:t>It covers the potential variation in all the calls emitted by the bat in a flight context/event.</w:t>
      </w:r>
    </w:p>
  </w:comment>
  <w:comment w:id="649" w:author="Neetash Mysuru" w:date="2021-04-16T22:29:00Z" w:initials="NM">
    <w:p w14:paraId="323CC92E" w14:textId="54E558B0" w:rsidR="00EC11BE" w:rsidRDefault="00EC11BE">
      <w:pPr>
        <w:pStyle w:val="CommentText"/>
      </w:pPr>
      <w:r>
        <w:rPr>
          <w:rStyle w:val="CommentReference"/>
        </w:rPr>
        <w:annotationRef/>
      </w:r>
      <w:r>
        <w:t xml:space="preserve">I </w:t>
      </w:r>
      <w:proofErr w:type="gramStart"/>
      <w:r>
        <w:t>think  we</w:t>
      </w:r>
      <w:proofErr w:type="gramEnd"/>
      <w:r>
        <w:t xml:space="preserve"> systematically have to report progressive reduction in sample sizes.</w:t>
      </w:r>
    </w:p>
  </w:comment>
  <w:comment w:id="650" w:author="hgoerlitz" w:date="2021-05-03T16:56:00Z" w:initials="hg">
    <w:p w14:paraId="42865594" w14:textId="28840574" w:rsidR="00EC11BE" w:rsidRDefault="00EC11BE">
      <w:pPr>
        <w:pStyle w:val="CommentText"/>
      </w:pPr>
      <w:r>
        <w:rPr>
          <w:rStyle w:val="CommentReference"/>
        </w:rPr>
        <w:annotationRef/>
      </w:r>
      <w:r>
        <w:t xml:space="preserve">I don’t understand this comment. Isn’t it reported here? </w:t>
      </w:r>
    </w:p>
  </w:comment>
  <w:comment w:id="658" w:author="hgoerlitz" w:date="2021-05-03T16:57:00Z" w:initials="hg">
    <w:p w14:paraId="6301A8B5" w14:textId="428A4B06" w:rsidR="00EC11BE" w:rsidRDefault="00EC11BE">
      <w:pPr>
        <w:pStyle w:val="CommentText"/>
      </w:pPr>
      <w:r>
        <w:rPr>
          <w:rStyle w:val="CommentReference"/>
        </w:rPr>
        <w:annotationRef/>
      </w:r>
      <w:r>
        <w:t xml:space="preserve">Use correct phrase – annotation is not used anymore. </w:t>
      </w:r>
    </w:p>
  </w:comment>
  <w:comment w:id="659" w:author="hgoerlitz" w:date="2021-05-03T16:57:00Z" w:initials="hg">
    <w:p w14:paraId="4E6D07EF" w14:textId="5DEDEEDC" w:rsidR="00EC11BE" w:rsidRDefault="00EC11BE">
      <w:pPr>
        <w:pStyle w:val="CommentText"/>
      </w:pPr>
      <w:r>
        <w:rPr>
          <w:rStyle w:val="CommentReference"/>
        </w:rPr>
        <w:annotationRef/>
      </w:r>
      <w:r>
        <w:t>Delete? Can’t the previous sentence be simply applied to both contexts?</w:t>
      </w:r>
    </w:p>
  </w:comment>
  <w:comment w:id="682" w:author="hgoerlitz" w:date="2021-05-03T16:59:00Z" w:initials="hg">
    <w:p w14:paraId="675C9580" w14:textId="77777777" w:rsidR="00EC11BE" w:rsidRDefault="00EC11BE">
      <w:pPr>
        <w:pStyle w:val="CommentText"/>
      </w:pPr>
      <w:r>
        <w:rPr>
          <w:rStyle w:val="CommentReference"/>
        </w:rPr>
        <w:annotationRef/>
      </w:r>
      <w:r>
        <w:t xml:space="preserve">I disagree with replacing 95% Cis with yet another randomly chosen point-value. If point-value, I argue for the standard value, as </w:t>
      </w:r>
      <w:proofErr w:type="gramStart"/>
      <w:r>
        <w:t>one point</w:t>
      </w:r>
      <w:proofErr w:type="gramEnd"/>
      <w:r>
        <w:t xml:space="preserve"> value is not worse or better than another, but at least allows comparability.</w:t>
      </w:r>
    </w:p>
    <w:p w14:paraId="6C7C36AD" w14:textId="210C60EA" w:rsidR="00EC11BE" w:rsidRDefault="00EC11BE">
      <w:pPr>
        <w:pStyle w:val="CommentText"/>
      </w:pPr>
      <w:r>
        <w:t>If you want to avoid point-estimates, you need to use a different way of describing the overall distribution.</w:t>
      </w:r>
    </w:p>
  </w:comment>
  <w:comment w:id="683" w:author="Neetash Mysuru" w:date="2021-04-16T22:33:00Z" w:initials="NM">
    <w:p w14:paraId="0C6D7416" w14:textId="7B538124" w:rsidR="00EC11BE" w:rsidRDefault="00EC11BE">
      <w:pPr>
        <w:pStyle w:val="CommentText"/>
      </w:pPr>
      <w:r>
        <w:rPr>
          <w:rStyle w:val="CommentReference"/>
        </w:rPr>
        <w:annotationRef/>
      </w:r>
      <w:r>
        <w:t>I could not follow, could you explain? Just for my interest</w:t>
      </w:r>
    </w:p>
  </w:comment>
  <w:comment w:id="684" w:author="hgoerlitz" w:date="2021-05-03T17:01:00Z" w:initials="hg">
    <w:p w14:paraId="2335E925" w14:textId="77777777" w:rsidR="00EC11BE" w:rsidRDefault="00EC11BE">
      <w:pPr>
        <w:pStyle w:val="CommentText"/>
      </w:pPr>
      <w:r>
        <w:rPr>
          <w:rStyle w:val="CommentReference"/>
        </w:rPr>
        <w:annotationRef/>
      </w:r>
      <w:r>
        <w:t xml:space="preserve">I also have not heard </w:t>
      </w:r>
      <w:proofErr w:type="spellStart"/>
      <w:r>
        <w:t>compatability</w:t>
      </w:r>
      <w:proofErr w:type="spellEnd"/>
      <w:r>
        <w:t xml:space="preserve"> interval before, only confidence and credible intervals.</w:t>
      </w:r>
    </w:p>
    <w:p w14:paraId="0CFC58C2" w14:textId="77777777" w:rsidR="00EC11BE" w:rsidRDefault="00EC11BE">
      <w:pPr>
        <w:pStyle w:val="CommentText"/>
      </w:pPr>
      <w:r>
        <w:t>“the most probable range” sound very similar to confidence and credible intervals. Please extend the explanation, maybe even highlighting differences to confidence and credible intervals, and provide references for further reading.</w:t>
      </w:r>
    </w:p>
    <w:p w14:paraId="57050529" w14:textId="77777777" w:rsidR="00EC11BE" w:rsidRDefault="00EC11BE">
      <w:pPr>
        <w:pStyle w:val="CommentText"/>
      </w:pPr>
    </w:p>
    <w:p w14:paraId="72EEBA6F" w14:textId="237A169A" w:rsidR="00EC11BE" w:rsidRDefault="00EC11BE">
      <w:pPr>
        <w:pStyle w:val="CommentText"/>
      </w:pPr>
      <w:r>
        <w:t xml:space="preserve">Also, in general: improving statistical reporting is a good thing. However, replacing one arbitrary value by simply a less known arbitrary value is not per se better. Thus, there should be a benefit in choosing the </w:t>
      </w:r>
      <w:proofErr w:type="spellStart"/>
      <w:r>
        <w:t>compatability</w:t>
      </w:r>
      <w:proofErr w:type="spellEnd"/>
      <w:r>
        <w:t xml:space="preserve"> interval over other intervals. Please explain.</w:t>
      </w:r>
    </w:p>
  </w:comment>
  <w:comment w:id="713" w:author="Neetash Mysuru" w:date="2021-04-16T22:35:00Z" w:initials="NM">
    <w:p w14:paraId="3E994519" w14:textId="589E33E4" w:rsidR="00EC11BE" w:rsidRDefault="00EC11BE">
      <w:pPr>
        <w:pStyle w:val="CommentText"/>
      </w:pPr>
      <w:r>
        <w:rPr>
          <w:rStyle w:val="CommentReference"/>
        </w:rPr>
        <w:annotationRef/>
      </w:r>
      <w:r>
        <w:t>Sudden introduction of range of dominant frequency</w:t>
      </w:r>
    </w:p>
  </w:comment>
  <w:comment w:id="714" w:author="hgoerlitz" w:date="2021-05-03T17:11:00Z" w:initials="hg">
    <w:p w14:paraId="50F555B9" w14:textId="0A025F6E" w:rsidR="00EC11BE" w:rsidRDefault="00EC11BE">
      <w:pPr>
        <w:pStyle w:val="CommentText"/>
      </w:pPr>
      <w:r>
        <w:rPr>
          <w:rStyle w:val="CommentReference"/>
        </w:rPr>
        <w:annotationRef/>
      </w:r>
      <w:r>
        <w:t>Agree. Always explain WHY you do something.</w:t>
      </w:r>
    </w:p>
    <w:p w14:paraId="1813AC25" w14:textId="09C50095" w:rsidR="00EC11BE" w:rsidRDefault="00EC11BE">
      <w:pPr>
        <w:pStyle w:val="CommentText"/>
      </w:pPr>
      <w:r>
        <w:t xml:space="preserve">Here, you move from a window-level (50 ms) to the full duration of a flight activity audio. Make this also explicit and explain why: Why don’t </w:t>
      </w:r>
      <w:proofErr w:type="gramStart"/>
      <w:r>
        <w:t>you</w:t>
      </w:r>
      <w:proofErr w:type="gramEnd"/>
      <w:r>
        <w:t xml:space="preserve"> analysis individual windows, but compare values between activity periods?</w:t>
      </w:r>
    </w:p>
    <w:p w14:paraId="181E4815" w14:textId="140C9CF6" w:rsidR="00EC11BE" w:rsidRDefault="00EC11BE">
      <w:pPr>
        <w:pStyle w:val="CommentText"/>
      </w:pPr>
    </w:p>
    <w:p w14:paraId="42EE3BA5" w14:textId="576053CB" w:rsidR="00EC11BE" w:rsidRDefault="00EC11BE">
      <w:pPr>
        <w:pStyle w:val="CommentText"/>
      </w:pPr>
      <w:r>
        <w:t>See my general structure before.</w:t>
      </w:r>
    </w:p>
    <w:p w14:paraId="7E8F2C37" w14:textId="77777777" w:rsidR="00EC11BE" w:rsidRDefault="00EC11BE">
      <w:pPr>
        <w:pStyle w:val="CommentText"/>
      </w:pPr>
    </w:p>
    <w:p w14:paraId="6316D131" w14:textId="77777777" w:rsidR="00EC11BE" w:rsidRDefault="00EC11BE">
      <w:pPr>
        <w:pStyle w:val="CommentText"/>
      </w:pPr>
      <w:r>
        <w:t>Another possibility could be to describe this above within the actual call analysis, to describe all final calculated descriptive variables in one place, and here you would only focus on the stats.</w:t>
      </w:r>
    </w:p>
    <w:p w14:paraId="1345A756" w14:textId="7180A249" w:rsidR="00EC11BE" w:rsidRDefault="00EC11BE">
      <w:pPr>
        <w:pStyle w:val="CommentText"/>
      </w:pPr>
      <w:r>
        <w:t>I don’t know straight away what is better to understand. Just think about it.</w:t>
      </w:r>
    </w:p>
  </w:comment>
  <w:comment w:id="742" w:author="Neetash Mysuru" w:date="2021-04-16T22:37:00Z" w:initials="NM">
    <w:p w14:paraId="3FE6C5B5" w14:textId="7FD124FD" w:rsidR="00EC11BE" w:rsidRDefault="00EC11BE">
      <w:pPr>
        <w:pStyle w:val="CommentText"/>
      </w:pPr>
      <w:r>
        <w:rPr>
          <w:rStyle w:val="CommentReference"/>
        </w:rPr>
        <w:annotationRef/>
      </w:r>
      <w:proofErr w:type="spellStart"/>
      <w:r>
        <w:t>Furusawa</w:t>
      </w:r>
      <w:proofErr w:type="spellEnd"/>
      <w:r>
        <w:t xml:space="preserve"> data suggests otherwise</w:t>
      </w:r>
    </w:p>
  </w:comment>
  <w:comment w:id="753" w:author="hgoerlitz" w:date="2021-05-03T17:30:00Z" w:initials="hg">
    <w:p w14:paraId="28B2A601" w14:textId="77777777" w:rsidR="00EC11BE" w:rsidRDefault="00EC11BE">
      <w:pPr>
        <w:pStyle w:val="CommentText"/>
      </w:pPr>
      <w:r>
        <w:rPr>
          <w:rStyle w:val="CommentReference"/>
        </w:rPr>
        <w:annotationRef/>
      </w:r>
      <w:r>
        <w:t>What follows from this statement?</w:t>
      </w:r>
    </w:p>
    <w:p w14:paraId="564FEB49" w14:textId="11B7BB07" w:rsidR="00EC11BE" w:rsidRDefault="00EC11BE">
      <w:pPr>
        <w:pStyle w:val="CommentText"/>
      </w:pPr>
    </w:p>
  </w:comment>
  <w:comment w:id="754" w:author="hgoerlitz" w:date="2021-05-03T17:21:00Z" w:initials="hg">
    <w:p w14:paraId="4B2577F9" w14:textId="12718217" w:rsidR="00EC11BE" w:rsidRDefault="00EC11BE">
      <w:pPr>
        <w:pStyle w:val="CommentText"/>
      </w:pPr>
      <w:r>
        <w:rPr>
          <w:rStyle w:val="CommentReference"/>
        </w:rPr>
        <w:annotationRef/>
      </w:r>
      <w:r>
        <w:t xml:space="preserve">What follows from this statement? Did </w:t>
      </w:r>
      <w:proofErr w:type="spellStart"/>
      <w:r>
        <w:t>you</w:t>
      </w:r>
      <w:proofErr w:type="spellEnd"/>
      <w:r>
        <w:t xml:space="preserve"> account for this? Why is this statement presented?</w:t>
      </w:r>
    </w:p>
  </w:comment>
  <w:comment w:id="755" w:author="hgoerlitz" w:date="2021-05-03T17:29:00Z" w:initials="hg">
    <w:p w14:paraId="2596D4EB" w14:textId="59A0BC1F" w:rsidR="00EC11BE" w:rsidRDefault="00EC11BE">
      <w:pPr>
        <w:pStyle w:val="CommentText"/>
      </w:pPr>
      <w:r>
        <w:rPr>
          <w:rStyle w:val="CommentReference"/>
        </w:rPr>
        <w:annotationRef/>
      </w:r>
      <w:r>
        <w:t>What is this? Do you mean a specific flight activity period?</w:t>
      </w:r>
    </w:p>
  </w:comment>
  <w:comment w:id="761" w:author="hgoerlitz" w:date="2021-05-05T13:46:00Z" w:initials="hg">
    <w:p w14:paraId="3CEC1684" w14:textId="77777777" w:rsidR="00EC11BE" w:rsidRDefault="00EC11BE">
      <w:pPr>
        <w:pStyle w:val="CommentText"/>
      </w:pPr>
      <w:r>
        <w:rPr>
          <w:rStyle w:val="CommentReference"/>
        </w:rPr>
        <w:annotationRef/>
      </w:r>
      <w:r>
        <w:t>At the start of a new section, it is sensible to spell out genus names again, as people might directly jump here.</w:t>
      </w:r>
    </w:p>
    <w:p w14:paraId="61579C92" w14:textId="48B91CF7" w:rsidR="00EC11BE" w:rsidRDefault="00EC11BE">
      <w:pPr>
        <w:pStyle w:val="CommentText"/>
      </w:pPr>
      <w:r>
        <w:t xml:space="preserve">Likewise, it is sensible to repeat other crucial information that had been mentioned before, but which readers might have </w:t>
      </w:r>
      <w:proofErr w:type="gramStart"/>
      <w:r>
        <w:t>forgotten .</w:t>
      </w:r>
      <w:proofErr w:type="gramEnd"/>
    </w:p>
  </w:comment>
  <w:comment w:id="764" w:author="hgoerlitz" w:date="2021-05-05T13:48:00Z" w:initials="hg">
    <w:p w14:paraId="3D094609" w14:textId="77777777" w:rsidR="00EC11BE" w:rsidRDefault="00EC11BE">
      <w:pPr>
        <w:pStyle w:val="CommentText"/>
      </w:pPr>
      <w:r>
        <w:rPr>
          <w:rStyle w:val="CommentReference"/>
        </w:rPr>
        <w:annotationRef/>
      </w:r>
      <w:r>
        <w:t xml:space="preserve">The current writing (with the last bracket BEFORE ‘flights’) implies that ‘flight’ belongs to both ‘approach’ and ‘following’. Thus, it would be ‘approach flights’, not ‘approaches flight’. </w:t>
      </w:r>
    </w:p>
    <w:p w14:paraId="01158213" w14:textId="170545EC" w:rsidR="00EC11BE" w:rsidRDefault="00EC11BE">
      <w:pPr>
        <w:pStyle w:val="CommentText"/>
      </w:pPr>
      <w:r>
        <w:t>Otherwise, if you wanted it to be ‘circling’, ‘</w:t>
      </w:r>
      <w:proofErr w:type="spellStart"/>
      <w:r>
        <w:t>approahces</w:t>
      </w:r>
      <w:proofErr w:type="spellEnd"/>
      <w:r>
        <w:t>’ and ‘following flights’ (instead of ‘</w:t>
      </w:r>
      <w:proofErr w:type="spellStart"/>
      <w:r>
        <w:t>circkling</w:t>
      </w:r>
      <w:proofErr w:type="spellEnd"/>
      <w:r>
        <w:t xml:space="preserve"> flights’, ‘approach flights’ and ‘following flights’), the bracket must be AFTER ‘flights’</w:t>
      </w:r>
    </w:p>
  </w:comment>
  <w:comment w:id="770" w:author="hgoerlitz" w:date="2021-05-05T13:51:00Z" w:initials="hg">
    <w:p w14:paraId="1EA786BD" w14:textId="77777777" w:rsidR="00EC11BE" w:rsidRDefault="00EC11BE">
      <w:pPr>
        <w:pStyle w:val="CommentText"/>
      </w:pPr>
      <w:r>
        <w:rPr>
          <w:rStyle w:val="CommentReference"/>
        </w:rPr>
        <w:annotationRef/>
      </w:r>
      <w:r>
        <w:t>‘</w:t>
      </w:r>
      <w:proofErr w:type="spellStart"/>
      <w:r>
        <w:t>flgiht</w:t>
      </w:r>
      <w:proofErr w:type="spellEnd"/>
      <w:r>
        <w:t xml:space="preserve"> bouts’ was not used before, but is a good phrase. Instead, we used ‘flight activity (period)’ above.</w:t>
      </w:r>
    </w:p>
    <w:p w14:paraId="4CE2AB64" w14:textId="77777777" w:rsidR="00EC11BE" w:rsidRDefault="00EC11BE">
      <w:pPr>
        <w:pStyle w:val="CommentText"/>
      </w:pPr>
    </w:p>
    <w:p w14:paraId="68823210" w14:textId="0608D2DB" w:rsidR="00EC11BE" w:rsidRDefault="00EC11BE">
      <w:pPr>
        <w:pStyle w:val="CommentText"/>
      </w:pPr>
      <w:r>
        <w:t>Check whether it would be better to rename the text above to ‘flight bout’ or “flight bout period’ (Or ‘flight bout duration’) and rename accordingly. Using flight bout seems to be a good solution to me, since I think this generates a more intuitive understanding than ‘</w:t>
      </w:r>
      <w:proofErr w:type="spellStart"/>
      <w:r>
        <w:t>flgiht</w:t>
      </w:r>
      <w:proofErr w:type="spellEnd"/>
      <w:r>
        <w:t xml:space="preserve"> activity’ (which has other meanings as well).</w:t>
      </w:r>
    </w:p>
    <w:p w14:paraId="32884B2A" w14:textId="77777777" w:rsidR="00EC11BE" w:rsidRDefault="00EC11BE">
      <w:pPr>
        <w:pStyle w:val="CommentText"/>
      </w:pPr>
    </w:p>
    <w:p w14:paraId="47F7C6E9" w14:textId="6FA2FEA4" w:rsidR="00EC11BE" w:rsidRDefault="00EC11BE">
      <w:pPr>
        <w:pStyle w:val="CommentText"/>
      </w:pPr>
      <w:r>
        <w:t>If that does not work, change it here.</w:t>
      </w:r>
    </w:p>
  </w:comment>
  <w:comment w:id="775" w:author="hgoerlitz" w:date="2021-05-05T13:54:00Z" w:initials="hg">
    <w:p w14:paraId="298AF72A" w14:textId="4E4C47CC" w:rsidR="00EC11BE" w:rsidRDefault="00EC11BE">
      <w:pPr>
        <w:pStyle w:val="CommentText"/>
      </w:pPr>
      <w:r>
        <w:rPr>
          <w:rStyle w:val="CommentReference"/>
        </w:rPr>
        <w:annotationRef/>
      </w:r>
      <w:r>
        <w:t>I think that this dash would not be used in proper English</w:t>
      </w:r>
    </w:p>
  </w:comment>
  <w:comment w:id="789" w:author="hgoerlitz" w:date="2021-05-05T14:43:00Z" w:initials="hg">
    <w:p w14:paraId="16A39776" w14:textId="5EAB4311" w:rsidR="00EC11BE" w:rsidRDefault="00EC11BE">
      <w:pPr>
        <w:pStyle w:val="CommentText"/>
      </w:pPr>
      <w:r>
        <w:rPr>
          <w:rStyle w:val="CommentReference"/>
        </w:rPr>
        <w:annotationRef/>
      </w:r>
      <w:r>
        <w:t>I believe this is the factual basis for your statement in the first part of the sentence, correct? Make it explicit.</w:t>
      </w:r>
    </w:p>
  </w:comment>
  <w:comment w:id="803" w:author="hgoerlitz" w:date="2021-05-06T09:46:00Z" w:initials="hg">
    <w:p w14:paraId="568A6359" w14:textId="6DF55846" w:rsidR="00EC11BE" w:rsidRDefault="00EC11BE">
      <w:pPr>
        <w:pStyle w:val="CommentText"/>
      </w:pPr>
      <w:r>
        <w:rPr>
          <w:rStyle w:val="CommentReference"/>
        </w:rPr>
        <w:annotationRef/>
      </w:r>
      <w:r>
        <w:t>I would suggest the sentence structure above and remove this one.</w:t>
      </w:r>
    </w:p>
  </w:comment>
  <w:comment w:id="810" w:author="hgoerlitz" w:date="2021-05-05T14:44:00Z" w:initials="hg">
    <w:p w14:paraId="263D5ADD" w14:textId="07C98F6F" w:rsidR="00EC11BE" w:rsidRDefault="00EC11BE">
      <w:pPr>
        <w:pStyle w:val="CommentText"/>
      </w:pPr>
      <w:r>
        <w:rPr>
          <w:rStyle w:val="CommentReference"/>
        </w:rPr>
        <w:annotationRef/>
      </w:r>
      <w:proofErr w:type="spellStart"/>
      <w:r>
        <w:t>Mutli</w:t>
      </w:r>
      <w:proofErr w:type="spellEnd"/>
      <w:r>
        <w:t>-bat calls to do not exist. These are calls (of a single bat) in a multi-bat context. Please use precise language.</w:t>
      </w:r>
    </w:p>
  </w:comment>
  <w:comment w:id="829" w:author="hgoerlitz" w:date="2021-05-05T14:45:00Z" w:initials="hg">
    <w:p w14:paraId="243D00B2" w14:textId="48469026" w:rsidR="00EC11BE" w:rsidRDefault="00EC11BE">
      <w:pPr>
        <w:pStyle w:val="CommentText"/>
      </w:pPr>
      <w:r>
        <w:rPr>
          <w:rStyle w:val="CommentReference"/>
        </w:rPr>
        <w:annotationRef/>
      </w:r>
      <w:r>
        <w:t>0.01 ms precision appears too high. It is likely impossible to measure so precisely due to noise, likely biologically meaningless, and more difficult to read than shorter numbers.</w:t>
      </w:r>
    </w:p>
  </w:comment>
  <w:comment w:id="878" w:author="hgoerlitz" w:date="2021-05-05T15:38:00Z" w:initials="hg">
    <w:p w14:paraId="1CB521A6" w14:textId="05814EE2" w:rsidR="00EC11BE" w:rsidRDefault="00EC11BE">
      <w:pPr>
        <w:pStyle w:val="CommentText"/>
      </w:pPr>
      <w:r>
        <w:rPr>
          <w:rStyle w:val="CommentReference"/>
        </w:rPr>
        <w:annotationRef/>
      </w:r>
      <w:r>
        <w:t>Use as much of a consistent structure: order the presented parameter</w:t>
      </w:r>
    </w:p>
  </w:comment>
  <w:comment w:id="926" w:author="Neetash Mysuru" w:date="2021-04-16T22:46:00Z" w:initials="NM">
    <w:p w14:paraId="044D3AEF" w14:textId="1569CB9D" w:rsidR="00EC11BE" w:rsidRDefault="00EC11BE">
      <w:pPr>
        <w:pStyle w:val="CommentText"/>
      </w:pPr>
      <w:r>
        <w:rPr>
          <w:rStyle w:val="CommentReference"/>
        </w:rPr>
        <w:annotationRef/>
      </w:r>
      <w:r>
        <w:t xml:space="preserve">I find </w:t>
      </w:r>
      <w:proofErr w:type="spellStart"/>
      <w:r>
        <w:t>cf</w:t>
      </w:r>
      <w:proofErr w:type="spellEnd"/>
      <w:r>
        <w:t xml:space="preserve"> duration result interesting</w:t>
      </w:r>
    </w:p>
  </w:comment>
  <w:comment w:id="927" w:author="Neetash Mysuru" w:date="2021-04-16T22:43:00Z" w:initials="NM">
    <w:p w14:paraId="7BC5B1AB" w14:textId="3426E54B" w:rsidR="00EC11BE" w:rsidRDefault="00EC11BE">
      <w:pPr>
        <w:pStyle w:val="CommentText"/>
      </w:pPr>
      <w:r>
        <w:rPr>
          <w:rStyle w:val="CommentReference"/>
        </w:rPr>
        <w:annotationRef/>
      </w:r>
      <w:r>
        <w:t>Design figure legends? Uneven spacing in y axis legends</w:t>
      </w:r>
    </w:p>
  </w:comment>
  <w:comment w:id="928" w:author="hgoerlitz" w:date="2021-05-05T14:17:00Z" w:initials="hg">
    <w:p w14:paraId="0268F05C" w14:textId="77777777" w:rsidR="00EC11BE" w:rsidRDefault="00EC11BE">
      <w:pPr>
        <w:pStyle w:val="CommentText"/>
      </w:pPr>
      <w:r>
        <w:rPr>
          <w:rStyle w:val="CommentReference"/>
        </w:rPr>
        <w:annotationRef/>
      </w:r>
      <w:r>
        <w:t>When omitting values on the right-hand panels, move text closer to axis.</w:t>
      </w:r>
    </w:p>
    <w:p w14:paraId="58C2D3F4" w14:textId="7ACAF89A" w:rsidR="00EC11BE" w:rsidRDefault="00EC11BE">
      <w:pPr>
        <w:pStyle w:val="CommentText"/>
      </w:pPr>
      <w:r>
        <w:t>Can also increase the space between y-axis label and the panel TO THE LEFT, for better visual grouping.</w:t>
      </w:r>
    </w:p>
    <w:p w14:paraId="57B03151" w14:textId="08248390" w:rsidR="00EC11BE" w:rsidRDefault="00EC11BE">
      <w:pPr>
        <w:pStyle w:val="CommentText"/>
      </w:pPr>
      <w:r>
        <w:t>Actually, you could completely exclude the y-axis label of the third column. Move second and third column rather close to each other, and increase space between first and second column</w:t>
      </w:r>
    </w:p>
    <w:p w14:paraId="4639E599" w14:textId="77777777" w:rsidR="00EC11BE" w:rsidRDefault="00EC11BE">
      <w:pPr>
        <w:pStyle w:val="CommentText"/>
      </w:pPr>
    </w:p>
    <w:p w14:paraId="7EC7959F" w14:textId="4AF02BBE" w:rsidR="00EC11BE" w:rsidRDefault="00EC11BE">
      <w:pPr>
        <w:pStyle w:val="CommentText"/>
      </w:pPr>
      <w:r>
        <w:t xml:space="preserve">Why is </w:t>
      </w:r>
      <w:proofErr w:type="spellStart"/>
      <w:r>
        <w:t>tFM</w:t>
      </w:r>
      <w:proofErr w:type="spellEnd"/>
      <w:r>
        <w:t xml:space="preserve"> (terminal) presented before initial FM?</w:t>
      </w:r>
    </w:p>
  </w:comment>
  <w:comment w:id="929" w:author="hgoerlitz" w:date="2021-05-05T14:21:00Z" w:initials="hg">
    <w:p w14:paraId="20578D03" w14:textId="331B817C" w:rsidR="00EC11BE" w:rsidRDefault="00EC11BE">
      <w:pPr>
        <w:pStyle w:val="CommentText"/>
      </w:pPr>
      <w:r>
        <w:rPr>
          <w:rStyle w:val="CommentReference"/>
        </w:rPr>
        <w:annotationRef/>
      </w:r>
      <w:r>
        <w:t>I’m fine with either conditions or context. But should use consistent phrase throughout MS. I think it is context above in intro and methods.</w:t>
      </w:r>
    </w:p>
  </w:comment>
  <w:comment w:id="932" w:author="hgoerlitz" w:date="2021-05-05T14:24:00Z" w:initials="hg">
    <w:p w14:paraId="1466FE4B" w14:textId="6AD22AF3" w:rsidR="00EC11BE" w:rsidRDefault="00EC11BE">
      <w:pPr>
        <w:pStyle w:val="CommentText"/>
      </w:pPr>
      <w:r>
        <w:rPr>
          <w:rStyle w:val="CommentReference"/>
        </w:rPr>
        <w:annotationRef/>
      </w:r>
      <w:r>
        <w:t xml:space="preserve">Compare with change above on amplitude ratio / level difference (per our discussion), and change here accordingly and on the figure panel. </w:t>
      </w:r>
    </w:p>
  </w:comment>
  <w:comment w:id="939" w:author="hgoerlitz" w:date="2021-05-05T14:25:00Z" w:initials="hg">
    <w:p w14:paraId="1BC6A5F7" w14:textId="04027DAA" w:rsidR="00EC11BE" w:rsidRDefault="00EC11BE">
      <w:pPr>
        <w:pStyle w:val="CommentText"/>
      </w:pPr>
      <w:r>
        <w:rPr>
          <w:rStyle w:val="CommentReference"/>
        </w:rPr>
        <w:annotationRef/>
      </w:r>
      <w:r>
        <w:t>Note that quartiles extend to maximally 1.5 times the IQR (if that is the used definition), as long as this is not beyond the last data point. See e.g. M, lower whiskers: they are shorter than 1.5x the IQR.</w:t>
      </w:r>
    </w:p>
  </w:comment>
  <w:comment w:id="947" w:author="hgoerlitz" w:date="2021-05-05T14:28:00Z" w:initials="hg">
    <w:p w14:paraId="2626BDAD" w14:textId="5C810D70" w:rsidR="00EC11BE" w:rsidRDefault="00EC11BE">
      <w:pPr>
        <w:pStyle w:val="CommentText"/>
      </w:pPr>
      <w:r>
        <w:rPr>
          <w:rStyle w:val="CommentReference"/>
        </w:rPr>
        <w:annotationRef/>
      </w:r>
      <w:r>
        <w:t>Let’s discuss the key message and then the layout of this table together. It is hard to understand. Is the table needed? Does it not merely present the same as Fig. 3? Clarify the benefit &amp; take-home-message of the table.</w:t>
      </w:r>
    </w:p>
    <w:p w14:paraId="29169A2A" w14:textId="57B241DD" w:rsidR="00EC11BE" w:rsidRDefault="00EC11BE">
      <w:pPr>
        <w:pStyle w:val="CommentText"/>
      </w:pPr>
      <w:r>
        <w:t>Improve its design to make it accessible.</w:t>
      </w:r>
    </w:p>
    <w:p w14:paraId="6C95AB9A" w14:textId="0F13F5E7" w:rsidR="00EC11BE" w:rsidRDefault="00EC11BE">
      <w:pPr>
        <w:pStyle w:val="CommentText"/>
      </w:pPr>
      <w:r>
        <w:t>I would present ranges (full data range and CI-range) in the same way, either with comma or with dashes (my preferred choice).</w:t>
      </w:r>
    </w:p>
    <w:p w14:paraId="46CBD031" w14:textId="77777777" w:rsidR="00EC11BE" w:rsidRDefault="00EC11BE">
      <w:pPr>
        <w:pStyle w:val="CommentText"/>
      </w:pPr>
    </w:p>
    <w:p w14:paraId="529B5E08" w14:textId="77777777" w:rsidR="00EC11BE" w:rsidRDefault="00EC11BE">
      <w:pPr>
        <w:pStyle w:val="CommentText"/>
      </w:pPr>
      <w:r>
        <w:t>I would suggest:</w:t>
      </w:r>
    </w:p>
    <w:p w14:paraId="13234F91" w14:textId="23F2CE3A" w:rsidR="00EC11BE" w:rsidRDefault="00EC11BE" w:rsidP="00465AE9">
      <w:pPr>
        <w:pStyle w:val="CommentText"/>
        <w:numPr>
          <w:ilvl w:val="0"/>
          <w:numId w:val="15"/>
        </w:numPr>
      </w:pPr>
      <w:r>
        <w:t xml:space="preserve"> Column: Measurement (as this is the highest level grouping you introduce)</w:t>
      </w:r>
    </w:p>
    <w:p w14:paraId="0A98CC87" w14:textId="77777777" w:rsidR="00EC11BE" w:rsidRDefault="00EC11BE" w:rsidP="00465AE9">
      <w:pPr>
        <w:pStyle w:val="CommentText"/>
        <w:numPr>
          <w:ilvl w:val="0"/>
          <w:numId w:val="15"/>
        </w:numPr>
      </w:pPr>
      <w:r>
        <w:t xml:space="preserve"> Column: component</w:t>
      </w:r>
    </w:p>
    <w:p w14:paraId="736F9F47" w14:textId="77777777" w:rsidR="00EC11BE" w:rsidRDefault="00EC11BE" w:rsidP="00465AE9">
      <w:pPr>
        <w:pStyle w:val="CommentText"/>
        <w:numPr>
          <w:ilvl w:val="0"/>
          <w:numId w:val="15"/>
        </w:numPr>
      </w:pPr>
      <w:r>
        <w:t xml:space="preserve"> Single bat range</w:t>
      </w:r>
    </w:p>
    <w:p w14:paraId="5A9CD70C" w14:textId="77777777" w:rsidR="00EC11BE" w:rsidRDefault="00EC11BE" w:rsidP="00465AE9">
      <w:pPr>
        <w:pStyle w:val="CommentText"/>
        <w:numPr>
          <w:ilvl w:val="0"/>
          <w:numId w:val="15"/>
        </w:numPr>
      </w:pPr>
      <w:r>
        <w:t xml:space="preserve"> </w:t>
      </w:r>
      <w:proofErr w:type="spellStart"/>
      <w:r>
        <w:t>Mulit</w:t>
      </w:r>
      <w:proofErr w:type="spellEnd"/>
      <w:r>
        <w:t xml:space="preserve"> bat range</w:t>
      </w:r>
    </w:p>
    <w:p w14:paraId="42B25AF3" w14:textId="77777777" w:rsidR="00EC11BE" w:rsidRDefault="00EC11BE" w:rsidP="00465AE9">
      <w:pPr>
        <w:pStyle w:val="CommentText"/>
        <w:numPr>
          <w:ilvl w:val="0"/>
          <w:numId w:val="15"/>
        </w:numPr>
      </w:pPr>
      <w:r>
        <w:t xml:space="preserve"> Difference (which is the difference of the previous two columns). Currently, the difference is presented before the actual values.</w:t>
      </w:r>
    </w:p>
    <w:p w14:paraId="7C758F79" w14:textId="77777777" w:rsidR="00EC11BE" w:rsidRDefault="00EC11BE" w:rsidP="00FA4D8F">
      <w:pPr>
        <w:pStyle w:val="CommentText"/>
      </w:pPr>
    </w:p>
    <w:p w14:paraId="0599B99D" w14:textId="77777777" w:rsidR="00EC11BE" w:rsidRDefault="00EC11BE" w:rsidP="00FA4D8F">
      <w:pPr>
        <w:pStyle w:val="CommentText"/>
      </w:pPr>
      <w:r>
        <w:t>Shall we show the data range at all? (It is visible in Fig. 3). Should we instead report a central value (mean, median) for the difference? Or is reporting a difference without the actual values unintuitive, too?</w:t>
      </w:r>
    </w:p>
    <w:p w14:paraId="410A7353" w14:textId="77777777" w:rsidR="00EC11BE" w:rsidRDefault="00EC11BE" w:rsidP="00FA4D8F">
      <w:pPr>
        <w:pStyle w:val="CommentText"/>
      </w:pPr>
    </w:p>
    <w:p w14:paraId="6BD08FDD" w14:textId="7E952B3E" w:rsidR="00EC11BE" w:rsidRDefault="00EC11BE" w:rsidP="00FA4D8F">
      <w:pPr>
        <w:pStyle w:val="CommentText"/>
      </w:pPr>
      <w:r>
        <w:t>See below for a partially changed table.</w:t>
      </w:r>
    </w:p>
  </w:comment>
  <w:comment w:id="960" w:author="Neetash Mysuru" w:date="2021-04-16T22:50:00Z" w:initials="NM">
    <w:p w14:paraId="7BB429C2" w14:textId="0C99512E" w:rsidR="00EC11BE" w:rsidRDefault="00EC11BE">
      <w:pPr>
        <w:pStyle w:val="CommentText"/>
      </w:pPr>
      <w:r>
        <w:rPr>
          <w:rStyle w:val="CommentReference"/>
        </w:rPr>
        <w:annotationRef/>
      </w:r>
      <w:r>
        <w:t>I would like to understand more about it</w:t>
      </w:r>
    </w:p>
  </w:comment>
  <w:comment w:id="964" w:author="Neetash Mysuru" w:date="2021-04-16T22:51:00Z" w:initials="NM">
    <w:p w14:paraId="58E0BA5F" w14:textId="4B24A35D" w:rsidR="00EC11BE" w:rsidRDefault="00EC11BE">
      <w:pPr>
        <w:pStyle w:val="CommentText"/>
      </w:pPr>
      <w:r>
        <w:rPr>
          <w:rStyle w:val="CommentReference"/>
        </w:rPr>
        <w:annotationRef/>
      </w:r>
      <w:r>
        <w:t>Same CI or different CI</w:t>
      </w:r>
    </w:p>
  </w:comment>
  <w:comment w:id="967" w:author="hgoerlitz" w:date="2021-05-05T14:30:00Z" w:initials="hg">
    <w:p w14:paraId="0EF199D9" w14:textId="1EBEE71E" w:rsidR="00EC11BE" w:rsidRDefault="00EC11BE">
      <w:pPr>
        <w:pStyle w:val="CommentText"/>
      </w:pPr>
      <w:r>
        <w:rPr>
          <w:rStyle w:val="CommentReference"/>
        </w:rPr>
        <w:annotationRef/>
      </w:r>
      <w:r>
        <w:t xml:space="preserve">Too much precision; </w:t>
      </w:r>
      <w:proofErr w:type="gramStart"/>
      <w:r>
        <w:t>also</w:t>
      </w:r>
      <w:proofErr w:type="gramEnd"/>
      <w:r>
        <w:t xml:space="preserve"> for other parameters</w:t>
      </w:r>
    </w:p>
  </w:comment>
  <w:comment w:id="968" w:author="hgoerlitz" w:date="2021-05-05T14:29:00Z" w:initials="hg">
    <w:p w14:paraId="22EB09BC" w14:textId="33A9AA28" w:rsidR="00EC11BE" w:rsidRDefault="00EC11BE">
      <w:pPr>
        <w:pStyle w:val="CommentText"/>
      </w:pPr>
      <w:r>
        <w:rPr>
          <w:rStyle w:val="CommentReference"/>
        </w:rPr>
        <w:annotationRef/>
      </w:r>
      <w:r>
        <w:t>Is the second dash a minus sign? Use appropriate signs (short dash = minus; long dash = to indicate range) to avoid confusion, and add spaces.</w:t>
      </w:r>
    </w:p>
  </w:comment>
  <w:comment w:id="969" w:author="hgoerlitz" w:date="2021-05-05T14:53:00Z" w:initials="hg">
    <w:p w14:paraId="49605207" w14:textId="349E0D92" w:rsidR="00EC11BE" w:rsidRDefault="00EC11BE">
      <w:pPr>
        <w:pStyle w:val="CommentText"/>
      </w:pPr>
      <w:r>
        <w:rPr>
          <w:rStyle w:val="CommentReference"/>
        </w:rPr>
        <w:annotationRef/>
      </w:r>
      <w:r>
        <w:t xml:space="preserve">I disagree with </w:t>
      </w:r>
      <w:proofErr w:type="gramStart"/>
      <w:r>
        <w:t>a</w:t>
      </w:r>
      <w:proofErr w:type="gramEnd"/>
      <w:r>
        <w:t xml:space="preserve"> uncommon arbitrary choice of boundaries.</w:t>
      </w:r>
    </w:p>
  </w:comment>
  <w:comment w:id="1011" w:author="hgoerlitz" w:date="2021-05-05T14:51:00Z" w:initials="hg">
    <w:p w14:paraId="1A12FA47" w14:textId="2FB78591" w:rsidR="00EC11BE" w:rsidRDefault="00EC11BE">
      <w:pPr>
        <w:pStyle w:val="CommentText"/>
      </w:pPr>
      <w:r>
        <w:rPr>
          <w:rStyle w:val="CommentReference"/>
        </w:rPr>
        <w:annotationRef/>
      </w:r>
      <w:r>
        <w:t xml:space="preserve">If you wanted two </w:t>
      </w:r>
      <w:proofErr w:type="spellStart"/>
      <w:r>
        <w:t>demical</w:t>
      </w:r>
      <w:proofErr w:type="spellEnd"/>
      <w:r>
        <w:t xml:space="preserve"> places of precision, a zero would be missing here, and also at other places. Please report accurately.</w:t>
      </w:r>
    </w:p>
  </w:comment>
  <w:comment w:id="1053" w:author="Neetash Mysuru" w:date="2021-04-17T15:12:00Z" w:initials="NM">
    <w:p w14:paraId="1DAACEDC" w14:textId="7925D4D9" w:rsidR="00EC11BE" w:rsidRDefault="00EC11BE">
      <w:pPr>
        <w:pStyle w:val="CommentText"/>
      </w:pPr>
      <w:r>
        <w:rPr>
          <w:rStyle w:val="CommentReference"/>
        </w:rPr>
        <w:annotationRef/>
      </w:r>
      <w:r>
        <w:t xml:space="preserve">It would be nice to discuss this in the discussion and wondering if it fits here. </w:t>
      </w:r>
    </w:p>
  </w:comment>
  <w:comment w:id="1052" w:author="hgoerlitz" w:date="2021-05-06T11:02:00Z" w:initials="hg">
    <w:p w14:paraId="4AF38441" w14:textId="37971176" w:rsidR="00EC11BE" w:rsidRDefault="00EC11BE">
      <w:pPr>
        <w:pStyle w:val="CommentText"/>
      </w:pPr>
      <w:r>
        <w:rPr>
          <w:rStyle w:val="CommentReference"/>
        </w:rPr>
        <w:annotationRef/>
      </w:r>
      <w:r>
        <w:t xml:space="preserve">Agree with </w:t>
      </w:r>
      <w:proofErr w:type="spellStart"/>
      <w:r>
        <w:t>Neetash’s</w:t>
      </w:r>
      <w:proofErr w:type="spellEnd"/>
      <w:r>
        <w:t xml:space="preserve"> comment below. I would delete/move first sentence (already mentioned before, and move second sentence).</w:t>
      </w:r>
    </w:p>
  </w:comment>
  <w:comment w:id="1072" w:author="hgoerlitz" w:date="2021-05-06T11:06:00Z" w:initials="hg">
    <w:p w14:paraId="3FF499AE" w14:textId="24E23F84" w:rsidR="00EC11BE" w:rsidRDefault="00EC11BE">
      <w:pPr>
        <w:pStyle w:val="CommentText"/>
      </w:pPr>
      <w:r>
        <w:rPr>
          <w:rStyle w:val="CommentReference"/>
        </w:rPr>
        <w:annotationRef/>
      </w:r>
      <w:r>
        <w:t xml:space="preserve">??? You seem to have taken this from the received </w:t>
      </w:r>
      <w:proofErr w:type="gramStart"/>
      <w:r>
        <w:t>level ??</w:t>
      </w:r>
      <w:proofErr w:type="gramEnd"/>
    </w:p>
  </w:comment>
  <w:comment w:id="1076" w:author="hgoerlitz" w:date="2021-05-06T11:07:00Z" w:initials="hg">
    <w:p w14:paraId="16AB6806" w14:textId="5AA08362" w:rsidR="00EC11BE" w:rsidRDefault="00EC11BE">
      <w:pPr>
        <w:pStyle w:val="CommentText"/>
      </w:pPr>
      <w:r>
        <w:rPr>
          <w:rStyle w:val="CommentReference"/>
        </w:rPr>
        <w:annotationRef/>
      </w:r>
      <w:r>
        <w:t>I can’t find those values in Table 2</w:t>
      </w:r>
    </w:p>
  </w:comment>
  <w:comment w:id="1080" w:author="hgoerlitz" w:date="2021-05-06T11:08:00Z" w:initials="hg">
    <w:p w14:paraId="446C0825" w14:textId="2B94CAD6" w:rsidR="00EC11BE" w:rsidRDefault="00EC11BE">
      <w:pPr>
        <w:pStyle w:val="CommentText"/>
      </w:pPr>
      <w:r>
        <w:rPr>
          <w:rStyle w:val="CommentReference"/>
        </w:rPr>
        <w:annotationRef/>
      </w:r>
      <w:r>
        <w:t>And can’t find those.</w:t>
      </w:r>
    </w:p>
  </w:comment>
  <w:comment w:id="1109" w:author="hgoerlitz" w:date="2021-05-06T11:27:00Z" w:initials="hg">
    <w:p w14:paraId="6B6EE542" w14:textId="25FA2C0F" w:rsidR="00EC11BE" w:rsidRDefault="00EC11BE">
      <w:pPr>
        <w:pStyle w:val="CommentText"/>
      </w:pPr>
      <w:r>
        <w:rPr>
          <w:rStyle w:val="CommentReference"/>
        </w:rPr>
        <w:annotationRef/>
      </w:r>
      <w:r>
        <w:t xml:space="preserve">Why do we only show </w:t>
      </w:r>
      <w:proofErr w:type="spellStart"/>
      <w:r>
        <w:t>dom</w:t>
      </w:r>
      <w:proofErr w:type="spellEnd"/>
      <w:r>
        <w:t xml:space="preserve"> </w:t>
      </w:r>
      <w:proofErr w:type="spellStart"/>
      <w:r>
        <w:t>freq</w:t>
      </w:r>
      <w:proofErr w:type="spellEnd"/>
      <w:r>
        <w:t xml:space="preserve"> range, and not the other two parameters (as we do for the individual analysis)?</w:t>
      </w:r>
    </w:p>
  </w:comment>
  <w:comment w:id="1119" w:author="Neetash Mysuru" w:date="2021-04-17T15:05:00Z" w:initials="NM">
    <w:p w14:paraId="24DF611E" w14:textId="129E1194" w:rsidR="00EC11BE" w:rsidRDefault="00EC11BE">
      <w:pPr>
        <w:pStyle w:val="CommentText"/>
      </w:pPr>
      <w:r>
        <w:rPr>
          <w:rStyle w:val="CommentReference"/>
        </w:rPr>
        <w:annotationRef/>
      </w:r>
      <w:r>
        <w:t xml:space="preserve">I suppose we also have to account for potential sampling bias from having chosen only one call per bat activity, a limitation of the methodology, hence the narrow dominant frequency range for single bats. In contrast, the virtual multi bat is more representative as all calls in a given flight activity is accounted for, and additionally, the doppler shift experienced at the microphone is being picked up as you have mentioned. </w:t>
      </w:r>
    </w:p>
  </w:comment>
  <w:comment w:id="1120" w:author="hgoerlitz" w:date="2021-05-06T11:22:00Z" w:initials="hg">
    <w:p w14:paraId="1635CB24" w14:textId="2E692A73" w:rsidR="00EC11BE" w:rsidRDefault="00EC11BE">
      <w:pPr>
        <w:pStyle w:val="CommentText"/>
      </w:pPr>
      <w:r>
        <w:rPr>
          <w:rStyle w:val="CommentReference"/>
        </w:rPr>
        <w:annotationRef/>
      </w:r>
      <w:r>
        <w:t>This is the windowed analysis. Here, no calls were selected, wasn’t it?</w:t>
      </w:r>
    </w:p>
  </w:comment>
  <w:comment w:id="1136" w:author="hgoerlitz" w:date="2021-05-06T09:52:00Z" w:initials="hg">
    <w:p w14:paraId="37F8669F" w14:textId="77777777" w:rsidR="00EC11BE" w:rsidRDefault="00EC11BE" w:rsidP="008C4F68">
      <w:pPr>
        <w:pStyle w:val="CommentText"/>
      </w:pPr>
      <w:r>
        <w:rPr>
          <w:rStyle w:val="CommentReference"/>
        </w:rPr>
        <w:annotationRef/>
      </w:r>
      <w:r>
        <w:t>As for table 1, let’s jointly discuss what we need to show.</w:t>
      </w:r>
    </w:p>
    <w:p w14:paraId="4F85A9C4" w14:textId="77777777" w:rsidR="00EC11BE" w:rsidRDefault="00EC11BE" w:rsidP="008C4F68">
      <w:pPr>
        <w:pStyle w:val="CommentText"/>
      </w:pPr>
    </w:p>
    <w:p w14:paraId="55CEB365" w14:textId="77777777" w:rsidR="00EC11BE" w:rsidRDefault="00EC11BE" w:rsidP="008C4F68">
      <w:pPr>
        <w:pStyle w:val="CommentText"/>
      </w:pPr>
      <w:r>
        <w:t>If mean, show it before the differences of the means.</w:t>
      </w:r>
    </w:p>
    <w:p w14:paraId="75C518CF" w14:textId="77777777" w:rsidR="00EC11BE" w:rsidRDefault="00EC11BE" w:rsidP="008C4F68">
      <w:pPr>
        <w:pStyle w:val="CommentText"/>
      </w:pPr>
      <w:r>
        <w:t xml:space="preserve">Consistency: if you show ranges in table 1 for means, do the same here. Or CI for all. </w:t>
      </w:r>
    </w:p>
    <w:p w14:paraId="0E7E2652" w14:textId="77777777" w:rsidR="00EC11BE" w:rsidRDefault="00EC11BE" w:rsidP="008C4F68">
      <w:pPr>
        <w:pStyle w:val="CommentText"/>
      </w:pPr>
      <w:r>
        <w:t>Sequence: same consistent sequence of data presentation throughout MS</w:t>
      </w:r>
    </w:p>
    <w:p w14:paraId="051DA987" w14:textId="77777777" w:rsidR="00EC11BE" w:rsidRDefault="00EC11BE" w:rsidP="008C4F68">
      <w:pPr>
        <w:pStyle w:val="CommentText"/>
      </w:pPr>
    </w:p>
    <w:p w14:paraId="2555A55A" w14:textId="72765A8F" w:rsidR="00EC11BE" w:rsidRDefault="00EC11BE" w:rsidP="008C4F68">
      <w:pPr>
        <w:pStyle w:val="CommentText"/>
      </w:pPr>
      <w:r>
        <w:t>As before, use consistent number of decimal places.</w:t>
      </w:r>
    </w:p>
  </w:comment>
  <w:comment w:id="1138" w:author="hgoerlitz" w:date="2021-05-06T09:57:00Z" w:initials="hg">
    <w:p w14:paraId="61B533C0" w14:textId="77777777" w:rsidR="00EC11BE" w:rsidRDefault="00EC11BE" w:rsidP="008C4F68">
      <w:pPr>
        <w:pStyle w:val="CommentText"/>
      </w:pPr>
      <w:r>
        <w:rPr>
          <w:rStyle w:val="CommentReference"/>
        </w:rPr>
        <w:annotationRef/>
      </w:r>
      <w:r>
        <w:t>Is this the difference how it was calculated? I.e., Multi-value minus single-value?</w:t>
      </w:r>
    </w:p>
  </w:comment>
  <w:comment w:id="1139" w:author="hgoerlitz" w:date="2021-05-06T11:07:00Z" w:initials="hg">
    <w:p w14:paraId="5ADD228A" w14:textId="2EE5E417" w:rsidR="00EC11BE" w:rsidRDefault="00EC11BE">
      <w:pPr>
        <w:pStyle w:val="CommentText"/>
      </w:pPr>
      <w:r>
        <w:rPr>
          <w:rStyle w:val="CommentReference"/>
        </w:rPr>
        <w:annotationRef/>
      </w:r>
      <w:r>
        <w:t>Are those identical values correct???</w:t>
      </w:r>
    </w:p>
  </w:comment>
  <w:comment w:id="1142" w:author="hgoerlitz" w:date="2021-05-06T11:35:00Z" w:initials="hg">
    <w:p w14:paraId="179CEA49" w14:textId="2A13E6EC" w:rsidR="00EC11BE" w:rsidRDefault="00EC11BE">
      <w:pPr>
        <w:pStyle w:val="CommentText"/>
      </w:pPr>
      <w:r>
        <w:rPr>
          <w:rStyle w:val="CommentReference"/>
        </w:rPr>
        <w:annotationRef/>
      </w:r>
      <w:r>
        <w:t>Please avoid passive voice, support with reference (I believe this refers to other studies, not ours?), and clarify how those sentences relate to our study.</w:t>
      </w:r>
    </w:p>
    <w:p w14:paraId="588EC439" w14:textId="77777777" w:rsidR="00EC11BE" w:rsidRDefault="00EC11BE">
      <w:pPr>
        <w:pStyle w:val="CommentText"/>
      </w:pPr>
    </w:p>
    <w:p w14:paraId="4C84C242" w14:textId="77777777" w:rsidR="00EC11BE" w:rsidRDefault="00EC11BE">
      <w:pPr>
        <w:pStyle w:val="CommentText"/>
      </w:pPr>
      <w:r>
        <w:t xml:space="preserve">E.g.: </w:t>
      </w:r>
    </w:p>
    <w:p w14:paraId="29CD6218" w14:textId="780AAC66" w:rsidR="00EC11BE" w:rsidRDefault="00EC11BE">
      <w:pPr>
        <w:pStyle w:val="CommentText"/>
      </w:pPr>
      <w:r>
        <w:t xml:space="preserve">High-duty cycle bats fly regularly fly with conspecifics and in cluttered </w:t>
      </w:r>
      <w:proofErr w:type="spellStart"/>
      <w:r>
        <w:t>environements</w:t>
      </w:r>
      <w:proofErr w:type="spellEnd"/>
      <w:r>
        <w:t xml:space="preserve"> (REF). While many FM bats alter their echolocation call parameters in the presence of conspecifics (REF), this still remains unclear for CF-bats, particularly in the wild, even though they are more likely to suffer from acoustic interference due to their long call durations.</w:t>
      </w:r>
    </w:p>
    <w:p w14:paraId="5A8FCD3A" w14:textId="188598C0" w:rsidR="00EC11BE" w:rsidRDefault="00EC11BE">
      <w:pPr>
        <w:pStyle w:val="CommentText"/>
      </w:pPr>
    </w:p>
  </w:comment>
  <w:comment w:id="1225" w:author="Neetash Mysuru" w:date="2021-04-17T15:27:00Z" w:initials="NM">
    <w:p w14:paraId="47DC97D9" w14:textId="7F6A6DF7" w:rsidR="00EC11BE" w:rsidRDefault="00EC11BE">
      <w:pPr>
        <w:pStyle w:val="CommentText"/>
      </w:pPr>
      <w:r>
        <w:rPr>
          <w:rStyle w:val="CommentReference"/>
        </w:rPr>
        <w:annotationRef/>
      </w:r>
      <w:r>
        <w:t xml:space="preserve">Have an order in </w:t>
      </w:r>
      <w:proofErr w:type="spellStart"/>
      <w:r>
        <w:t>whch</w:t>
      </w:r>
      <w:proofErr w:type="spellEnd"/>
      <w:r>
        <w:t xml:space="preserve"> </w:t>
      </w:r>
      <w:proofErr w:type="spellStart"/>
      <w:r>
        <w:t>paramters</w:t>
      </w:r>
      <w:proofErr w:type="spellEnd"/>
      <w:r>
        <w:t xml:space="preserve"> are presented. And hard to understand which corresponds to which here with respect to the individual call parameters</w:t>
      </w:r>
    </w:p>
  </w:comment>
  <w:comment w:id="1245" w:author="Neetash Mysuru" w:date="2021-04-17T15:31:00Z" w:initials="NM">
    <w:p w14:paraId="27C4DA2E" w14:textId="33E8179A" w:rsidR="00EC11BE" w:rsidRDefault="00EC11BE">
      <w:pPr>
        <w:pStyle w:val="CommentText"/>
      </w:pPr>
      <w:r>
        <w:rPr>
          <w:rStyle w:val="CommentReference"/>
        </w:rPr>
        <w:annotationRef/>
      </w:r>
      <w:r>
        <w:t xml:space="preserve">I have to look if </w:t>
      </w:r>
      <w:proofErr w:type="spellStart"/>
      <w:r>
        <w:t>Rhinopoma</w:t>
      </w:r>
      <w:proofErr w:type="spellEnd"/>
      <w:r>
        <w:t xml:space="preserve"> has a nice reference supporting no evidence of acoustic fovea!</w:t>
      </w:r>
    </w:p>
  </w:comment>
  <w:comment w:id="1248" w:author="hgoerlitz" w:date="2021-05-06T11:57:00Z" w:initials="hg">
    <w:p w14:paraId="201D2162" w14:textId="4151DD4B" w:rsidR="00EC11BE" w:rsidRDefault="00EC11BE">
      <w:pPr>
        <w:pStyle w:val="CommentText"/>
      </w:pPr>
      <w:r>
        <w:rPr>
          <w:rStyle w:val="CommentReference"/>
        </w:rPr>
        <w:annotationRef/>
      </w:r>
      <w:r>
        <w:t>I condensed this to focus on the key aspects, so that we do not stray away too much. Ac Fovea and Doppler shifts are not the focus of our paper (unless you discuss the relevance of the acoustic fovea on the (lack of) measured call changes).</w:t>
      </w:r>
    </w:p>
  </w:comment>
  <w:comment w:id="1276" w:author="Neetash Mysuru" w:date="2021-04-17T15:36:00Z" w:initials="NM">
    <w:p w14:paraId="0858B485" w14:textId="2746EDE2" w:rsidR="00EC11BE" w:rsidRDefault="00EC11BE">
      <w:pPr>
        <w:pStyle w:val="CommentText"/>
      </w:pPr>
      <w:r>
        <w:rPr>
          <w:rStyle w:val="CommentReference"/>
        </w:rPr>
        <w:annotationRef/>
      </w:r>
      <w:r>
        <w:t xml:space="preserve">Or overall narrowing in range as in </w:t>
      </w:r>
      <w:proofErr w:type="spellStart"/>
      <w:r>
        <w:t>Furusawa</w:t>
      </w:r>
      <w:proofErr w:type="spellEnd"/>
      <w:r>
        <w:t>?</w:t>
      </w:r>
    </w:p>
  </w:comment>
  <w:comment w:id="1299" w:author="hgoerlitz" w:date="2021-05-06T12:10:00Z" w:initials="hg">
    <w:p w14:paraId="245245A4" w14:textId="798FBD1B" w:rsidR="00EC11BE" w:rsidRDefault="00EC11BE">
      <w:pPr>
        <w:pStyle w:val="CommentText"/>
      </w:pPr>
      <w:r>
        <w:rPr>
          <w:rStyle w:val="CommentReference"/>
        </w:rPr>
        <w:annotationRef/>
      </w:r>
      <w:r>
        <w:t>Please double check. Before, it said “around 2 kHz” for both analyses. However, Table 1 shows that there is zero difference for individual CF components.</w:t>
      </w:r>
    </w:p>
  </w:comment>
  <w:comment w:id="1315" w:author="hgoerlitz" w:date="2021-05-06T12:22:00Z" w:initials="hg">
    <w:p w14:paraId="732143F1" w14:textId="056B5452" w:rsidR="00EC11BE" w:rsidRDefault="00EC11BE">
      <w:pPr>
        <w:pStyle w:val="CommentText"/>
      </w:pPr>
      <w:r>
        <w:rPr>
          <w:rStyle w:val="CommentReference"/>
        </w:rPr>
        <w:annotationRef/>
      </w:r>
      <w:r>
        <w:t>Please explain the reason for the variation. Just referring to the SI is not sufficient; and it is not clear based on which evidence we expect this magnitude.</w:t>
      </w:r>
    </w:p>
  </w:comment>
  <w:comment w:id="1357" w:author="hgoerlitz" w:date="2021-05-06T14:24:00Z" w:initials="hg">
    <w:p w14:paraId="11CF467D" w14:textId="0D714D05" w:rsidR="00EC11BE" w:rsidRDefault="00EC11BE">
      <w:pPr>
        <w:pStyle w:val="CommentText"/>
      </w:pPr>
      <w:r>
        <w:rPr>
          <w:rStyle w:val="CommentReference"/>
        </w:rPr>
        <w:annotationRef/>
      </w:r>
      <w:r>
        <w:t>Unclear connection between those two parts. Also note that SI 0.9.5 is mentioned a few lines above and hear. Likely, this is twice the same or similar argument. Please check.</w:t>
      </w:r>
    </w:p>
  </w:comment>
  <w:comment w:id="1371" w:author="hgoerlitz" w:date="2021-05-06T14:19:00Z" w:initials="hg">
    <w:p w14:paraId="1AF20AA5" w14:textId="64620701" w:rsidR="00EC11BE" w:rsidRDefault="00EC11BE">
      <w:pPr>
        <w:pStyle w:val="CommentText"/>
      </w:pPr>
      <w:r>
        <w:rPr>
          <w:rStyle w:val="CommentReference"/>
        </w:rPr>
        <w:annotationRef/>
      </w:r>
      <w:r>
        <w:t>For our recordings, we do not know the difference to the emitted frequency, but only the recorded variation. Thus, we should delete “from the emitted frequency”</w:t>
      </w:r>
    </w:p>
  </w:comment>
  <w:comment w:id="1384" w:author="Neetash Mysuru" w:date="2021-04-17T15:38:00Z" w:initials="NM">
    <w:p w14:paraId="1567D572" w14:textId="7550DA0A" w:rsidR="00EC11BE" w:rsidRDefault="00EC11BE">
      <w:pPr>
        <w:pStyle w:val="CommentText"/>
      </w:pPr>
      <w:r>
        <w:rPr>
          <w:rStyle w:val="CommentReference"/>
        </w:rPr>
        <w:annotationRef/>
      </w:r>
      <w:r>
        <w:t xml:space="preserve">More reasonable argument is bridging from the previous paragraph the argument that each bat is tuned to have a certain acoustic fovea within which it would need to alter its echolocation call parameters. </w:t>
      </w:r>
    </w:p>
  </w:comment>
  <w:comment w:id="1398" w:author="Neetash Mysuru" w:date="2021-04-17T15:39:00Z" w:initials="NM">
    <w:p w14:paraId="444261B1" w14:textId="7DA75F86" w:rsidR="00EC11BE" w:rsidRDefault="00EC11BE">
      <w:pPr>
        <w:pStyle w:val="CommentText"/>
      </w:pPr>
      <w:r>
        <w:rPr>
          <w:rStyle w:val="CommentReference"/>
        </w:rPr>
        <w:annotationRef/>
      </w:r>
      <w:r>
        <w:t xml:space="preserve">Confusing range to comprehend, why range? </w:t>
      </w:r>
    </w:p>
  </w:comment>
  <w:comment w:id="1433" w:author="Neetash Mysuru" w:date="2021-04-17T15:41:00Z" w:initials="NM">
    <w:p w14:paraId="24A0E2B1" w14:textId="00D0AE85" w:rsidR="00EC11BE" w:rsidRDefault="00EC11BE">
      <w:pPr>
        <w:pStyle w:val="CommentText"/>
      </w:pPr>
      <w:r>
        <w:rPr>
          <w:rStyle w:val="CommentReference"/>
        </w:rPr>
        <w:annotationRef/>
      </w:r>
      <w:r>
        <w:t xml:space="preserve">Anecdotal, but call durations in multi bat appears shorter than single bat calls. Could check this manually, if it makes a good example/supporting evidence? And continue that drawback of the study is that we could not quantify the temporal parameters. </w:t>
      </w:r>
    </w:p>
  </w:comment>
  <w:comment w:id="1442" w:author="hgoerlitz" w:date="2021-05-06T14:40:00Z" w:initials="hg">
    <w:p w14:paraId="353BE7AC" w14:textId="73C25785" w:rsidR="00EC11BE" w:rsidRDefault="00EC11BE">
      <w:pPr>
        <w:pStyle w:val="CommentText"/>
      </w:pPr>
      <w:r>
        <w:rPr>
          <w:rStyle w:val="CommentReference"/>
        </w:rPr>
        <w:annotationRef/>
      </w:r>
      <w:r>
        <w:t xml:space="preserve">PRESUMAMBLY non-overlapping? That’s crucial information. If we don’t know whether they selected calls, we shouldn’t make that argument. It’s too weak and rests on </w:t>
      </w:r>
      <w:proofErr w:type="spellStart"/>
      <w:r>
        <w:t>assumpations</w:t>
      </w:r>
      <w:proofErr w:type="spellEnd"/>
      <w:r>
        <w:t>.</w:t>
      </w:r>
    </w:p>
  </w:comment>
  <w:comment w:id="1457" w:author="Neetash Mysuru" w:date="2021-04-17T15:44:00Z" w:initials="NM">
    <w:p w14:paraId="7EB27EBF" w14:textId="3081957A" w:rsidR="00EC11BE" w:rsidRDefault="00EC11BE">
      <w:pPr>
        <w:pStyle w:val="CommentText"/>
      </w:pPr>
      <w:r>
        <w:rPr>
          <w:rStyle w:val="CommentReference"/>
        </w:rPr>
        <w:annotationRef/>
      </w:r>
      <w:r>
        <w:t>Too much of ping pong like arguments we have, we can then instead go like, what we expected, what bats could do in different contexts and then fit our results to what bats did. Maybe we can do this for each result.</w:t>
      </w:r>
    </w:p>
  </w:comment>
  <w:comment w:id="1458" w:author="hgoerlitz" w:date="2021-05-06T14:26:00Z" w:initials="hg">
    <w:p w14:paraId="32C1252F" w14:textId="77777777" w:rsidR="00EC11BE" w:rsidRDefault="00EC11BE">
      <w:pPr>
        <w:pStyle w:val="CommentText"/>
      </w:pPr>
      <w:r>
        <w:rPr>
          <w:rStyle w:val="CommentReference"/>
        </w:rPr>
        <w:annotationRef/>
      </w:r>
      <w:r>
        <w:t>Strongly agree. Avoid ping-pong within sections; and use a similar structure throughout the MS for paragraphs that have a similar purpose.</w:t>
      </w:r>
    </w:p>
    <w:p w14:paraId="7F5D1580" w14:textId="77777777" w:rsidR="00EC11BE" w:rsidRDefault="00EC11BE">
      <w:pPr>
        <w:pStyle w:val="CommentText"/>
      </w:pPr>
      <w:r>
        <w:t>Good structure for discussion:</w:t>
      </w:r>
    </w:p>
    <w:p w14:paraId="6F7B5886" w14:textId="77777777" w:rsidR="00EC11BE" w:rsidRDefault="00EC11BE" w:rsidP="00625E7A">
      <w:pPr>
        <w:pStyle w:val="CommentText"/>
        <w:numPr>
          <w:ilvl w:val="0"/>
          <w:numId w:val="14"/>
        </w:numPr>
      </w:pPr>
      <w:r>
        <w:t xml:space="preserve"> Briefly summarize our results</w:t>
      </w:r>
    </w:p>
    <w:p w14:paraId="7B8EDA89" w14:textId="77777777" w:rsidR="00EC11BE" w:rsidRDefault="00EC11BE" w:rsidP="00625E7A">
      <w:pPr>
        <w:pStyle w:val="CommentText"/>
        <w:numPr>
          <w:ilvl w:val="0"/>
          <w:numId w:val="14"/>
        </w:numPr>
      </w:pPr>
      <w:r>
        <w:t xml:space="preserve"> Compare to existing lit</w:t>
      </w:r>
    </w:p>
    <w:p w14:paraId="4695EB52" w14:textId="7131CCA9" w:rsidR="00EC11BE" w:rsidRDefault="00EC11BE" w:rsidP="00625E7A">
      <w:pPr>
        <w:pStyle w:val="CommentText"/>
        <w:numPr>
          <w:ilvl w:val="0"/>
          <w:numId w:val="14"/>
        </w:numPr>
      </w:pPr>
      <w:r>
        <w:t xml:space="preserve"> Generalize: what does this mean?</w:t>
      </w:r>
    </w:p>
  </w:comment>
  <w:comment w:id="1496" w:author="hgoerlitz" w:date="2021-05-06T14:47:00Z" w:initials="hg">
    <w:p w14:paraId="2F61F6E0" w14:textId="77777777" w:rsidR="00EC11BE" w:rsidRDefault="00EC11BE">
      <w:pPr>
        <w:pStyle w:val="CommentText"/>
      </w:pPr>
      <w:r>
        <w:rPr>
          <w:rStyle w:val="CommentReference"/>
        </w:rPr>
        <w:annotationRef/>
      </w:r>
      <w:r>
        <w:t>Increased or decreased?? IF increased, there would not only be a difference in magnitude between our studies, but also in the effect direction!! Which, however, does not become clear from the following sentence.</w:t>
      </w:r>
    </w:p>
    <w:p w14:paraId="6C0C1ACD" w14:textId="77777777" w:rsidR="00EC11BE" w:rsidRDefault="00EC11BE">
      <w:pPr>
        <w:pStyle w:val="CommentText"/>
      </w:pPr>
    </w:p>
    <w:p w14:paraId="0D090897" w14:textId="0B3EEFB5" w:rsidR="00EC11BE" w:rsidRDefault="00EC11BE">
      <w:pPr>
        <w:pStyle w:val="CommentText"/>
      </w:pPr>
      <w:r>
        <w:t xml:space="preserve">From quick look at study, I think it should be </w:t>
      </w:r>
      <w:proofErr w:type="spellStart"/>
      <w:r>
        <w:t>decrased</w:t>
      </w:r>
      <w:proofErr w:type="spellEnd"/>
      <w:r>
        <w:t>.</w:t>
      </w:r>
    </w:p>
  </w:comment>
  <w:comment w:id="1498" w:author="Neetash Mysuru" w:date="2021-04-17T15:48:00Z" w:initials="NM">
    <w:p w14:paraId="3F0D83C0" w14:textId="1FF14309" w:rsidR="00EC11BE" w:rsidRDefault="00EC11BE">
      <w:pPr>
        <w:pStyle w:val="CommentText"/>
      </w:pPr>
      <w:r>
        <w:rPr>
          <w:rStyle w:val="CommentReference"/>
        </w:rPr>
        <w:annotationRef/>
      </w:r>
      <w:r>
        <w:t>Repetitive 2.4 /2.5?</w:t>
      </w:r>
    </w:p>
  </w:comment>
  <w:comment w:id="1499" w:author="hgoerlitz" w:date="2021-05-06T14:56:00Z" w:initials="hg">
    <w:p w14:paraId="24E2B8BD" w14:textId="77777777" w:rsidR="00EC11BE" w:rsidRDefault="00EC11BE">
      <w:pPr>
        <w:pStyle w:val="CommentText"/>
      </w:pPr>
      <w:r>
        <w:rPr>
          <w:rStyle w:val="CommentReference"/>
        </w:rPr>
        <w:annotationRef/>
      </w:r>
      <w:r>
        <w:t xml:space="preserve">Do we need BW at all? Both here and also in the results above? Lowest </w:t>
      </w:r>
      <w:proofErr w:type="spellStart"/>
      <w:r>
        <w:t>freq</w:t>
      </w:r>
      <w:proofErr w:type="spellEnd"/>
      <w:r>
        <w:t xml:space="preserve"> and BW is very similar. </w:t>
      </w:r>
    </w:p>
    <w:p w14:paraId="165EC956" w14:textId="55E41B44" w:rsidR="00EC11BE" w:rsidRDefault="00EC11BE">
      <w:pPr>
        <w:pStyle w:val="CommentText"/>
      </w:pPr>
      <w:r>
        <w:t>We can report BW for sake of completeness, but I think we do not need to refer to it here.</w:t>
      </w:r>
    </w:p>
  </w:comment>
  <w:comment w:id="1518" w:author="hgoerlitz" w:date="2021-05-06T14:57:00Z" w:initials="hg">
    <w:p w14:paraId="14A3AD8C" w14:textId="71D0AB78" w:rsidR="00EC11BE" w:rsidRDefault="00EC11BE">
      <w:pPr>
        <w:pStyle w:val="CommentText"/>
      </w:pPr>
      <w:r>
        <w:rPr>
          <w:rStyle w:val="CommentReference"/>
        </w:rPr>
        <w:annotationRef/>
      </w:r>
      <w:r>
        <w:t>Until here, it is a summary of the results, no discussion.</w:t>
      </w:r>
    </w:p>
  </w:comment>
  <w:comment w:id="1519" w:author="hgoerlitz" w:date="2021-05-06T14:59:00Z" w:initials="hg">
    <w:p w14:paraId="43317E85" w14:textId="5C88E537" w:rsidR="00EC11BE" w:rsidRDefault="00EC11BE">
      <w:pPr>
        <w:pStyle w:val="CommentText"/>
      </w:pPr>
      <w:r>
        <w:rPr>
          <w:rStyle w:val="CommentReference"/>
        </w:rPr>
        <w:annotationRef/>
      </w:r>
      <w:r>
        <w:t>The following summary of different literature is partially repetitive. I condensed; please double check (as always for any changes).</w:t>
      </w:r>
    </w:p>
  </w:comment>
  <w:comment w:id="1529" w:author="Neetash Mysuru" w:date="2021-04-17T15:50:00Z" w:initials="NM">
    <w:p w14:paraId="1EA60628" w14:textId="7D783BE2" w:rsidR="00EC11BE" w:rsidRDefault="00EC11BE">
      <w:pPr>
        <w:pStyle w:val="CommentText"/>
      </w:pPr>
      <w:r>
        <w:rPr>
          <w:rStyle w:val="CommentReference"/>
        </w:rPr>
        <w:annotationRef/>
      </w:r>
      <w:r>
        <w:t xml:space="preserve">It would also be important to note conspecifics or </w:t>
      </w:r>
      <w:proofErr w:type="spellStart"/>
      <w:r>
        <w:t>heterospecifics</w:t>
      </w:r>
      <w:proofErr w:type="spellEnd"/>
      <w:r>
        <w:t xml:space="preserve"> when discussing </w:t>
      </w:r>
    </w:p>
  </w:comment>
  <w:comment w:id="1530" w:author="hgoerlitz" w:date="2021-05-06T15:01:00Z" w:initials="hg">
    <w:p w14:paraId="0670DA88" w14:textId="77777777" w:rsidR="00EC11BE" w:rsidRDefault="00EC11BE">
      <w:pPr>
        <w:pStyle w:val="CommentText"/>
      </w:pPr>
      <w:r>
        <w:rPr>
          <w:rStyle w:val="CommentReference"/>
        </w:rPr>
        <w:annotationRef/>
      </w:r>
      <w:r>
        <w:t xml:space="preserve">Yes. It is also unclear what the treatment in Lu et al was – noise playback? </w:t>
      </w:r>
      <w:proofErr w:type="gramStart"/>
      <w:r>
        <w:t>So</w:t>
      </w:r>
      <w:proofErr w:type="gramEnd"/>
      <w:r>
        <w:t xml:space="preserve"> we are mixing group flight with call duration changes in silence vs noise? Were the bats flying in Lu et al?</w:t>
      </w:r>
    </w:p>
    <w:p w14:paraId="6786BD71" w14:textId="77777777" w:rsidR="00EC11BE" w:rsidRDefault="00EC11BE">
      <w:pPr>
        <w:pStyle w:val="CommentText"/>
      </w:pPr>
    </w:p>
    <w:p w14:paraId="3C04D1FB" w14:textId="4D4DFEAA" w:rsidR="00EC11BE" w:rsidRDefault="00EC11BE">
      <w:pPr>
        <w:pStyle w:val="CommentText"/>
      </w:pPr>
      <w:r>
        <w:t>Note that I just deleted doubled half-sentences and condensed the text. Clarification might still be good.</w:t>
      </w:r>
    </w:p>
  </w:comment>
  <w:comment w:id="1555" w:author="Neetash Mysuru" w:date="2021-04-17T15:52:00Z" w:initials="NM">
    <w:p w14:paraId="50F1FE29" w14:textId="640C5D9C" w:rsidR="00EC11BE" w:rsidRDefault="00EC11BE">
      <w:pPr>
        <w:pStyle w:val="CommentText"/>
      </w:pPr>
      <w:r>
        <w:rPr>
          <w:rStyle w:val="CommentReference"/>
        </w:rPr>
        <w:annotationRef/>
      </w:r>
      <w:r>
        <w:t xml:space="preserve">Can we support why? </w:t>
      </w:r>
    </w:p>
  </w:comment>
  <w:comment w:id="1556" w:author="hgoerlitz" w:date="2021-05-06T15:06:00Z" w:initials="hg">
    <w:p w14:paraId="5F36B83B" w14:textId="1EC3CCEC" w:rsidR="00EC11BE" w:rsidRDefault="00EC11BE">
      <w:pPr>
        <w:pStyle w:val="CommentText"/>
      </w:pPr>
      <w:r>
        <w:rPr>
          <w:rStyle w:val="CommentReference"/>
        </w:rPr>
        <w:annotationRef/>
      </w:r>
      <w:r>
        <w:t>Is 0.4 so much smaller than 0.6??? Or which studies to you refer to (see e.g. Luo et al: 1.1-1.8x = 10-80%.</w:t>
      </w:r>
    </w:p>
  </w:comment>
  <w:comment w:id="1561" w:author="Neetash Mysuru" w:date="2021-04-17T15:52:00Z" w:initials="NM">
    <w:p w14:paraId="3802D67B" w14:textId="77777777" w:rsidR="00EC11BE" w:rsidRDefault="00EC11BE" w:rsidP="00FD687B">
      <w:pPr>
        <w:pStyle w:val="CommentText"/>
      </w:pPr>
      <w:r>
        <w:rPr>
          <w:rStyle w:val="CommentReference"/>
        </w:rPr>
        <w:annotationRef/>
      </w:r>
      <w:r>
        <w:t xml:space="preserve">Can we support why? </w:t>
      </w:r>
    </w:p>
  </w:comment>
  <w:comment w:id="1616" w:author="Neetash Mysuru" w:date="2021-04-17T15:54:00Z" w:initials="NM">
    <w:p w14:paraId="7C923737" w14:textId="152E0A84" w:rsidR="00EC11BE" w:rsidRDefault="00EC11BE">
      <w:pPr>
        <w:pStyle w:val="CommentText"/>
      </w:pPr>
      <w:r>
        <w:rPr>
          <w:rStyle w:val="CommentReference"/>
        </w:rPr>
        <w:annotationRef/>
      </w:r>
      <w:r>
        <w:t>Could not comprehend the measure</w:t>
      </w:r>
    </w:p>
  </w:comment>
  <w:comment w:id="1617" w:author="hgoerlitz" w:date="2021-05-06T15:19:00Z" w:initials="hg">
    <w:p w14:paraId="74AEC3A5" w14:textId="47587BB7" w:rsidR="00EC11BE" w:rsidRDefault="00EC11BE">
      <w:pPr>
        <w:pStyle w:val="CommentText"/>
      </w:pPr>
      <w:r>
        <w:rPr>
          <w:rStyle w:val="CommentReference"/>
        </w:rPr>
        <w:annotationRef/>
      </w:r>
      <w:r>
        <w:t>Yes, please check and correct</w:t>
      </w:r>
    </w:p>
  </w:comment>
  <w:comment w:id="1646" w:author="hgoerlitz" w:date="2021-05-06T15:22:00Z" w:initials="hg">
    <w:p w14:paraId="1A0DC152" w14:textId="77777777" w:rsidR="00EC11BE" w:rsidRDefault="00EC11BE">
      <w:pPr>
        <w:pStyle w:val="CommentText"/>
      </w:pPr>
      <w:r>
        <w:rPr>
          <w:rStyle w:val="CommentReference"/>
        </w:rPr>
        <w:annotationRef/>
      </w:r>
      <w:r>
        <w:t>I think it is not necessary to state this here; it is more a result than a discussion and I do not see how it contributes to the argument.</w:t>
      </w:r>
    </w:p>
    <w:p w14:paraId="26B688E5" w14:textId="77777777" w:rsidR="00EC11BE" w:rsidRDefault="00EC11BE">
      <w:pPr>
        <w:pStyle w:val="CommentText"/>
      </w:pPr>
      <w:r>
        <w:t xml:space="preserve">I would either delete it completely, or move it to the results (yet avoid to extend the results more than needed). </w:t>
      </w:r>
    </w:p>
    <w:p w14:paraId="754EFB37" w14:textId="7F18ADEE" w:rsidR="00EC11BE" w:rsidRDefault="00EC11BE">
      <w:pPr>
        <w:pStyle w:val="CommentText"/>
      </w:pPr>
      <w:r>
        <w:t>I do like about this sentence that it clarifies the meaning of the FM-CF ratio (“no shift in call energy between components”) – I would suggest that you take care that this explanation is presented early on when you introduce the parameter. After that, we can forget about it, since it does not show any relevant difference.</w:t>
      </w:r>
    </w:p>
  </w:comment>
  <w:comment w:id="1658" w:author="hgoerlitz" w:date="2021-05-06T15:38:00Z" w:initials="hg">
    <w:p w14:paraId="4E869259" w14:textId="77777777" w:rsidR="00EC11BE" w:rsidRDefault="00EC11BE">
      <w:pPr>
        <w:pStyle w:val="CommentText"/>
      </w:pPr>
      <w:r>
        <w:rPr>
          <w:rStyle w:val="CommentReference"/>
        </w:rPr>
        <w:annotationRef/>
      </w:r>
      <w:r>
        <w:t xml:space="preserve">I can’t really </w:t>
      </w:r>
      <w:proofErr w:type="spellStart"/>
      <w:r>
        <w:t>foloow</w:t>
      </w:r>
      <w:proofErr w:type="spellEnd"/>
      <w:r>
        <w:t xml:space="preserve"> and think this explanation is unclear.</w:t>
      </w:r>
    </w:p>
    <w:p w14:paraId="6BC1BE65" w14:textId="01520F18" w:rsidR="00EC11BE" w:rsidRDefault="00EC11BE">
      <w:pPr>
        <w:pStyle w:val="CommentText"/>
      </w:pPr>
      <w:r>
        <w:t>And if I understand correctly, then I’m not convinced. In the same way as some bats might be further away from the mic during group flight (compared to single), others will be closer, which should increase the received level during group flight.</w:t>
      </w:r>
    </w:p>
  </w:comment>
  <w:comment w:id="1663" w:author="Neetash Mysuru" w:date="2021-04-17T15:55:00Z" w:initials="NM">
    <w:p w14:paraId="452D842F" w14:textId="5D0BEC63" w:rsidR="00EC11BE" w:rsidRDefault="00EC11BE">
      <w:pPr>
        <w:pStyle w:val="CommentText"/>
      </w:pPr>
      <w:r>
        <w:rPr>
          <w:rStyle w:val="CommentReference"/>
        </w:rPr>
        <w:annotationRef/>
      </w:r>
      <w:r>
        <w:t>Why are we unsure how to interpret, let us discuss!</w:t>
      </w:r>
    </w:p>
  </w:comment>
  <w:comment w:id="1664" w:author="hgoerlitz" w:date="2021-05-06T15:29:00Z" w:initials="hg">
    <w:p w14:paraId="6A7BC797" w14:textId="77777777" w:rsidR="00EC11BE" w:rsidRDefault="00EC11BE">
      <w:pPr>
        <w:pStyle w:val="CommentText"/>
      </w:pPr>
      <w:r>
        <w:rPr>
          <w:rStyle w:val="CommentReference"/>
        </w:rPr>
        <w:annotationRef/>
      </w:r>
      <w:r>
        <w:t xml:space="preserve">The reporting is confusing. A few sentences above, </w:t>
      </w:r>
      <w:proofErr w:type="gramStart"/>
      <w:r>
        <w:t>your</w:t>
      </w:r>
      <w:proofErr w:type="gramEnd"/>
      <w:r>
        <w:t xml:space="preserve"> wrote that all components show a </w:t>
      </w:r>
      <w:proofErr w:type="spellStart"/>
      <w:r>
        <w:t>decrese</w:t>
      </w:r>
      <w:proofErr w:type="spellEnd"/>
      <w:r>
        <w:t xml:space="preserve"> of up to 4 </w:t>
      </w:r>
      <w:proofErr w:type="spellStart"/>
      <w:r>
        <w:t>dB.</w:t>
      </w:r>
      <w:proofErr w:type="spellEnd"/>
      <w:r>
        <w:t xml:space="preserve"> Here, you only report the </w:t>
      </w:r>
      <w:proofErr w:type="spellStart"/>
      <w:r>
        <w:t>tFM</w:t>
      </w:r>
      <w:proofErr w:type="spellEnd"/>
      <w:r>
        <w:t xml:space="preserve"> component with a drop of around 3 </w:t>
      </w:r>
      <w:proofErr w:type="spellStart"/>
      <w:r>
        <w:t>dB.</w:t>
      </w:r>
      <w:proofErr w:type="spellEnd"/>
      <w:r>
        <w:t xml:space="preserve"> A reader cannot follow this; you need to clarify what you are summarizing here.</w:t>
      </w:r>
    </w:p>
    <w:p w14:paraId="63887978" w14:textId="77777777" w:rsidR="00EC11BE" w:rsidRDefault="00EC11BE">
      <w:pPr>
        <w:pStyle w:val="CommentText"/>
      </w:pPr>
      <w:r>
        <w:t xml:space="preserve">From looking at the tables, I see that the CI includes ZERO for </w:t>
      </w:r>
      <w:proofErr w:type="spellStart"/>
      <w:r>
        <w:t>iFM</w:t>
      </w:r>
      <w:proofErr w:type="spellEnd"/>
      <w:r>
        <w:t xml:space="preserve"> and CF – I assume this is the reason why you only talk about </w:t>
      </w:r>
      <w:proofErr w:type="spellStart"/>
      <w:r>
        <w:t>tFM</w:t>
      </w:r>
      <w:proofErr w:type="spellEnd"/>
      <w:r>
        <w:t xml:space="preserve"> here.</w:t>
      </w:r>
    </w:p>
    <w:p w14:paraId="2152CFB2" w14:textId="77777777" w:rsidR="00EC11BE" w:rsidRDefault="00EC11BE">
      <w:pPr>
        <w:pStyle w:val="CommentText"/>
      </w:pPr>
      <w:r>
        <w:t xml:space="preserve">However, if you decide here that there is no effect for </w:t>
      </w:r>
      <w:proofErr w:type="spellStart"/>
      <w:r>
        <w:t>iFM</w:t>
      </w:r>
      <w:proofErr w:type="spellEnd"/>
      <w:r>
        <w:t xml:space="preserve"> and CF, we should not mention before that ALL components have an effect of 4 </w:t>
      </w:r>
      <w:proofErr w:type="spellStart"/>
      <w:r>
        <w:t>dB.</w:t>
      </w:r>
      <w:proofErr w:type="spellEnd"/>
    </w:p>
    <w:p w14:paraId="3B79B0A3" w14:textId="77777777" w:rsidR="00EC11BE" w:rsidRDefault="00EC11BE">
      <w:pPr>
        <w:pStyle w:val="CommentText"/>
      </w:pPr>
      <w:r>
        <w:t>As author, you have to decide at some point what effect you think is important, and be open about this, and justify it. From then on, you discuss this effect. In contrast, you mix and match, sometimes including, sometimes excluding potential effects, without saying why.</w:t>
      </w:r>
    </w:p>
    <w:p w14:paraId="58431568" w14:textId="77777777" w:rsidR="00EC11BE" w:rsidRDefault="00EC11BE">
      <w:pPr>
        <w:pStyle w:val="CommentText"/>
      </w:pPr>
    </w:p>
    <w:p w14:paraId="7C3B8E84" w14:textId="33451F30" w:rsidR="00EC11BE" w:rsidRDefault="00EC11BE">
      <w:pPr>
        <w:pStyle w:val="CommentText"/>
      </w:pPr>
      <w:r>
        <w:t>Here, in this whole paragraph, you could report the CI again:</w:t>
      </w:r>
    </w:p>
    <w:p w14:paraId="7DCA3D44" w14:textId="77777777" w:rsidR="00EC11BE" w:rsidRDefault="00EC11BE">
      <w:pPr>
        <w:pStyle w:val="CommentText"/>
      </w:pPr>
    </w:p>
    <w:p w14:paraId="21A02B00" w14:textId="43C658CE" w:rsidR="00EC11BE" w:rsidRDefault="00EC11BE">
      <w:pPr>
        <w:pStyle w:val="CommentText"/>
      </w:pPr>
      <w:r>
        <w:rPr>
          <w:noProof/>
        </w:rPr>
        <w:t>"</w:t>
      </w:r>
      <w:r>
        <w:t>Our individual call analysis showed that the received levels of all three call components were somewhat (</w:t>
      </w:r>
      <w:proofErr w:type="spellStart"/>
      <w:r>
        <w:t>tFM</w:t>
      </w:r>
      <w:proofErr w:type="spellEnd"/>
      <w:r>
        <w:t xml:space="preserve">, X-Y CI) or likely not (CF, </w:t>
      </w:r>
      <w:proofErr w:type="spellStart"/>
      <w:r>
        <w:t>iFM</w:t>
      </w:r>
      <w:proofErr w:type="spellEnd"/>
      <w:r>
        <w:t>, X-Y CI) increased. Our windowed analysis mostly supported this result, showing no systematic difference in received level.</w:t>
      </w:r>
    </w:p>
    <w:p w14:paraId="134D30B8" w14:textId="77777777" w:rsidR="00EC11BE" w:rsidRDefault="00EC11BE">
      <w:pPr>
        <w:pStyle w:val="CommentText"/>
        <w:rPr>
          <w:noProof/>
        </w:rPr>
      </w:pPr>
      <w:r>
        <w:t xml:space="preserve">Although overlapping calls in multi-bat contexts should lead to a higher received level, we expect that the different distances of the bats to the microphones during group flight can explain the lack of </w:t>
      </w:r>
      <w:proofErr w:type="gramStart"/>
      <w:r>
        <w:t>a</w:t>
      </w:r>
      <w:proofErr w:type="gramEnd"/>
      <w:r>
        <w:t xml:space="preserve"> observed increase in received level. (FOLLOW </w:t>
      </w:r>
      <w:r>
        <w:rPr>
          <w:noProof/>
        </w:rPr>
        <w:t xml:space="preserve">WITH </w:t>
      </w:r>
      <w:r>
        <w:t>EXP</w:t>
      </w:r>
      <w:r>
        <w:rPr>
          <w:noProof/>
        </w:rPr>
        <w:t>LANATION</w:t>
      </w:r>
      <w:r>
        <w:t>)</w:t>
      </w:r>
      <w:r>
        <w:rPr>
          <w:noProof/>
        </w:rPr>
        <w:t>.</w:t>
      </w:r>
    </w:p>
    <w:p w14:paraId="6875CF3D" w14:textId="3503C493" w:rsidR="00EC11BE" w:rsidRDefault="00EC11BE">
      <w:pPr>
        <w:pStyle w:val="CommentText"/>
      </w:pPr>
      <w:r>
        <w:rPr>
          <w:noProof/>
        </w:rPr>
        <w:t>[Rest of paragraph]"</w:t>
      </w:r>
    </w:p>
    <w:p w14:paraId="5BB56EC6" w14:textId="77777777" w:rsidR="00EC11BE" w:rsidRDefault="00EC11BE">
      <w:pPr>
        <w:pStyle w:val="CommentText"/>
      </w:pPr>
    </w:p>
    <w:p w14:paraId="41892EB6" w14:textId="63A9141F" w:rsidR="00EC11BE" w:rsidRDefault="00EC11BE">
      <w:pPr>
        <w:pStyle w:val="CommentText"/>
      </w:pPr>
    </w:p>
  </w:comment>
  <w:comment w:id="1667" w:author="hgoerlitz" w:date="2021-05-06T15:43:00Z" w:initials="hg">
    <w:p w14:paraId="5EE31C75" w14:textId="77777777" w:rsidR="00EC11BE" w:rsidRDefault="00EC11BE">
      <w:pPr>
        <w:pStyle w:val="CommentText"/>
      </w:pPr>
      <w:r>
        <w:rPr>
          <w:rStyle w:val="CommentReference"/>
        </w:rPr>
        <w:annotationRef/>
      </w:r>
      <w:r>
        <w:t>Could it be that bats ARE fainter in group flight? This is what we see (as trend) in the individual analysis.</w:t>
      </w:r>
    </w:p>
    <w:p w14:paraId="1DF061F8" w14:textId="400A531E" w:rsidR="00EC11BE" w:rsidRDefault="00EC11BE">
      <w:pPr>
        <w:pStyle w:val="CommentText"/>
      </w:pPr>
      <w:r>
        <w:t>In the windowed analysis, this effect disappears – because multiple calls overlap, which is INCREASING the overall received level – leading to NO difference to the windowed analysis of the single bat context.</w:t>
      </w:r>
    </w:p>
  </w:comment>
  <w:comment w:id="1669" w:author="Neetash Mysuru" w:date="2021-04-17T15:56:00Z" w:initials="NM">
    <w:p w14:paraId="4795F555" w14:textId="0D720E48" w:rsidR="00EC11BE" w:rsidRDefault="00EC11BE">
      <w:pPr>
        <w:pStyle w:val="CommentText"/>
      </w:pPr>
      <w:r>
        <w:rPr>
          <w:rStyle w:val="CommentReference"/>
        </w:rPr>
        <w:annotationRef/>
      </w:r>
      <w:r>
        <w:t>Summary/conclusion?</w:t>
      </w:r>
    </w:p>
  </w:comment>
  <w:comment w:id="1671" w:author="hgoerlitz" w:date="2021-05-06T20:13:00Z" w:initials="hg">
    <w:p w14:paraId="59190EF7" w14:textId="6582ACF8" w:rsidR="00EC11BE" w:rsidRDefault="00EC11BE">
      <w:pPr>
        <w:pStyle w:val="CommentText"/>
      </w:pPr>
      <w:r>
        <w:rPr>
          <w:rStyle w:val="CommentReference"/>
        </w:rPr>
        <w:annotationRef/>
      </w:r>
      <w:r>
        <w:t>That’s a very detailed methodological start to the paragraph, which is not very exciting. In addition, is a bit vague (which parameters</w:t>
      </w:r>
      <w:proofErr w:type="gramStart"/>
      <w:r>
        <w:t>? )</w:t>
      </w:r>
      <w:proofErr w:type="gramEnd"/>
      <w:r>
        <w:t>, and continues somewhat verbose and repetitive.</w:t>
      </w:r>
    </w:p>
    <w:p w14:paraId="36BE2750" w14:textId="6132A0F9" w:rsidR="00EC11BE" w:rsidRDefault="00EC11BE">
      <w:pPr>
        <w:pStyle w:val="CommentText"/>
      </w:pPr>
      <w:r>
        <w:t>Try to start differently, for example with the sentence after the next one; see my suggestion below this paragraph.</w:t>
      </w:r>
    </w:p>
    <w:p w14:paraId="19FF8D5E" w14:textId="6342AFCA" w:rsidR="00EC11BE" w:rsidRDefault="00EC11BE">
      <w:pPr>
        <w:pStyle w:val="CommentText"/>
      </w:pPr>
    </w:p>
    <w:p w14:paraId="48380874" w14:textId="79C133EA" w:rsidR="00EC11BE" w:rsidRDefault="00EC11BE" w:rsidP="00575AC3">
      <w:pPr>
        <w:pStyle w:val="CommentText"/>
      </w:pPr>
    </w:p>
  </w:comment>
  <w:comment w:id="1684" w:author="hgoerlitz" w:date="2021-05-06T20:25:00Z" w:initials="hg">
    <w:p w14:paraId="1E28A3AA" w14:textId="1B02FCB3" w:rsidR="00EC11BE" w:rsidRDefault="00EC11BE">
      <w:pPr>
        <w:pStyle w:val="CommentText"/>
      </w:pPr>
      <w:r>
        <w:rPr>
          <w:rStyle w:val="CommentReference"/>
        </w:rPr>
        <w:annotationRef/>
      </w:r>
      <w:r>
        <w:t>What is this?</w:t>
      </w:r>
    </w:p>
  </w:comment>
  <w:comment w:id="1686" w:author="Neetash Mysuru" w:date="2021-04-17T15:58:00Z" w:initials="NM">
    <w:p w14:paraId="0EB9EABA" w14:textId="510A7AAB" w:rsidR="00EC11BE" w:rsidRDefault="00EC11BE">
      <w:pPr>
        <w:pStyle w:val="CommentText"/>
      </w:pPr>
      <w:r>
        <w:rPr>
          <w:rStyle w:val="CommentReference"/>
        </w:rPr>
        <w:annotationRef/>
      </w:r>
      <w:r>
        <w:t xml:space="preserve">One can quantify duty cycle, also it would be interesting to </w:t>
      </w:r>
      <w:proofErr w:type="spellStart"/>
      <w:r>
        <w:t>disucss</w:t>
      </w:r>
      <w:proofErr w:type="spellEnd"/>
      <w:r>
        <w:t xml:space="preserve"> why we did not quantify duty cycle for example. I </w:t>
      </w:r>
      <w:proofErr w:type="spellStart"/>
      <w:r>
        <w:t>thik</w:t>
      </w:r>
      <w:proofErr w:type="spellEnd"/>
      <w:r>
        <w:t xml:space="preserve"> it was because we could not tell apart the difference between the 2, 3 and 4 but practically, can quantify the duty cycle for 1 and multi. </w:t>
      </w:r>
    </w:p>
  </w:comment>
  <w:comment w:id="1687" w:author="hgoerlitz" w:date="2021-05-06T20:15:00Z" w:initials="hg">
    <w:p w14:paraId="24A87390" w14:textId="043CD097" w:rsidR="00EC11BE" w:rsidRDefault="00EC11BE">
      <w:pPr>
        <w:pStyle w:val="CommentText"/>
      </w:pPr>
      <w:r>
        <w:rPr>
          <w:rStyle w:val="CommentReference"/>
        </w:rPr>
        <w:annotationRef/>
      </w:r>
      <w:r>
        <w:t>“are known to” can always be deleted, without changing the sentence a bit.</w:t>
      </w:r>
    </w:p>
  </w:comment>
  <w:comment w:id="1697" w:author="hgoerlitz" w:date="2021-05-06T20:25:00Z" w:initials="hg">
    <w:p w14:paraId="5CA52037" w14:textId="0E2716C1" w:rsidR="00EC11BE" w:rsidRDefault="00EC11BE">
      <w:pPr>
        <w:pStyle w:val="CommentText"/>
      </w:pPr>
      <w:r>
        <w:rPr>
          <w:rStyle w:val="CommentReference"/>
        </w:rPr>
        <w:annotationRef/>
      </w:r>
      <w:r>
        <w:t>Are there others??</w:t>
      </w:r>
    </w:p>
  </w:comment>
  <w:comment w:id="1743" w:author="hgoerlitz" w:date="2021-05-07T08:51:00Z" w:initials="hg">
    <w:p w14:paraId="1DD68634" w14:textId="7F668CC6" w:rsidR="000514A2" w:rsidRDefault="000514A2">
      <w:pPr>
        <w:pStyle w:val="CommentText"/>
      </w:pPr>
      <w:r>
        <w:rPr>
          <w:rStyle w:val="CommentReference"/>
        </w:rPr>
        <w:annotationRef/>
      </w:r>
      <w:r>
        <w:t xml:space="preserve">I would delete this; it’s a specific detail, and it is not only SNR that is </w:t>
      </w:r>
      <w:proofErr w:type="spellStart"/>
      <w:r>
        <w:t>relavant</w:t>
      </w:r>
      <w:proofErr w:type="spellEnd"/>
      <w:r>
        <w:t>, but also spectral differences. Or rephrase (and provide references!):</w:t>
      </w:r>
    </w:p>
    <w:p w14:paraId="63860F43" w14:textId="6A567FE1" w:rsidR="000514A2" w:rsidRDefault="000514A2">
      <w:pPr>
        <w:pStyle w:val="CommentText"/>
      </w:pPr>
      <w:r>
        <w:t>Even if an echo is (partially) overlapped, it might still be detected and recognized, depending on signal-to-noise-ratio and spectro-temporal differences (REF).</w:t>
      </w:r>
    </w:p>
  </w:comment>
  <w:comment w:id="1752" w:author="hgoerlitz" w:date="2021-05-07T09:01:00Z" w:initials="hg">
    <w:p w14:paraId="48D8CF76" w14:textId="355EA896" w:rsidR="00E12178" w:rsidRDefault="00E12178">
      <w:pPr>
        <w:pStyle w:val="CommentText"/>
      </w:pPr>
      <w:r>
        <w:rPr>
          <w:rStyle w:val="CommentReference"/>
        </w:rPr>
        <w:annotationRef/>
      </w:r>
      <w:r>
        <w:t>I think this sentence fits very well here!! Do you think the study supports our model?</w:t>
      </w:r>
    </w:p>
  </w:comment>
  <w:comment w:id="1782" w:author="hgoerlitz" w:date="2021-05-07T09:06:00Z" w:initials="hg">
    <w:p w14:paraId="7B25FC35" w14:textId="5FE9E267" w:rsidR="0089249C" w:rsidRDefault="0089249C">
      <w:pPr>
        <w:pStyle w:val="CommentText"/>
      </w:pPr>
      <w:r>
        <w:rPr>
          <w:rStyle w:val="CommentReference"/>
        </w:rPr>
        <w:annotationRef/>
      </w:r>
      <w:r>
        <w:t>Are those explanation really sufficient?</w:t>
      </w:r>
    </w:p>
  </w:comment>
  <w:comment w:id="1793" w:author="hgoerlitz" w:date="2021-05-07T08:57:00Z" w:initials="hg">
    <w:p w14:paraId="108FF368" w14:textId="77777777" w:rsidR="00E12178" w:rsidRDefault="00E12178" w:rsidP="00E12178">
      <w:pPr>
        <w:pStyle w:val="CommentText"/>
      </w:pPr>
      <w:r>
        <w:rPr>
          <w:rStyle w:val="CommentReference"/>
        </w:rPr>
        <w:annotationRef/>
      </w:r>
      <w:r>
        <w:t xml:space="preserve">What do you mean by this? Rather vague. Not clear to me why the </w:t>
      </w:r>
      <w:proofErr w:type="spellStart"/>
      <w:r>
        <w:t>Surlykke</w:t>
      </w:r>
      <w:proofErr w:type="spellEnd"/>
      <w:r>
        <w:t xml:space="preserve"> et al is citied for flight room characteristics, and how this relates Fawcett et al.</w:t>
      </w:r>
    </w:p>
  </w:comment>
  <w:comment w:id="1792" w:author="Neetash Mysuru" w:date="2021-04-17T16:03:00Z" w:initials="NM">
    <w:p w14:paraId="7D798B15" w14:textId="77777777" w:rsidR="00E12178" w:rsidRDefault="00E12178" w:rsidP="00E12178">
      <w:pPr>
        <w:pStyle w:val="CommentText"/>
      </w:pPr>
      <w:r>
        <w:rPr>
          <w:rStyle w:val="CommentReference"/>
        </w:rPr>
        <w:annotationRef/>
      </w:r>
      <w:r>
        <w:t xml:space="preserve">We have to discuss </w:t>
      </w:r>
      <w:proofErr w:type="spellStart"/>
      <w:r>
        <w:t>Furusawa</w:t>
      </w:r>
      <w:proofErr w:type="spellEnd"/>
      <w:r>
        <w:t xml:space="preserve"> paper, as their methodological approach is strong. And findings </w:t>
      </w:r>
      <w:proofErr w:type="gramStart"/>
      <w:r>
        <w:t>more strong</w:t>
      </w:r>
      <w:proofErr w:type="gramEnd"/>
      <w:r>
        <w:t xml:space="preserve">! </w:t>
      </w:r>
    </w:p>
  </w:comment>
  <w:comment w:id="1794" w:author="Neetash Mysuru" w:date="2021-04-17T16:04:00Z" w:initials="NM">
    <w:p w14:paraId="3AD9AE93" w14:textId="77777777" w:rsidR="00E12178" w:rsidRDefault="00E12178" w:rsidP="00E12178">
      <w:pPr>
        <w:pStyle w:val="CommentText"/>
      </w:pPr>
      <w:r>
        <w:rPr>
          <w:rStyle w:val="CommentReference"/>
        </w:rPr>
        <w:annotationRef/>
      </w:r>
      <w:r>
        <w:t xml:space="preserve">Memory of the place = less effort in echolocation, any study that has looked at echolocation in familiar and unfamiliar environments? </w:t>
      </w:r>
    </w:p>
  </w:comment>
  <w:comment w:id="1808" w:author="Neetash Mysuru" w:date="2021-04-17T16:06:00Z" w:initials="NM">
    <w:p w14:paraId="4C0B0050" w14:textId="77777777" w:rsidR="00E12178" w:rsidRDefault="00E12178" w:rsidP="00E12178">
      <w:pPr>
        <w:pStyle w:val="CommentText"/>
      </w:pPr>
      <w:r>
        <w:rPr>
          <w:rStyle w:val="CommentReference"/>
        </w:rPr>
        <w:annotationRef/>
      </w:r>
      <w:r>
        <w:t>Could also include how directionality of calls means less overlap in echolocation calls in space!!! Hence making the bats less susceptible to scenarios of having to echolocate with different parameters</w:t>
      </w:r>
    </w:p>
  </w:comment>
  <w:comment w:id="1815" w:author="hgoerlitz" w:date="2021-05-07T09:06:00Z" w:initials="hg">
    <w:p w14:paraId="27FDBCB3" w14:textId="3AF10C5E" w:rsidR="0089249C" w:rsidRDefault="0089249C">
      <w:pPr>
        <w:pStyle w:val="CommentText"/>
      </w:pPr>
      <w:r>
        <w:rPr>
          <w:rStyle w:val="CommentReference"/>
        </w:rPr>
        <w:annotationRef/>
      </w:r>
      <w:r>
        <w:t>I propose the above paragraph instead of this one.</w:t>
      </w:r>
    </w:p>
  </w:comment>
  <w:comment w:id="1817" w:author="hgoerlitz" w:date="2021-05-07T08:57:00Z" w:initials="hg">
    <w:p w14:paraId="23B71DD6" w14:textId="64A7C9B2" w:rsidR="000514A2" w:rsidRDefault="000514A2">
      <w:pPr>
        <w:pStyle w:val="CommentText"/>
      </w:pPr>
      <w:r>
        <w:rPr>
          <w:rStyle w:val="CommentReference"/>
        </w:rPr>
        <w:annotationRef/>
      </w:r>
      <w:r>
        <w:t xml:space="preserve">What do you mean by this? Rather vague. Not clear to me why the </w:t>
      </w:r>
      <w:proofErr w:type="spellStart"/>
      <w:r>
        <w:t>Surlykke</w:t>
      </w:r>
      <w:proofErr w:type="spellEnd"/>
      <w:r>
        <w:t xml:space="preserve"> et al is citied for flight room characteristics, and how this relates Fawcett et al.</w:t>
      </w:r>
    </w:p>
  </w:comment>
  <w:comment w:id="1816" w:author="Neetash Mysuru" w:date="2021-04-17T16:03:00Z" w:initials="NM">
    <w:p w14:paraId="1C76FFEB" w14:textId="3C8EFD33" w:rsidR="00EC11BE" w:rsidRDefault="00EC11BE">
      <w:pPr>
        <w:pStyle w:val="CommentText"/>
      </w:pPr>
      <w:r>
        <w:rPr>
          <w:rStyle w:val="CommentReference"/>
        </w:rPr>
        <w:annotationRef/>
      </w:r>
      <w:r>
        <w:t xml:space="preserve">We have to discuss </w:t>
      </w:r>
      <w:proofErr w:type="spellStart"/>
      <w:r>
        <w:t>Furusawa</w:t>
      </w:r>
      <w:proofErr w:type="spellEnd"/>
      <w:r>
        <w:t xml:space="preserve"> paper, as their methodological approach is strong. And findings </w:t>
      </w:r>
      <w:proofErr w:type="gramStart"/>
      <w:r>
        <w:t>more strong</w:t>
      </w:r>
      <w:proofErr w:type="gramEnd"/>
      <w:r>
        <w:t xml:space="preserve">! </w:t>
      </w:r>
    </w:p>
  </w:comment>
  <w:comment w:id="1818" w:author="Neetash Mysuru" w:date="2021-04-17T16:04:00Z" w:initials="NM">
    <w:p w14:paraId="26F4E711" w14:textId="0E253C85" w:rsidR="00EC11BE" w:rsidRDefault="00EC11BE">
      <w:pPr>
        <w:pStyle w:val="CommentText"/>
      </w:pPr>
      <w:r>
        <w:rPr>
          <w:rStyle w:val="CommentReference"/>
        </w:rPr>
        <w:annotationRef/>
      </w:r>
      <w:r>
        <w:t xml:space="preserve">Memory of the place = less effort in echolocation, any study that has looked at echolocation in familiar and unfamiliar environments? </w:t>
      </w:r>
    </w:p>
  </w:comment>
  <w:comment w:id="1821" w:author="Neetash Mysuru" w:date="2021-04-17T16:06:00Z" w:initials="NM">
    <w:p w14:paraId="4607A0B5" w14:textId="0CBE33FA" w:rsidR="00EC11BE" w:rsidRDefault="00EC11BE">
      <w:pPr>
        <w:pStyle w:val="CommentText"/>
      </w:pPr>
      <w:r>
        <w:rPr>
          <w:rStyle w:val="CommentReference"/>
        </w:rPr>
        <w:annotationRef/>
      </w:r>
      <w:r>
        <w:t>Could also include how directionality of calls means less overlap in echolocation calls in space!!! Hence making the bats less susceptible to scenarios of having to echolocate with different parameters</w:t>
      </w:r>
    </w:p>
  </w:comment>
  <w:comment w:id="1841" w:author="hgoerlitz" w:date="2021-05-07T09:08:00Z" w:initials="hg">
    <w:p w14:paraId="1779EC55" w14:textId="77777777" w:rsidR="009745C5" w:rsidRDefault="009745C5">
      <w:pPr>
        <w:pStyle w:val="CommentText"/>
      </w:pPr>
      <w:r>
        <w:rPr>
          <w:rStyle w:val="CommentReference"/>
        </w:rPr>
        <w:annotationRef/>
      </w:r>
      <w:r>
        <w:t>Feels a bit exaggerated to me. The idea that the observed JAR is simply a response to other objects</w:t>
      </w:r>
      <w:r w:rsidR="00EA0822">
        <w:t xml:space="preserve"> </w:t>
      </w:r>
      <w:r>
        <w:t xml:space="preserve">in the air </w:t>
      </w:r>
      <w:r w:rsidR="00EA0822">
        <w:t xml:space="preserve">(i.e., no special echolocation strategy) </w:t>
      </w:r>
      <w:r>
        <w:t>is not new.</w:t>
      </w:r>
    </w:p>
    <w:p w14:paraId="406A0B2B" w14:textId="77777777" w:rsidR="00EA0822" w:rsidRDefault="00EA0822">
      <w:pPr>
        <w:pStyle w:val="CommentText"/>
      </w:pPr>
    </w:p>
    <w:p w14:paraId="4CBD5FBE" w14:textId="33388A82" w:rsidR="00EA0822" w:rsidRDefault="00EA0822">
      <w:pPr>
        <w:pStyle w:val="CommentText"/>
      </w:pPr>
      <w:r>
        <w:t>See my alternative suggestion above.</w:t>
      </w:r>
    </w:p>
  </w:comment>
  <w:comment w:id="1850" w:author="Neetash Mysuru" w:date="2021-04-17T16:09:00Z" w:initials="NM">
    <w:p w14:paraId="15A6AA16" w14:textId="1EF6FBB0" w:rsidR="00EC11BE" w:rsidRDefault="00EC11BE">
      <w:pPr>
        <w:pStyle w:val="CommentText"/>
      </w:pPr>
      <w:r>
        <w:rPr>
          <w:rStyle w:val="CommentReference"/>
        </w:rPr>
        <w:annotationRef/>
      </w:r>
      <w:r>
        <w:t xml:space="preserve">Figure sub </w:t>
      </w:r>
      <w:proofErr w:type="spellStart"/>
      <w:r>
        <w:t>lables</w:t>
      </w:r>
      <w:proofErr w:type="spellEnd"/>
      <w:r>
        <w:t>, A) and B)</w:t>
      </w:r>
    </w:p>
  </w:comment>
  <w:comment w:id="1855" w:author="Neetash Mysuru" w:date="2021-04-17T16:11:00Z" w:initials="NM">
    <w:p w14:paraId="1C3FD0BB" w14:textId="237F1CB0" w:rsidR="00EC11BE" w:rsidRDefault="00EC11BE">
      <w:pPr>
        <w:pStyle w:val="CommentText"/>
      </w:pPr>
      <w:r>
        <w:rPr>
          <w:rStyle w:val="CommentReference"/>
        </w:rPr>
        <w:annotationRef/>
      </w:r>
      <w:r>
        <w:t>Exclude what?</w:t>
      </w:r>
    </w:p>
  </w:comment>
  <w:comment w:id="1856" w:author="Neetash Mysuru" w:date="2021-04-17T16:12:00Z" w:initials="NM">
    <w:p w14:paraId="673B79F5" w14:textId="0BBBCEC9" w:rsidR="00EC11BE" w:rsidRDefault="00EC11BE">
      <w:pPr>
        <w:pStyle w:val="CommentText"/>
      </w:pPr>
      <w:r>
        <w:rPr>
          <w:rStyle w:val="CommentReference"/>
        </w:rPr>
        <w:annotationRef/>
      </w:r>
      <w:r>
        <w:t xml:space="preserve">How did we solve it? It would be useful for people to </w:t>
      </w:r>
      <w:proofErr w:type="gramStart"/>
      <w:r>
        <w:t>replicate !!</w:t>
      </w:r>
      <w:proofErr w:type="gramEnd"/>
    </w:p>
  </w:comment>
  <w:comment w:id="1858" w:author="hgoerlitz" w:date="2021-04-28T14:18:00Z" w:initials="hg">
    <w:p w14:paraId="6DB6A7DB" w14:textId="77777777" w:rsidR="00EC11BE" w:rsidRDefault="00EC11BE">
      <w:pPr>
        <w:pStyle w:val="CommentText"/>
      </w:pPr>
      <w:r>
        <w:rPr>
          <w:rStyle w:val="CommentReference"/>
        </w:rPr>
        <w:annotationRef/>
      </w:r>
      <w:r>
        <w:t>This is unclear to me. As I read this, there are TWO potential criteria for separating two successive periods:</w:t>
      </w:r>
    </w:p>
    <w:p w14:paraId="432A0D9B" w14:textId="77777777" w:rsidR="00EC11BE" w:rsidRDefault="00EC11BE" w:rsidP="001B584C">
      <w:pPr>
        <w:pStyle w:val="CommentText"/>
        <w:numPr>
          <w:ilvl w:val="0"/>
          <w:numId w:val="11"/>
        </w:numPr>
      </w:pPr>
      <w:r>
        <w:t xml:space="preserve"> Either, there is a </w:t>
      </w:r>
      <w:proofErr w:type="spellStart"/>
      <w:r>
        <w:t>diference</w:t>
      </w:r>
      <w:proofErr w:type="spellEnd"/>
      <w:r>
        <w:t xml:space="preserve"> of at least six frames during which no bat was visible.</w:t>
      </w:r>
    </w:p>
    <w:p w14:paraId="277D8E20" w14:textId="77777777" w:rsidR="00EC11BE" w:rsidRDefault="00EC11BE" w:rsidP="001B584C">
      <w:pPr>
        <w:pStyle w:val="CommentText"/>
        <w:numPr>
          <w:ilvl w:val="0"/>
          <w:numId w:val="11"/>
        </w:numPr>
      </w:pPr>
      <w:r>
        <w:t xml:space="preserve"> Or, the number of bats has changed, e.g. from a 1-bat to a 2-bat context, WITHOUT a gap of at least 6 frames.</w:t>
      </w:r>
    </w:p>
    <w:p w14:paraId="2F48B144" w14:textId="77777777" w:rsidR="00EC11BE" w:rsidRDefault="00EC11BE" w:rsidP="001B584C">
      <w:pPr>
        <w:pStyle w:val="CommentText"/>
      </w:pPr>
    </w:p>
    <w:p w14:paraId="4D14B422" w14:textId="77777777" w:rsidR="00EC11BE" w:rsidRDefault="00EC11BE" w:rsidP="001B584C">
      <w:pPr>
        <w:pStyle w:val="CommentText"/>
      </w:pPr>
      <w:r>
        <w:t>To do:</w:t>
      </w:r>
    </w:p>
    <w:p w14:paraId="6D035796" w14:textId="76929EAF" w:rsidR="00EC11BE" w:rsidRDefault="00EC11BE" w:rsidP="001B584C">
      <w:pPr>
        <w:pStyle w:val="CommentText"/>
        <w:numPr>
          <w:ilvl w:val="0"/>
          <w:numId w:val="12"/>
        </w:numPr>
      </w:pPr>
      <w:r>
        <w:t>Rephrase to clarify</w:t>
      </w:r>
    </w:p>
    <w:p w14:paraId="7A258B6D" w14:textId="78520B63" w:rsidR="00EC11BE" w:rsidRDefault="00EC11BE" w:rsidP="001B584C">
      <w:pPr>
        <w:pStyle w:val="CommentText"/>
        <w:numPr>
          <w:ilvl w:val="0"/>
          <w:numId w:val="12"/>
        </w:numPr>
      </w:pPr>
      <w:r>
        <w:t xml:space="preserve"> We do not need to talk about the different multi-bat-contexts at all (i.e., number of bats &gt;1), because we only </w:t>
      </w:r>
      <w:proofErr w:type="spellStart"/>
      <w:r>
        <w:t>analyse</w:t>
      </w:r>
      <w:proofErr w:type="spellEnd"/>
      <w:r>
        <w:t xml:space="preserve"> single vs multi-bat. </w:t>
      </w:r>
      <w:proofErr w:type="gramStart"/>
      <w:r>
        <w:t>So</w:t>
      </w:r>
      <w:proofErr w:type="gramEnd"/>
      <w:r>
        <w:t xml:space="preserve"> you could simply separate between only 1 bat is visible vs MORE than 1 bat is visible.</w:t>
      </w:r>
    </w:p>
  </w:comment>
  <w:comment w:id="1866" w:author="Neetash Mysuru" w:date="2021-04-17T16:18:00Z" w:initials="NM">
    <w:p w14:paraId="01399522" w14:textId="132FC182" w:rsidR="00EC11BE" w:rsidRDefault="00EC11BE">
      <w:pPr>
        <w:pStyle w:val="CommentText"/>
      </w:pPr>
      <w:r>
        <w:rPr>
          <w:rStyle w:val="CommentReference"/>
        </w:rPr>
        <w:annotationRef/>
      </w:r>
      <w:r>
        <w:t xml:space="preserve">Wondering if 250 Hz is a broad range? </w:t>
      </w:r>
    </w:p>
  </w:comment>
  <w:comment w:id="1868" w:author="Neetash Mysuru" w:date="2021-04-17T16:20:00Z" w:initials="NM">
    <w:p w14:paraId="2A58B245" w14:textId="050A5660" w:rsidR="00EC11BE" w:rsidRDefault="00EC11BE">
      <w:pPr>
        <w:pStyle w:val="CommentText"/>
      </w:pPr>
      <w:r>
        <w:rPr>
          <w:rStyle w:val="CommentReference"/>
        </w:rPr>
        <w:annotationRef/>
      </w:r>
      <w:r>
        <w:t xml:space="preserve">How does it contrast to the spectral resolutions in other studies, Fawcett, </w:t>
      </w:r>
      <w:proofErr w:type="spellStart"/>
      <w:r>
        <w:t>Furusawa</w:t>
      </w:r>
      <w:proofErr w:type="spellEnd"/>
      <w:r>
        <w:t xml:space="preserve">? </w:t>
      </w:r>
    </w:p>
  </w:comment>
  <w:comment w:id="1871" w:author="Neetash Mysuru" w:date="2021-04-17T16:22:00Z" w:initials="NM">
    <w:p w14:paraId="74EE54B5" w14:textId="134632EE" w:rsidR="00EC11BE" w:rsidRDefault="00EC11BE">
      <w:pPr>
        <w:pStyle w:val="CommentText"/>
      </w:pPr>
      <w:r>
        <w:rPr>
          <w:rStyle w:val="CommentReference"/>
        </w:rPr>
        <w:annotationRef/>
      </w:r>
      <w:r>
        <w:t>That’s multiple!</w:t>
      </w:r>
    </w:p>
  </w:comment>
  <w:comment w:id="1876" w:author="hgoerlitz" w:date="2021-05-06T12:13:00Z" w:initials="hg">
    <w:p w14:paraId="3DB29492" w14:textId="0867951E" w:rsidR="00EC11BE" w:rsidRDefault="00EC11BE">
      <w:pPr>
        <w:pStyle w:val="CommentText"/>
      </w:pPr>
      <w:r>
        <w:rPr>
          <w:rStyle w:val="CommentReference"/>
        </w:rPr>
        <w:annotationRef/>
      </w:r>
      <w:r>
        <w:t>It’s not intuitive how the acoustic fovea comes into play. Do you mean individual-specific call frequencies (that are correlated by the acoustic fovea?) If so, please replace.</w:t>
      </w:r>
    </w:p>
  </w:comment>
  <w:comment w:id="1878" w:author="hgoerlitz" w:date="2021-05-06T12:14:00Z" w:initials="hg">
    <w:p w14:paraId="08D05E18" w14:textId="67EBA237" w:rsidR="00EC11BE" w:rsidRDefault="00EC11BE">
      <w:pPr>
        <w:pStyle w:val="CommentText"/>
      </w:pPr>
      <w:r>
        <w:rPr>
          <w:rStyle w:val="CommentReference"/>
        </w:rPr>
        <w:annotationRef/>
      </w:r>
      <w:r>
        <w:t>“</w:t>
      </w:r>
      <w:proofErr w:type="spellStart"/>
      <w:r>
        <w:t>upto</w:t>
      </w:r>
      <w:proofErr w:type="spellEnd"/>
      <w:r>
        <w:t>” is always “up to”. “</w:t>
      </w:r>
      <w:proofErr w:type="spellStart"/>
      <w:r>
        <w:t>upto</w:t>
      </w:r>
      <w:proofErr w:type="spellEnd"/>
      <w:r>
        <w:t>” does not exist. I keep changing that; please notice this and use the correct form. (Also pay attention to your spell checker; it helps)</w:t>
      </w:r>
    </w:p>
  </w:comment>
  <w:comment w:id="1883" w:author="Neetash Mysuru" w:date="2021-04-18T15:24:00Z" w:initials="NM">
    <w:p w14:paraId="0141428E" w14:textId="14DCA2DC" w:rsidR="00EC11BE" w:rsidRDefault="00EC11BE">
      <w:pPr>
        <w:pStyle w:val="CommentText"/>
      </w:pPr>
      <w:r>
        <w:rPr>
          <w:rStyle w:val="CommentReference"/>
        </w:rPr>
        <w:annotationRef/>
      </w:r>
      <w:r>
        <w:t>Wondering why we need the start and end of flight speeds</w:t>
      </w:r>
    </w:p>
  </w:comment>
  <w:comment w:id="1884" w:author="Neetash Mysuru" w:date="2021-04-18T15:26:00Z" w:initials="NM">
    <w:p w14:paraId="404F27C4" w14:textId="74DA4CDC" w:rsidR="00EC11BE" w:rsidRDefault="00EC11BE">
      <w:pPr>
        <w:pStyle w:val="CommentText"/>
      </w:pPr>
      <w:r>
        <w:rPr>
          <w:rStyle w:val="CommentReference"/>
        </w:rPr>
        <w:annotationRef/>
      </w:r>
      <w:r>
        <w:t>I figured it out, its mimicking the recorded audio!</w:t>
      </w:r>
    </w:p>
  </w:comment>
  <w:comment w:id="1887" w:author="hgoerlitz" w:date="2021-05-06T12:19:00Z" w:initials="hg">
    <w:p w14:paraId="6B667054" w14:textId="5A945217" w:rsidR="00EC11BE" w:rsidRDefault="00EC11BE">
      <w:pPr>
        <w:pStyle w:val="CommentText"/>
      </w:pPr>
      <w:r>
        <w:rPr>
          <w:rStyle w:val="CommentReference"/>
        </w:rPr>
        <w:annotationRef/>
      </w:r>
      <w:r>
        <w:t>To avoid line break between number and unit, get used to using protected space between number and unit (STRT + Shift + Space) – check the formatting symbols to see the difference</w:t>
      </w:r>
    </w:p>
  </w:comment>
  <w:comment w:id="1891" w:author="hgoerlitz" w:date="2021-05-06T14:21:00Z" w:initials="hg">
    <w:p w14:paraId="2DE21324" w14:textId="6459EEA3" w:rsidR="00EC11BE" w:rsidRDefault="00EC11BE">
      <w:pPr>
        <w:pStyle w:val="CommentText"/>
      </w:pPr>
      <w:r>
        <w:rPr>
          <w:rStyle w:val="CommentReference"/>
        </w:rPr>
        <w:annotationRef/>
      </w:r>
      <w:r>
        <w:t>In single bats, I think we should write ‘peak frequency” or CF-peak-frequency</w:t>
      </w:r>
    </w:p>
  </w:comment>
  <w:comment w:id="1892" w:author="Neetash Mysuru" w:date="2021-04-18T15:27:00Z" w:initials="NM">
    <w:p w14:paraId="199E61A5" w14:textId="7B2E5771" w:rsidR="00EC11BE" w:rsidRDefault="00EC11BE">
      <w:pPr>
        <w:pStyle w:val="CommentText"/>
      </w:pPr>
      <w:r>
        <w:rPr>
          <w:rStyle w:val="CommentReference"/>
        </w:rPr>
        <w:annotationRef/>
      </w:r>
      <w:r>
        <w:t xml:space="preserve">The shape of the distribution is not matching, curious what changes at the upper range in the observed! Could mention, the simulations still could not replicate the shape of the distributions as it was a basic model that did not consider spreading and directionality of </w:t>
      </w:r>
      <w:proofErr w:type="spellStart"/>
      <w:r>
        <w:t>vocalisations</w:t>
      </w:r>
      <w:proofErr w:type="spellEnd"/>
      <w:r>
        <w:t xml:space="preserve">. </w:t>
      </w:r>
    </w:p>
  </w:comment>
  <w:comment w:id="1893" w:author="Neetash Mysuru" w:date="2021-04-18T15:32:00Z" w:initials="NM">
    <w:p w14:paraId="4C291526" w14:textId="27A22F83" w:rsidR="00EC11BE" w:rsidRDefault="00EC11BE">
      <w:pPr>
        <w:pStyle w:val="CommentText"/>
      </w:pPr>
      <w:r>
        <w:rPr>
          <w:rStyle w:val="CommentReference"/>
        </w:rPr>
        <w:annotationRef/>
      </w:r>
      <w:r>
        <w:t xml:space="preserve">Y axis scale? </w:t>
      </w:r>
    </w:p>
  </w:comment>
  <w:comment w:id="1895" w:author="Neetash Mysuru" w:date="2021-04-18T15:34:00Z" w:initials="NM">
    <w:p w14:paraId="351478D9" w14:textId="0FB9444F" w:rsidR="00EC11BE" w:rsidRDefault="00EC11BE">
      <w:pPr>
        <w:pStyle w:val="CommentText"/>
      </w:pPr>
      <w:r>
        <w:rPr>
          <w:rStyle w:val="CommentReference"/>
        </w:rPr>
        <w:annotationRef/>
      </w:r>
      <w:r>
        <w:t>Why did we do this? I am sorry, don’t seem we have discussed this in the past. N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687CA" w15:done="0"/>
  <w15:commentEx w15:paraId="7F592AD7" w15:done="0"/>
  <w15:commentEx w15:paraId="333C5AA3" w15:done="0"/>
  <w15:commentEx w15:paraId="546ACA1D" w15:done="0"/>
  <w15:commentEx w15:paraId="4C1EDB70" w15:done="0"/>
  <w15:commentEx w15:paraId="3F0E946D" w15:done="0"/>
  <w15:commentEx w15:paraId="252E3F27" w15:done="0"/>
  <w15:commentEx w15:paraId="4BF744D5" w15:done="0"/>
  <w15:commentEx w15:paraId="16E1BB8B" w15:done="0"/>
  <w15:commentEx w15:paraId="5349FD64" w15:done="0"/>
  <w15:commentEx w15:paraId="51906E21" w15:done="0"/>
  <w15:commentEx w15:paraId="536B415E" w15:done="0"/>
  <w15:commentEx w15:paraId="3B94A9BD" w15:done="0"/>
  <w15:commentEx w15:paraId="705E55C4" w15:done="0"/>
  <w15:commentEx w15:paraId="7D6841F1" w15:done="0"/>
  <w15:commentEx w15:paraId="4F8DB3FB" w15:done="0"/>
  <w15:commentEx w15:paraId="63236E28" w15:paraIdParent="4F8DB3FB" w15:done="0"/>
  <w15:commentEx w15:paraId="6AD71170" w15:done="0"/>
  <w15:commentEx w15:paraId="2233EBBC" w15:paraIdParent="6AD71170" w15:done="0"/>
  <w15:commentEx w15:paraId="2AEB503F" w15:done="0"/>
  <w15:commentEx w15:paraId="30E28C7E" w15:done="0"/>
  <w15:commentEx w15:paraId="3169A9F6" w15:done="0"/>
  <w15:commentEx w15:paraId="61B796FF" w15:done="0"/>
  <w15:commentEx w15:paraId="1F2DB344" w15:done="0"/>
  <w15:commentEx w15:paraId="627A6C19" w15:done="0"/>
  <w15:commentEx w15:paraId="6695FE67" w15:paraIdParent="627A6C19" w15:done="0"/>
  <w15:commentEx w15:paraId="3D43DABB" w15:done="0"/>
  <w15:commentEx w15:paraId="1DB05119" w15:done="0"/>
  <w15:commentEx w15:paraId="7A6978E3" w15:done="0"/>
  <w15:commentEx w15:paraId="219E982E" w15:paraIdParent="7A6978E3" w15:done="0"/>
  <w15:commentEx w15:paraId="348FA929" w15:done="0"/>
  <w15:commentEx w15:paraId="4FFB3DCA" w15:done="0"/>
  <w15:commentEx w15:paraId="79573679" w15:done="0"/>
  <w15:commentEx w15:paraId="3BDC7975" w15:done="0"/>
  <w15:commentEx w15:paraId="642DE194" w15:done="0"/>
  <w15:commentEx w15:paraId="1D7609DC" w15:paraIdParent="642DE194" w15:done="0"/>
  <w15:commentEx w15:paraId="025DC30C" w15:done="0"/>
  <w15:commentEx w15:paraId="4D96A65A" w15:done="0"/>
  <w15:commentEx w15:paraId="329FDC42" w15:paraIdParent="4D96A65A" w15:done="0"/>
  <w15:commentEx w15:paraId="47675D57" w15:done="0"/>
  <w15:commentEx w15:paraId="080A79EA" w15:done="0"/>
  <w15:commentEx w15:paraId="3CDAD5BE" w15:done="0"/>
  <w15:commentEx w15:paraId="297EB496" w15:done="0"/>
  <w15:commentEx w15:paraId="323CC92E" w15:done="0"/>
  <w15:commentEx w15:paraId="42865594" w15:paraIdParent="323CC92E" w15:done="0"/>
  <w15:commentEx w15:paraId="6301A8B5" w15:done="0"/>
  <w15:commentEx w15:paraId="4E6D07EF" w15:done="0"/>
  <w15:commentEx w15:paraId="6C7C36AD" w15:done="0"/>
  <w15:commentEx w15:paraId="0C6D7416" w15:done="0"/>
  <w15:commentEx w15:paraId="72EEBA6F" w15:paraIdParent="0C6D7416" w15:done="0"/>
  <w15:commentEx w15:paraId="3E994519" w15:done="0"/>
  <w15:commentEx w15:paraId="1345A756" w15:paraIdParent="3E994519" w15:done="0"/>
  <w15:commentEx w15:paraId="3FE6C5B5" w15:done="0"/>
  <w15:commentEx w15:paraId="564FEB49" w15:done="0"/>
  <w15:commentEx w15:paraId="4B2577F9" w15:done="0"/>
  <w15:commentEx w15:paraId="2596D4EB" w15:done="0"/>
  <w15:commentEx w15:paraId="61579C92" w15:done="0"/>
  <w15:commentEx w15:paraId="01158213" w15:done="0"/>
  <w15:commentEx w15:paraId="47F7C6E9" w15:done="0"/>
  <w15:commentEx w15:paraId="298AF72A" w15:done="0"/>
  <w15:commentEx w15:paraId="16A39776" w15:done="0"/>
  <w15:commentEx w15:paraId="568A6359" w15:done="0"/>
  <w15:commentEx w15:paraId="263D5ADD" w15:done="0"/>
  <w15:commentEx w15:paraId="243D00B2" w15:done="0"/>
  <w15:commentEx w15:paraId="1CB521A6" w15:done="0"/>
  <w15:commentEx w15:paraId="044D3AEF" w15:done="0"/>
  <w15:commentEx w15:paraId="7BC5B1AB" w15:done="0"/>
  <w15:commentEx w15:paraId="7EC7959F" w15:paraIdParent="7BC5B1AB" w15:done="0"/>
  <w15:commentEx w15:paraId="20578D03" w15:done="0"/>
  <w15:commentEx w15:paraId="1466FE4B" w15:done="0"/>
  <w15:commentEx w15:paraId="1BC6A5F7" w15:done="0"/>
  <w15:commentEx w15:paraId="6BD08FDD" w15:done="0"/>
  <w15:commentEx w15:paraId="7BB429C2" w15:done="0"/>
  <w15:commentEx w15:paraId="58E0BA5F" w15:done="0"/>
  <w15:commentEx w15:paraId="0EF199D9" w15:done="0"/>
  <w15:commentEx w15:paraId="22EB09BC" w15:done="0"/>
  <w15:commentEx w15:paraId="49605207" w15:done="0"/>
  <w15:commentEx w15:paraId="1A12FA47" w15:done="0"/>
  <w15:commentEx w15:paraId="1DAACEDC" w15:done="0"/>
  <w15:commentEx w15:paraId="4AF38441" w15:done="0"/>
  <w15:commentEx w15:paraId="3FF499AE" w15:done="0"/>
  <w15:commentEx w15:paraId="16AB6806" w15:done="0"/>
  <w15:commentEx w15:paraId="446C0825" w15:done="0"/>
  <w15:commentEx w15:paraId="6B6EE542" w15:done="0"/>
  <w15:commentEx w15:paraId="24DF611E" w15:done="0"/>
  <w15:commentEx w15:paraId="1635CB24" w15:paraIdParent="24DF611E" w15:done="0"/>
  <w15:commentEx w15:paraId="2555A55A" w15:done="0"/>
  <w15:commentEx w15:paraId="61B533C0" w15:done="0"/>
  <w15:commentEx w15:paraId="5ADD228A" w15:done="0"/>
  <w15:commentEx w15:paraId="5A8FCD3A" w15:done="0"/>
  <w15:commentEx w15:paraId="47DC97D9" w15:done="0"/>
  <w15:commentEx w15:paraId="27C4DA2E" w15:done="0"/>
  <w15:commentEx w15:paraId="201D2162" w15:done="0"/>
  <w15:commentEx w15:paraId="0858B485" w15:done="0"/>
  <w15:commentEx w15:paraId="245245A4" w15:done="0"/>
  <w15:commentEx w15:paraId="732143F1" w15:done="0"/>
  <w15:commentEx w15:paraId="11CF467D" w15:done="0"/>
  <w15:commentEx w15:paraId="1AF20AA5" w15:done="0"/>
  <w15:commentEx w15:paraId="1567D572" w15:done="0"/>
  <w15:commentEx w15:paraId="444261B1" w15:done="0"/>
  <w15:commentEx w15:paraId="24A0E2B1" w15:done="0"/>
  <w15:commentEx w15:paraId="353BE7AC" w15:done="0"/>
  <w15:commentEx w15:paraId="7EB27EBF" w15:done="0"/>
  <w15:commentEx w15:paraId="4695EB52" w15:paraIdParent="7EB27EBF" w15:done="0"/>
  <w15:commentEx w15:paraId="0D090897" w15:done="0"/>
  <w15:commentEx w15:paraId="3F0D83C0" w15:done="0"/>
  <w15:commentEx w15:paraId="165EC956" w15:paraIdParent="3F0D83C0" w15:done="0"/>
  <w15:commentEx w15:paraId="14A3AD8C" w15:done="0"/>
  <w15:commentEx w15:paraId="43317E85" w15:done="0"/>
  <w15:commentEx w15:paraId="1EA60628" w15:done="0"/>
  <w15:commentEx w15:paraId="3C04D1FB" w15:paraIdParent="1EA60628" w15:done="0"/>
  <w15:commentEx w15:paraId="50F1FE29" w15:done="0"/>
  <w15:commentEx w15:paraId="5F36B83B" w15:done="0"/>
  <w15:commentEx w15:paraId="3802D67B" w15:done="0"/>
  <w15:commentEx w15:paraId="7C923737" w15:done="0"/>
  <w15:commentEx w15:paraId="74AEC3A5" w15:paraIdParent="7C923737" w15:done="0"/>
  <w15:commentEx w15:paraId="754EFB37" w15:done="0"/>
  <w15:commentEx w15:paraId="6BC1BE65" w15:done="0"/>
  <w15:commentEx w15:paraId="452D842F" w15:done="0"/>
  <w15:commentEx w15:paraId="41892EB6" w15:paraIdParent="452D842F" w15:done="0"/>
  <w15:commentEx w15:paraId="1DF061F8" w15:done="0"/>
  <w15:commentEx w15:paraId="4795F555" w15:done="0"/>
  <w15:commentEx w15:paraId="48380874" w15:done="0"/>
  <w15:commentEx w15:paraId="1E28A3AA" w15:done="0"/>
  <w15:commentEx w15:paraId="0EB9EABA" w15:done="0"/>
  <w15:commentEx w15:paraId="24A87390" w15:done="0"/>
  <w15:commentEx w15:paraId="5CA52037" w15:done="0"/>
  <w15:commentEx w15:paraId="63860F43" w15:done="0"/>
  <w15:commentEx w15:paraId="48D8CF76" w15:done="0"/>
  <w15:commentEx w15:paraId="7B25FC35" w15:done="0"/>
  <w15:commentEx w15:paraId="108FF368" w15:done="0"/>
  <w15:commentEx w15:paraId="7D798B15" w15:done="0"/>
  <w15:commentEx w15:paraId="3AD9AE93" w15:done="0"/>
  <w15:commentEx w15:paraId="4C0B0050" w15:done="0"/>
  <w15:commentEx w15:paraId="27FDBCB3" w15:done="0"/>
  <w15:commentEx w15:paraId="23B71DD6" w15:done="0"/>
  <w15:commentEx w15:paraId="1C76FFEB" w15:done="0"/>
  <w15:commentEx w15:paraId="26F4E711" w15:done="0"/>
  <w15:commentEx w15:paraId="4607A0B5" w15:done="0"/>
  <w15:commentEx w15:paraId="4CBD5FBE" w15:done="0"/>
  <w15:commentEx w15:paraId="15A6AA16" w15:done="0"/>
  <w15:commentEx w15:paraId="1C3FD0BB" w15:done="0"/>
  <w15:commentEx w15:paraId="673B79F5" w15:done="0"/>
  <w15:commentEx w15:paraId="7A258B6D" w15:done="0"/>
  <w15:commentEx w15:paraId="01399522" w15:done="0"/>
  <w15:commentEx w15:paraId="2A58B245" w15:done="0"/>
  <w15:commentEx w15:paraId="74EE54B5" w15:done="0"/>
  <w15:commentEx w15:paraId="3DB29492" w15:done="0"/>
  <w15:commentEx w15:paraId="08D05E18" w15:done="0"/>
  <w15:commentEx w15:paraId="0141428E" w15:done="0"/>
  <w15:commentEx w15:paraId="404F27C4" w15:paraIdParent="0141428E" w15:done="0"/>
  <w15:commentEx w15:paraId="6B667054" w15:done="0"/>
  <w15:commentEx w15:paraId="2DE21324" w15:done="0"/>
  <w15:commentEx w15:paraId="199E61A5" w15:done="0"/>
  <w15:commentEx w15:paraId="4C291526" w15:done="0"/>
  <w15:commentEx w15:paraId="351478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687CA" w16cid:durableId="243F7933"/>
  <w16cid:commentId w16cid:paraId="7F592AD7" w16cid:durableId="243F7AA0"/>
  <w16cid:commentId w16cid:paraId="333C5AA3" w16cid:durableId="243F7B6C"/>
  <w16cid:commentId w16cid:paraId="546ACA1D" w16cid:durableId="243F7B10"/>
  <w16cid:commentId w16cid:paraId="4C1EDB70" w16cid:durableId="24316DC0"/>
  <w16cid:commentId w16cid:paraId="3F0E946D" w16cid:durableId="24316E1A"/>
  <w16cid:commentId w16cid:paraId="252E3F27" w16cid:durableId="24316E33"/>
  <w16cid:commentId w16cid:paraId="4BF744D5" w16cid:durableId="24316F27"/>
  <w16cid:commentId w16cid:paraId="16E1BB8B" w16cid:durableId="24316E71"/>
  <w16cid:commentId w16cid:paraId="5349FD64" w16cid:durableId="24316F7C"/>
  <w16cid:commentId w16cid:paraId="51906E21" w16cid:durableId="2431712D"/>
  <w16cid:commentId w16cid:paraId="536B415E" w16cid:durableId="2421923B"/>
  <w16cid:commentId w16cid:paraId="3B94A9BD" w16cid:durableId="242194C7"/>
  <w16cid:commentId w16cid:paraId="705E55C4" w16cid:durableId="2431723E"/>
  <w16cid:commentId w16cid:paraId="7D6841F1" w16cid:durableId="2431729C"/>
  <w16cid:commentId w16cid:paraId="4F8DB3FB" w16cid:durableId="24245A26"/>
  <w16cid:commentId w16cid:paraId="63236E28" w16cid:durableId="2433E841"/>
  <w16cid:commentId w16cid:paraId="6AD71170" w16cid:durableId="24245A52"/>
  <w16cid:commentId w16cid:paraId="2233EBBC" w16cid:durableId="2433E85C"/>
  <w16cid:commentId w16cid:paraId="2AEB503F" w16cid:durableId="2433EA92"/>
  <w16cid:commentId w16cid:paraId="30E28C7E" w16cid:durableId="24245FB3"/>
  <w16cid:commentId w16cid:paraId="3169A9F6" w16cid:durableId="2433EB8F"/>
  <w16cid:commentId w16cid:paraId="61B796FF" w16cid:durableId="2433EE14"/>
  <w16cid:commentId w16cid:paraId="1F2DB344" w16cid:durableId="2433EFAC"/>
  <w16cid:commentId w16cid:paraId="627A6C19" w16cid:durableId="24246177"/>
  <w16cid:commentId w16cid:paraId="6695FE67" w16cid:durableId="2433FDBD"/>
  <w16cid:commentId w16cid:paraId="3D43DABB" w16cid:durableId="243401FA"/>
  <w16cid:commentId w16cid:paraId="1DB05119" w16cid:durableId="242461EA"/>
  <w16cid:commentId w16cid:paraId="7A6978E3" w16cid:durableId="24246200"/>
  <w16cid:commentId w16cid:paraId="219E982E" w16cid:durableId="243402EA"/>
  <w16cid:commentId w16cid:paraId="348FA929" w16cid:durableId="24340441"/>
  <w16cid:commentId w16cid:paraId="4FFB3DCA" w16cid:durableId="2424623F"/>
  <w16cid:commentId w16cid:paraId="79573679" w16cid:durableId="2433FC03"/>
  <w16cid:commentId w16cid:paraId="3BDC7975" w16cid:durableId="2433FD22"/>
  <w16cid:commentId w16cid:paraId="642DE194" w16cid:durableId="2424633A"/>
  <w16cid:commentId w16cid:paraId="1D7609DC" w16cid:durableId="243404D1"/>
  <w16cid:commentId w16cid:paraId="025DC30C" w16cid:durableId="243D2707"/>
  <w16cid:commentId w16cid:paraId="4D96A65A" w16cid:durableId="24248C84"/>
  <w16cid:commentId w16cid:paraId="329FDC42" w16cid:durableId="24340DBC"/>
  <w16cid:commentId w16cid:paraId="47675D57" w16cid:durableId="24340EBF"/>
  <w16cid:commentId w16cid:paraId="080A79EA" w16cid:durableId="243AA75C"/>
  <w16cid:commentId w16cid:paraId="3CDAD5BE" w16cid:durableId="24248CF1"/>
  <w16cid:commentId w16cid:paraId="297EB496" w16cid:durableId="24248D25"/>
  <w16cid:commentId w16cid:paraId="323CC92E" w16cid:durableId="24248E5F"/>
  <w16cid:commentId w16cid:paraId="42865594" w16cid:durableId="243AA9A2"/>
  <w16cid:commentId w16cid:paraId="6301A8B5" w16cid:durableId="243AA9EF"/>
  <w16cid:commentId w16cid:paraId="4E6D07EF" w16cid:durableId="243AAA0F"/>
  <w16cid:commentId w16cid:paraId="6C7C36AD" w16cid:durableId="243AAA65"/>
  <w16cid:commentId w16cid:paraId="0C6D7416" w16cid:durableId="24248F4A"/>
  <w16cid:commentId w16cid:paraId="72EEBA6F" w16cid:durableId="243AAADB"/>
  <w16cid:commentId w16cid:paraId="3E994519" w16cid:durableId="24248FB3"/>
  <w16cid:commentId w16cid:paraId="1345A756" w16cid:durableId="243AAD35"/>
  <w16cid:commentId w16cid:paraId="3FE6C5B5" w16cid:durableId="2424902C"/>
  <w16cid:commentId w16cid:paraId="564FEB49" w16cid:durableId="243AB1A7"/>
  <w16cid:commentId w16cid:paraId="4B2577F9" w16cid:durableId="243AAFAD"/>
  <w16cid:commentId w16cid:paraId="2596D4EB" w16cid:durableId="243AB196"/>
  <w16cid:commentId w16cid:paraId="61579C92" w16cid:durableId="243D2043"/>
  <w16cid:commentId w16cid:paraId="01158213" w16cid:durableId="243D20A5"/>
  <w16cid:commentId w16cid:paraId="47F7C6E9" w16cid:durableId="243D214C"/>
  <w16cid:commentId w16cid:paraId="298AF72A" w16cid:durableId="243D220C"/>
  <w16cid:commentId w16cid:paraId="16A39776" w16cid:durableId="243D2D8C"/>
  <w16cid:commentId w16cid:paraId="568A6359" w16cid:durableId="243E398E"/>
  <w16cid:commentId w16cid:paraId="263D5ADD" w16cid:durableId="243D2DD5"/>
  <w16cid:commentId w16cid:paraId="243D00B2" w16cid:durableId="243D2E1A"/>
  <w16cid:commentId w16cid:paraId="1CB521A6" w16cid:durableId="243D3A92"/>
  <w16cid:commentId w16cid:paraId="044D3AEF" w16cid:durableId="24249245"/>
  <w16cid:commentId w16cid:paraId="7BC5B1AB" w16cid:durableId="24249190"/>
  <w16cid:commentId w16cid:paraId="7EC7959F" w16cid:durableId="243D2771"/>
  <w16cid:commentId w16cid:paraId="20578D03" w16cid:durableId="243D285F"/>
  <w16cid:commentId w16cid:paraId="1466FE4B" w16cid:durableId="243D2910"/>
  <w16cid:commentId w16cid:paraId="1BC6A5F7" w16cid:durableId="243D295D"/>
  <w16cid:commentId w16cid:paraId="6BD08FDD" w16cid:durableId="243D2A24"/>
  <w16cid:commentId w16cid:paraId="7BB429C2" w16cid:durableId="24249338"/>
  <w16cid:commentId w16cid:paraId="58E0BA5F" w16cid:durableId="2424937D"/>
  <w16cid:commentId w16cid:paraId="0EF199D9" w16cid:durableId="243D2A7D"/>
  <w16cid:commentId w16cid:paraId="22EB09BC" w16cid:durableId="243D2A4E"/>
  <w16cid:commentId w16cid:paraId="49605207" w16cid:durableId="243D2FEA"/>
  <w16cid:commentId w16cid:paraId="1A12FA47" w16cid:durableId="243D2F8D"/>
  <w16cid:commentId w16cid:paraId="1DAACEDC" w16cid:durableId="24257974"/>
  <w16cid:commentId w16cid:paraId="4AF38441" w16cid:durableId="243E4B31"/>
  <w16cid:commentId w16cid:paraId="3FF499AE" w16cid:durableId="243E4C2F"/>
  <w16cid:commentId w16cid:paraId="16AB6806" w16cid:durableId="243E4C5F"/>
  <w16cid:commentId w16cid:paraId="446C0825" w16cid:durableId="243E4C90"/>
  <w16cid:commentId w16cid:paraId="6B6EE542" w16cid:durableId="243E5111"/>
  <w16cid:commentId w16cid:paraId="24DF611E" w16cid:durableId="242577C1"/>
  <w16cid:commentId w16cid:paraId="1635CB24" w16cid:durableId="243E500D"/>
  <w16cid:commentId w16cid:paraId="2555A55A" w16cid:durableId="243E3AC3"/>
  <w16cid:commentId w16cid:paraId="61B533C0" w16cid:durableId="243E3BFA"/>
  <w16cid:commentId w16cid:paraId="5ADD228A" w16cid:durableId="243E4C79"/>
  <w16cid:commentId w16cid:paraId="5A8FCD3A" w16cid:durableId="243E52EE"/>
  <w16cid:commentId w16cid:paraId="47DC97D9" w16cid:durableId="24257CFC"/>
  <w16cid:commentId w16cid:paraId="27C4DA2E" w16cid:durableId="24257DC4"/>
  <w16cid:commentId w16cid:paraId="201D2162" w16cid:durableId="243E5819"/>
  <w16cid:commentId w16cid:paraId="0858B485" w16cid:durableId="24257EF3"/>
  <w16cid:commentId w16cid:paraId="245245A4" w16cid:durableId="243E5B1B"/>
  <w16cid:commentId w16cid:paraId="732143F1" w16cid:durableId="243E5DEB"/>
  <w16cid:commentId w16cid:paraId="11CF467D" w16cid:durableId="243E7A99"/>
  <w16cid:commentId w16cid:paraId="1AF20AA5" w16cid:durableId="243E7954"/>
  <w16cid:commentId w16cid:paraId="1567D572" w16cid:durableId="24257F5E"/>
  <w16cid:commentId w16cid:paraId="444261B1" w16cid:durableId="24257FC7"/>
  <w16cid:commentId w16cid:paraId="24A0E2B1" w16cid:durableId="24258013"/>
  <w16cid:commentId w16cid:paraId="353BE7AC" w16cid:durableId="243E7E5B"/>
  <w16cid:commentId w16cid:paraId="7EB27EBF" w16cid:durableId="242580C6"/>
  <w16cid:commentId w16cid:paraId="4695EB52" w16cid:durableId="243E7B21"/>
  <w16cid:commentId w16cid:paraId="0D090897" w16cid:durableId="243E801C"/>
  <w16cid:commentId w16cid:paraId="3F0D83C0" w16cid:durableId="242581D7"/>
  <w16cid:commentId w16cid:paraId="165EC956" w16cid:durableId="243E8203"/>
  <w16cid:commentId w16cid:paraId="14A3AD8C" w16cid:durableId="243E825E"/>
  <w16cid:commentId w16cid:paraId="43317E85" w16cid:durableId="243E82CA"/>
  <w16cid:commentId w16cid:paraId="1EA60628" w16cid:durableId="2425822C"/>
  <w16cid:commentId w16cid:paraId="3C04D1FB" w16cid:durableId="243E8341"/>
  <w16cid:commentId w16cid:paraId="50F1FE29" w16cid:durableId="242582BC"/>
  <w16cid:commentId w16cid:paraId="5F36B83B" w16cid:durableId="243E8460"/>
  <w16cid:commentId w16cid:paraId="3802D67B" w16cid:durableId="243E857C"/>
  <w16cid:commentId w16cid:paraId="7C923737" w16cid:durableId="24258329"/>
  <w16cid:commentId w16cid:paraId="74AEC3A5" w16cid:durableId="243E877C"/>
  <w16cid:commentId w16cid:paraId="754EFB37" w16cid:durableId="243E881A"/>
  <w16cid:commentId w16cid:paraId="6BC1BE65" w16cid:durableId="243E8BDC"/>
  <w16cid:commentId w16cid:paraId="452D842F" w16cid:durableId="2425838B"/>
  <w16cid:commentId w16cid:paraId="41892EB6" w16cid:durableId="243E89F1"/>
  <w16cid:commentId w16cid:paraId="1DF061F8" w16cid:durableId="243E8D10"/>
  <w16cid:commentId w16cid:paraId="4795F555" w16cid:durableId="242583AA"/>
  <w16cid:commentId w16cid:paraId="48380874" w16cid:durableId="243ECCD3"/>
  <w16cid:commentId w16cid:paraId="1E28A3AA" w16cid:durableId="243ECF25"/>
  <w16cid:commentId w16cid:paraId="0EB9EABA" w16cid:durableId="24258418"/>
  <w16cid:commentId w16cid:paraId="24A87390" w16cid:durableId="243ECCEC"/>
  <w16cid:commentId w16cid:paraId="5CA52037" w16cid:durableId="243ECF2E"/>
  <w16cid:commentId w16cid:paraId="63860F43" w16cid:durableId="243F7E21"/>
  <w16cid:commentId w16cid:paraId="48D8CF76" w16cid:durableId="243F804F"/>
  <w16cid:commentId w16cid:paraId="7B25FC35" w16cid:durableId="243F817B"/>
  <w16cid:commentId w16cid:paraId="108FF368" w16cid:durableId="243F7FAE"/>
  <w16cid:commentId w16cid:paraId="7D798B15" w16cid:durableId="243F7FAD"/>
  <w16cid:commentId w16cid:paraId="3AD9AE93" w16cid:durableId="243F7FAC"/>
  <w16cid:commentId w16cid:paraId="4C0B0050" w16cid:durableId="243F7FAB"/>
  <w16cid:commentId w16cid:paraId="27FDBCB3" w16cid:durableId="243F8191"/>
  <w16cid:commentId w16cid:paraId="23B71DD6" w16cid:durableId="243F7F6C"/>
  <w16cid:commentId w16cid:paraId="1C76FFEB" w16cid:durableId="2425854B"/>
  <w16cid:commentId w16cid:paraId="26F4E711" w16cid:durableId="24258596"/>
  <w16cid:commentId w16cid:paraId="4607A0B5" w16cid:durableId="242585F9"/>
  <w16cid:commentId w16cid:paraId="4CBD5FBE" w16cid:durableId="243F8201"/>
  <w16cid:commentId w16cid:paraId="15A6AA16" w16cid:durableId="242586CC"/>
  <w16cid:commentId w16cid:paraId="1C3FD0BB" w16cid:durableId="24258734"/>
  <w16cid:commentId w16cid:paraId="673B79F5" w16cid:durableId="2425875E"/>
  <w16cid:commentId w16cid:paraId="7A258B6D" w16cid:durableId="2433ED22"/>
  <w16cid:commentId w16cid:paraId="01399522" w16cid:durableId="242588DE"/>
  <w16cid:commentId w16cid:paraId="2A58B245" w16cid:durableId="24258933"/>
  <w16cid:commentId w16cid:paraId="74EE54B5" w16cid:durableId="242589CF"/>
  <w16cid:commentId w16cid:paraId="3DB29492" w16cid:durableId="243E5BFD"/>
  <w16cid:commentId w16cid:paraId="08D05E18" w16cid:durableId="243E5C3C"/>
  <w16cid:commentId w16cid:paraId="0141428E" w16cid:durableId="2426CD90"/>
  <w16cid:commentId w16cid:paraId="404F27C4" w16cid:durableId="2426CE30"/>
  <w16cid:commentId w16cid:paraId="6B667054" w16cid:durableId="243E5D39"/>
  <w16cid:commentId w16cid:paraId="2DE21324" w16cid:durableId="243E79D3"/>
  <w16cid:commentId w16cid:paraId="199E61A5" w16cid:durableId="2426CE73"/>
  <w16cid:commentId w16cid:paraId="4C291526" w16cid:durableId="2426CF8D"/>
  <w16cid:commentId w16cid:paraId="351478D9" w16cid:durableId="2426D0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CCB516" w14:textId="77777777" w:rsidR="00934A56" w:rsidRDefault="00934A56">
      <w:pPr>
        <w:spacing w:after="0"/>
      </w:pPr>
      <w:r>
        <w:separator/>
      </w:r>
    </w:p>
  </w:endnote>
  <w:endnote w:type="continuationSeparator" w:id="0">
    <w:p w14:paraId="08AC8200" w14:textId="77777777" w:rsidR="00934A56" w:rsidRDefault="00934A5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1A9139" w14:textId="77777777" w:rsidR="00934A56" w:rsidRDefault="00934A56">
      <w:r>
        <w:separator/>
      </w:r>
    </w:p>
  </w:footnote>
  <w:footnote w:type="continuationSeparator" w:id="0">
    <w:p w14:paraId="4FF490FB" w14:textId="77777777" w:rsidR="00934A56" w:rsidRDefault="00934A5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3CBBDEE"/>
    <w:multiLevelType w:val="multilevel"/>
    <w:tmpl w:val="3034CAAC"/>
    <w:lvl w:ilvl="0">
      <w:start w:val="1"/>
      <w:numFmt w:val="lowerRoman"/>
      <w:lvlText w:val="%1."/>
      <w:lvlJc w:val="left"/>
      <w:pPr>
        <w:tabs>
          <w:tab w:val="num" w:pos="0"/>
        </w:tabs>
        <w:ind w:left="480" w:hanging="480"/>
      </w:pPr>
    </w:lvl>
    <w:lvl w:ilvl="1">
      <w:start w:val="1"/>
      <w:numFmt w:val="lowerRoman"/>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lowerRoman"/>
      <w:lvlText w:val="%4."/>
      <w:lvlJc w:val="left"/>
      <w:pPr>
        <w:tabs>
          <w:tab w:val="num" w:pos="2160"/>
        </w:tabs>
        <w:ind w:left="2640" w:hanging="480"/>
      </w:pPr>
    </w:lvl>
    <w:lvl w:ilvl="4">
      <w:start w:val="1"/>
      <w:numFmt w:val="lowerRoman"/>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lowerRoman"/>
      <w:lvlText w:val="%7."/>
      <w:lvlJc w:val="left"/>
      <w:pPr>
        <w:tabs>
          <w:tab w:val="num" w:pos="4320"/>
        </w:tabs>
        <w:ind w:left="4800" w:hanging="480"/>
      </w:pPr>
    </w:lvl>
    <w:lvl w:ilvl="7">
      <w:start w:val="1"/>
      <w:numFmt w:val="lowerRoman"/>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 w15:restartNumberingAfterBreak="0">
    <w:nsid w:val="EA454B4C"/>
    <w:multiLevelType w:val="multilevel"/>
    <w:tmpl w:val="386AA0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 w15:restartNumberingAfterBreak="0">
    <w:nsid w:val="0739367F"/>
    <w:multiLevelType w:val="hybridMultilevel"/>
    <w:tmpl w:val="E3BA04DC"/>
    <w:lvl w:ilvl="0" w:tplc="ABC8A868">
      <w:start w:val="1"/>
      <w:numFmt w:val="decimal"/>
      <w:lvlText w:val="%1)"/>
      <w:lvlJc w:val="left"/>
      <w:pPr>
        <w:ind w:left="720" w:hanging="360"/>
      </w:pPr>
      <w:rPr>
        <w:rFonts w:asciiTheme="minorHAnsi" w:eastAsiaTheme="minorHAnsi" w:hAnsiTheme="minorHAnsi" w:cstheme="minorBidi"/>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C1AE401"/>
    <w:multiLevelType w:val="multilevel"/>
    <w:tmpl w:val="A38E17E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4" w15:restartNumberingAfterBreak="0">
    <w:nsid w:val="422D6971"/>
    <w:multiLevelType w:val="hybridMultilevel"/>
    <w:tmpl w:val="69B0EE0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47261BAD"/>
    <w:multiLevelType w:val="multilevel"/>
    <w:tmpl w:val="63AC41A2"/>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Letter"/>
      <w:lvlText w:val="%9."/>
      <w:lvlJc w:val="left"/>
      <w:pPr>
        <w:tabs>
          <w:tab w:val="num" w:pos="5760"/>
        </w:tabs>
        <w:ind w:left="6240" w:hanging="480"/>
      </w:pPr>
    </w:lvl>
  </w:abstractNum>
  <w:abstractNum w:abstractNumId="6" w15:restartNumberingAfterBreak="0">
    <w:nsid w:val="49D07CF6"/>
    <w:multiLevelType w:val="hybridMultilevel"/>
    <w:tmpl w:val="B1F8E97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625D67E6"/>
    <w:multiLevelType w:val="hybridMultilevel"/>
    <w:tmpl w:val="1B502CA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71315DCA"/>
    <w:multiLevelType w:val="multilevel"/>
    <w:tmpl w:val="D068D3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9" w15:restartNumberingAfterBreak="0">
    <w:nsid w:val="75226773"/>
    <w:multiLevelType w:val="hybridMultilevel"/>
    <w:tmpl w:val="D49E4F72"/>
    <w:lvl w:ilvl="0" w:tplc="D7B837D2">
      <w:numFmt w:val="bullet"/>
      <w:lvlText w:val="-"/>
      <w:lvlJc w:val="left"/>
      <w:pPr>
        <w:ind w:left="720" w:hanging="360"/>
      </w:pPr>
      <w:rPr>
        <w:rFonts w:ascii="Cambria" w:eastAsiaTheme="minorHAnsi" w:hAnsi="Cambria"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2"/>
  </w:num>
  <w:num w:numId="13">
    <w:abstractNumId w:val="4"/>
  </w:num>
  <w:num w:numId="14">
    <w:abstractNumId w:val="9"/>
  </w:num>
  <w:num w:numId="1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goerlitz">
    <w15:presenceInfo w15:providerId="None" w15:userId="hgoerlitz"/>
  </w15:person>
  <w15:person w15:author="Neetash Mysuru">
    <w15:presenceInfo w15:providerId="AD" w15:userId="S-1-5-21-2082565588-2041397725-3253895685-61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24B42"/>
    <w:rsid w:val="00030782"/>
    <w:rsid w:val="00031B50"/>
    <w:rsid w:val="00035E94"/>
    <w:rsid w:val="00036ACE"/>
    <w:rsid w:val="00042738"/>
    <w:rsid w:val="00043867"/>
    <w:rsid w:val="00045D06"/>
    <w:rsid w:val="000514A2"/>
    <w:rsid w:val="00052AF4"/>
    <w:rsid w:val="00056D6C"/>
    <w:rsid w:val="000618E7"/>
    <w:rsid w:val="00067287"/>
    <w:rsid w:val="00075A8C"/>
    <w:rsid w:val="00082A27"/>
    <w:rsid w:val="00090B18"/>
    <w:rsid w:val="000A0F54"/>
    <w:rsid w:val="000A6F24"/>
    <w:rsid w:val="000A78E7"/>
    <w:rsid w:val="000B1C3C"/>
    <w:rsid w:val="000C351C"/>
    <w:rsid w:val="000E1B96"/>
    <w:rsid w:val="00115959"/>
    <w:rsid w:val="0012165A"/>
    <w:rsid w:val="00122008"/>
    <w:rsid w:val="00133FC6"/>
    <w:rsid w:val="00141D93"/>
    <w:rsid w:val="00142248"/>
    <w:rsid w:val="001453CB"/>
    <w:rsid w:val="0015141A"/>
    <w:rsid w:val="001668EF"/>
    <w:rsid w:val="00171F00"/>
    <w:rsid w:val="00175144"/>
    <w:rsid w:val="001767BB"/>
    <w:rsid w:val="00182393"/>
    <w:rsid w:val="00182F77"/>
    <w:rsid w:val="00190637"/>
    <w:rsid w:val="0019337C"/>
    <w:rsid w:val="001B584C"/>
    <w:rsid w:val="001B5886"/>
    <w:rsid w:val="001B61B2"/>
    <w:rsid w:val="001C3CA7"/>
    <w:rsid w:val="001D7D79"/>
    <w:rsid w:val="001E1666"/>
    <w:rsid w:val="001E2610"/>
    <w:rsid w:val="001E5600"/>
    <w:rsid w:val="00214C66"/>
    <w:rsid w:val="00216307"/>
    <w:rsid w:val="00226A07"/>
    <w:rsid w:val="00227491"/>
    <w:rsid w:val="002302EF"/>
    <w:rsid w:val="002338B6"/>
    <w:rsid w:val="002400E1"/>
    <w:rsid w:val="00242C2F"/>
    <w:rsid w:val="002444DD"/>
    <w:rsid w:val="0024616B"/>
    <w:rsid w:val="002561DD"/>
    <w:rsid w:val="00261234"/>
    <w:rsid w:val="00265B58"/>
    <w:rsid w:val="00274736"/>
    <w:rsid w:val="00284EB9"/>
    <w:rsid w:val="0028712E"/>
    <w:rsid w:val="002B6AF1"/>
    <w:rsid w:val="002C4E82"/>
    <w:rsid w:val="002F0755"/>
    <w:rsid w:val="00302B01"/>
    <w:rsid w:val="00305E5B"/>
    <w:rsid w:val="00331176"/>
    <w:rsid w:val="00337EC9"/>
    <w:rsid w:val="003524CA"/>
    <w:rsid w:val="003607AB"/>
    <w:rsid w:val="00361AF9"/>
    <w:rsid w:val="003624E4"/>
    <w:rsid w:val="00362803"/>
    <w:rsid w:val="0037119D"/>
    <w:rsid w:val="00393508"/>
    <w:rsid w:val="00395448"/>
    <w:rsid w:val="003A0CAE"/>
    <w:rsid w:val="003B3CA7"/>
    <w:rsid w:val="003B62CF"/>
    <w:rsid w:val="003B786F"/>
    <w:rsid w:val="003C2F73"/>
    <w:rsid w:val="003C35E8"/>
    <w:rsid w:val="003C6CAC"/>
    <w:rsid w:val="003D1CA4"/>
    <w:rsid w:val="003D35EA"/>
    <w:rsid w:val="003D46E2"/>
    <w:rsid w:val="003E4CB9"/>
    <w:rsid w:val="004003AF"/>
    <w:rsid w:val="0040072B"/>
    <w:rsid w:val="00410B4A"/>
    <w:rsid w:val="00414F00"/>
    <w:rsid w:val="00433601"/>
    <w:rsid w:val="00450EFA"/>
    <w:rsid w:val="00452813"/>
    <w:rsid w:val="00461E80"/>
    <w:rsid w:val="00465AE9"/>
    <w:rsid w:val="00475ECE"/>
    <w:rsid w:val="004A3E6A"/>
    <w:rsid w:val="004A577C"/>
    <w:rsid w:val="004B1420"/>
    <w:rsid w:val="004B31AF"/>
    <w:rsid w:val="004B47B1"/>
    <w:rsid w:val="004B71BD"/>
    <w:rsid w:val="004C341A"/>
    <w:rsid w:val="004C405A"/>
    <w:rsid w:val="004D36E1"/>
    <w:rsid w:val="004E29B3"/>
    <w:rsid w:val="004E5D66"/>
    <w:rsid w:val="004F0685"/>
    <w:rsid w:val="00517F4B"/>
    <w:rsid w:val="0053696F"/>
    <w:rsid w:val="005470CD"/>
    <w:rsid w:val="00557CF6"/>
    <w:rsid w:val="00562DBB"/>
    <w:rsid w:val="00563658"/>
    <w:rsid w:val="00575549"/>
    <w:rsid w:val="00575AC3"/>
    <w:rsid w:val="00585A3F"/>
    <w:rsid w:val="0058618D"/>
    <w:rsid w:val="00590D07"/>
    <w:rsid w:val="00592D1E"/>
    <w:rsid w:val="00597339"/>
    <w:rsid w:val="005A24A4"/>
    <w:rsid w:val="005C54D3"/>
    <w:rsid w:val="005D3F6B"/>
    <w:rsid w:val="005F30E9"/>
    <w:rsid w:val="005F3301"/>
    <w:rsid w:val="00604F39"/>
    <w:rsid w:val="006136A4"/>
    <w:rsid w:val="00625E7A"/>
    <w:rsid w:val="00635190"/>
    <w:rsid w:val="0064302E"/>
    <w:rsid w:val="00643906"/>
    <w:rsid w:val="0064409C"/>
    <w:rsid w:val="006748B7"/>
    <w:rsid w:val="00674B49"/>
    <w:rsid w:val="006757E7"/>
    <w:rsid w:val="00676664"/>
    <w:rsid w:val="00682632"/>
    <w:rsid w:val="0068311B"/>
    <w:rsid w:val="00686797"/>
    <w:rsid w:val="0069171C"/>
    <w:rsid w:val="00696641"/>
    <w:rsid w:val="006A3AAD"/>
    <w:rsid w:val="006A3C6D"/>
    <w:rsid w:val="006A65D0"/>
    <w:rsid w:val="006E1290"/>
    <w:rsid w:val="006E19EF"/>
    <w:rsid w:val="00705D27"/>
    <w:rsid w:val="00711B4E"/>
    <w:rsid w:val="0072007A"/>
    <w:rsid w:val="00722C6F"/>
    <w:rsid w:val="007237E0"/>
    <w:rsid w:val="007249D8"/>
    <w:rsid w:val="00734728"/>
    <w:rsid w:val="00734931"/>
    <w:rsid w:val="00740B65"/>
    <w:rsid w:val="0075073A"/>
    <w:rsid w:val="0075199C"/>
    <w:rsid w:val="00760792"/>
    <w:rsid w:val="007611FE"/>
    <w:rsid w:val="00764025"/>
    <w:rsid w:val="007747FB"/>
    <w:rsid w:val="0077560F"/>
    <w:rsid w:val="00782266"/>
    <w:rsid w:val="00784D58"/>
    <w:rsid w:val="00786DAC"/>
    <w:rsid w:val="007D5063"/>
    <w:rsid w:val="007F4399"/>
    <w:rsid w:val="00800515"/>
    <w:rsid w:val="00804A27"/>
    <w:rsid w:val="00804FEE"/>
    <w:rsid w:val="008159B3"/>
    <w:rsid w:val="00827B28"/>
    <w:rsid w:val="00842F46"/>
    <w:rsid w:val="00852D7E"/>
    <w:rsid w:val="008624CE"/>
    <w:rsid w:val="008644C4"/>
    <w:rsid w:val="00871A93"/>
    <w:rsid w:val="0089249C"/>
    <w:rsid w:val="008A4D58"/>
    <w:rsid w:val="008A4F7A"/>
    <w:rsid w:val="008C4F68"/>
    <w:rsid w:val="008D212A"/>
    <w:rsid w:val="008D26BA"/>
    <w:rsid w:val="008D2C15"/>
    <w:rsid w:val="008D6863"/>
    <w:rsid w:val="008E52A2"/>
    <w:rsid w:val="008E5B36"/>
    <w:rsid w:val="008E5E5E"/>
    <w:rsid w:val="008E6344"/>
    <w:rsid w:val="008F4477"/>
    <w:rsid w:val="008F6B8E"/>
    <w:rsid w:val="00934A56"/>
    <w:rsid w:val="00940D45"/>
    <w:rsid w:val="00954E53"/>
    <w:rsid w:val="00967430"/>
    <w:rsid w:val="00971EAC"/>
    <w:rsid w:val="0097261B"/>
    <w:rsid w:val="00973498"/>
    <w:rsid w:val="009745C5"/>
    <w:rsid w:val="00974E01"/>
    <w:rsid w:val="00975170"/>
    <w:rsid w:val="00980E5D"/>
    <w:rsid w:val="00981A9D"/>
    <w:rsid w:val="00985E9A"/>
    <w:rsid w:val="00990B02"/>
    <w:rsid w:val="00990C08"/>
    <w:rsid w:val="00991A6D"/>
    <w:rsid w:val="00992DC3"/>
    <w:rsid w:val="009A05F6"/>
    <w:rsid w:val="009A2DA5"/>
    <w:rsid w:val="009B4AED"/>
    <w:rsid w:val="009C062B"/>
    <w:rsid w:val="009E6E3C"/>
    <w:rsid w:val="009F04C4"/>
    <w:rsid w:val="00A06D7E"/>
    <w:rsid w:val="00A1034C"/>
    <w:rsid w:val="00A24345"/>
    <w:rsid w:val="00A45121"/>
    <w:rsid w:val="00A56DCF"/>
    <w:rsid w:val="00A72D52"/>
    <w:rsid w:val="00A819C5"/>
    <w:rsid w:val="00A96EA1"/>
    <w:rsid w:val="00A97D4D"/>
    <w:rsid w:val="00AA1C2C"/>
    <w:rsid w:val="00AA6C68"/>
    <w:rsid w:val="00AC0328"/>
    <w:rsid w:val="00AC29B9"/>
    <w:rsid w:val="00AC6991"/>
    <w:rsid w:val="00AD4017"/>
    <w:rsid w:val="00AE4489"/>
    <w:rsid w:val="00AE7494"/>
    <w:rsid w:val="00B1254D"/>
    <w:rsid w:val="00B235C8"/>
    <w:rsid w:val="00B25DEC"/>
    <w:rsid w:val="00B54B56"/>
    <w:rsid w:val="00B65D53"/>
    <w:rsid w:val="00B73465"/>
    <w:rsid w:val="00B7651D"/>
    <w:rsid w:val="00B85C03"/>
    <w:rsid w:val="00B86B75"/>
    <w:rsid w:val="00B922FF"/>
    <w:rsid w:val="00BA21ED"/>
    <w:rsid w:val="00BB53D8"/>
    <w:rsid w:val="00BC48D5"/>
    <w:rsid w:val="00BD364C"/>
    <w:rsid w:val="00BE6FA1"/>
    <w:rsid w:val="00BE78FF"/>
    <w:rsid w:val="00BF7DB6"/>
    <w:rsid w:val="00C00DE8"/>
    <w:rsid w:val="00C04EAC"/>
    <w:rsid w:val="00C10945"/>
    <w:rsid w:val="00C11052"/>
    <w:rsid w:val="00C16D7B"/>
    <w:rsid w:val="00C229EA"/>
    <w:rsid w:val="00C25257"/>
    <w:rsid w:val="00C2660C"/>
    <w:rsid w:val="00C36279"/>
    <w:rsid w:val="00C36EF0"/>
    <w:rsid w:val="00C37D6B"/>
    <w:rsid w:val="00C416B5"/>
    <w:rsid w:val="00C55372"/>
    <w:rsid w:val="00C61E1C"/>
    <w:rsid w:val="00C762DA"/>
    <w:rsid w:val="00C91F84"/>
    <w:rsid w:val="00C92D86"/>
    <w:rsid w:val="00C92D9D"/>
    <w:rsid w:val="00CA0EDE"/>
    <w:rsid w:val="00CD4CAC"/>
    <w:rsid w:val="00CD5091"/>
    <w:rsid w:val="00CD77CD"/>
    <w:rsid w:val="00CF33B1"/>
    <w:rsid w:val="00CF748A"/>
    <w:rsid w:val="00D11C2B"/>
    <w:rsid w:val="00D12169"/>
    <w:rsid w:val="00D4130E"/>
    <w:rsid w:val="00D4524E"/>
    <w:rsid w:val="00D61F34"/>
    <w:rsid w:val="00D64ACF"/>
    <w:rsid w:val="00D65080"/>
    <w:rsid w:val="00D9629D"/>
    <w:rsid w:val="00D971BD"/>
    <w:rsid w:val="00D977F7"/>
    <w:rsid w:val="00DA19D7"/>
    <w:rsid w:val="00DB223E"/>
    <w:rsid w:val="00DB5953"/>
    <w:rsid w:val="00DB67CC"/>
    <w:rsid w:val="00DC0BCE"/>
    <w:rsid w:val="00DD1E17"/>
    <w:rsid w:val="00DD5810"/>
    <w:rsid w:val="00DD606B"/>
    <w:rsid w:val="00DE3CA7"/>
    <w:rsid w:val="00DF3C63"/>
    <w:rsid w:val="00E025DA"/>
    <w:rsid w:val="00E12178"/>
    <w:rsid w:val="00E26BFF"/>
    <w:rsid w:val="00E315A3"/>
    <w:rsid w:val="00E42D7A"/>
    <w:rsid w:val="00E443F1"/>
    <w:rsid w:val="00E4647C"/>
    <w:rsid w:val="00E50E6A"/>
    <w:rsid w:val="00E51EE0"/>
    <w:rsid w:val="00E77DF5"/>
    <w:rsid w:val="00E80544"/>
    <w:rsid w:val="00E861B5"/>
    <w:rsid w:val="00EA0822"/>
    <w:rsid w:val="00EA5C93"/>
    <w:rsid w:val="00EB3134"/>
    <w:rsid w:val="00EC11BE"/>
    <w:rsid w:val="00EC1682"/>
    <w:rsid w:val="00EC2CC7"/>
    <w:rsid w:val="00ED63A5"/>
    <w:rsid w:val="00EE1362"/>
    <w:rsid w:val="00EE15D2"/>
    <w:rsid w:val="00EE71F3"/>
    <w:rsid w:val="00EF2E81"/>
    <w:rsid w:val="00EF3C63"/>
    <w:rsid w:val="00EF62CE"/>
    <w:rsid w:val="00F164DE"/>
    <w:rsid w:val="00F22CA3"/>
    <w:rsid w:val="00F36B26"/>
    <w:rsid w:val="00F40299"/>
    <w:rsid w:val="00F51C91"/>
    <w:rsid w:val="00F55EBC"/>
    <w:rsid w:val="00F81465"/>
    <w:rsid w:val="00F910AF"/>
    <w:rsid w:val="00FA4D8F"/>
    <w:rsid w:val="00FA65BD"/>
    <w:rsid w:val="00FC3E72"/>
    <w:rsid w:val="00FC44E3"/>
    <w:rsid w:val="00FC4945"/>
    <w:rsid w:val="00FD0BA8"/>
    <w:rsid w:val="00FD0EFF"/>
    <w:rsid w:val="00FD4708"/>
    <w:rsid w:val="00FD687B"/>
    <w:rsid w:val="00FE0D8E"/>
    <w:rsid w:val="00FE438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8442F3"/>
  <w15:docId w15:val="{A8F8DC47-BA62-4BD0-8DF7-0E58D68D37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CommentReference">
    <w:name w:val="annotation reference"/>
    <w:basedOn w:val="DefaultParagraphFont"/>
    <w:semiHidden/>
    <w:unhideWhenUsed/>
    <w:rsid w:val="001453CB"/>
    <w:rPr>
      <w:sz w:val="16"/>
      <w:szCs w:val="16"/>
    </w:rPr>
  </w:style>
  <w:style w:type="paragraph" w:styleId="CommentText">
    <w:name w:val="annotation text"/>
    <w:basedOn w:val="Normal"/>
    <w:link w:val="CommentTextChar"/>
    <w:unhideWhenUsed/>
    <w:rsid w:val="001453CB"/>
    <w:rPr>
      <w:sz w:val="20"/>
      <w:szCs w:val="20"/>
    </w:rPr>
  </w:style>
  <w:style w:type="character" w:customStyle="1" w:styleId="CommentTextChar">
    <w:name w:val="Comment Text Char"/>
    <w:basedOn w:val="DefaultParagraphFont"/>
    <w:link w:val="CommentText"/>
    <w:rsid w:val="001453CB"/>
    <w:rPr>
      <w:sz w:val="20"/>
      <w:szCs w:val="20"/>
    </w:rPr>
  </w:style>
  <w:style w:type="paragraph" w:styleId="CommentSubject">
    <w:name w:val="annotation subject"/>
    <w:basedOn w:val="CommentText"/>
    <w:next w:val="CommentText"/>
    <w:link w:val="CommentSubjectChar"/>
    <w:semiHidden/>
    <w:unhideWhenUsed/>
    <w:rsid w:val="001453CB"/>
    <w:rPr>
      <w:b/>
      <w:bCs/>
    </w:rPr>
  </w:style>
  <w:style w:type="character" w:customStyle="1" w:styleId="CommentSubjectChar">
    <w:name w:val="Comment Subject Char"/>
    <w:basedOn w:val="CommentTextChar"/>
    <w:link w:val="CommentSubject"/>
    <w:semiHidden/>
    <w:rsid w:val="001453CB"/>
    <w:rPr>
      <w:b/>
      <w:bCs/>
      <w:sz w:val="20"/>
      <w:szCs w:val="20"/>
    </w:rPr>
  </w:style>
  <w:style w:type="paragraph" w:styleId="BalloonText">
    <w:name w:val="Balloon Text"/>
    <w:basedOn w:val="Normal"/>
    <w:link w:val="BalloonTextChar"/>
    <w:semiHidden/>
    <w:unhideWhenUsed/>
    <w:rsid w:val="001453CB"/>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1453CB"/>
    <w:rPr>
      <w:rFonts w:ascii="Segoe UI" w:hAnsi="Segoe UI" w:cs="Segoe UI"/>
      <w:sz w:val="18"/>
      <w:szCs w:val="18"/>
    </w:rPr>
  </w:style>
  <w:style w:type="character" w:styleId="UnresolvedMention">
    <w:name w:val="Unresolved Mention"/>
    <w:basedOn w:val="DefaultParagraphFont"/>
    <w:uiPriority w:val="99"/>
    <w:semiHidden/>
    <w:unhideWhenUsed/>
    <w:rsid w:val="00E77DF5"/>
    <w:rPr>
      <w:color w:val="605E5C"/>
      <w:shd w:val="clear" w:color="auto" w:fill="E1DFDD"/>
    </w:rPr>
  </w:style>
  <w:style w:type="paragraph" w:customStyle="1" w:styleId="EndNoteBibliography">
    <w:name w:val="EndNote Bibliography"/>
    <w:basedOn w:val="Normal"/>
    <w:link w:val="EndNoteBibliographyZchn"/>
    <w:rsid w:val="00643906"/>
    <w:pPr>
      <w:spacing w:after="0"/>
      <w:jc w:val="both"/>
    </w:pPr>
    <w:rPr>
      <w:rFonts w:ascii="Arial" w:eastAsia="Times New Roman" w:hAnsi="Arial" w:cs="Times New Roman"/>
      <w:noProof/>
      <w:sz w:val="22"/>
      <w:lang w:val="x-none" w:eastAsia="x-none"/>
    </w:rPr>
  </w:style>
  <w:style w:type="character" w:customStyle="1" w:styleId="EndNoteBibliographyZchn">
    <w:name w:val="EndNote Bibliography Zchn"/>
    <w:link w:val="EndNoteBibliography"/>
    <w:rsid w:val="00643906"/>
    <w:rPr>
      <w:rFonts w:ascii="Arial" w:eastAsia="Times New Roman" w:hAnsi="Arial" w:cs="Times New Roman"/>
      <w:noProof/>
      <w:sz w:val="22"/>
      <w:lang w:val="x-none" w:eastAsia="x-none"/>
    </w:rPr>
  </w:style>
  <w:style w:type="paragraph" w:styleId="Header">
    <w:name w:val="header"/>
    <w:basedOn w:val="Normal"/>
    <w:link w:val="HeaderChar"/>
    <w:unhideWhenUsed/>
    <w:rsid w:val="00C00DE8"/>
    <w:pPr>
      <w:tabs>
        <w:tab w:val="center" w:pos="4513"/>
        <w:tab w:val="right" w:pos="9026"/>
      </w:tabs>
      <w:spacing w:after="0"/>
    </w:pPr>
  </w:style>
  <w:style w:type="character" w:customStyle="1" w:styleId="HeaderChar">
    <w:name w:val="Header Char"/>
    <w:basedOn w:val="DefaultParagraphFont"/>
    <w:link w:val="Header"/>
    <w:rsid w:val="00C00DE8"/>
  </w:style>
  <w:style w:type="paragraph" w:styleId="Footer">
    <w:name w:val="footer"/>
    <w:basedOn w:val="Normal"/>
    <w:link w:val="FooterChar"/>
    <w:unhideWhenUsed/>
    <w:rsid w:val="00C00DE8"/>
    <w:pPr>
      <w:tabs>
        <w:tab w:val="center" w:pos="4513"/>
        <w:tab w:val="right" w:pos="9026"/>
      </w:tabs>
      <w:spacing w:after="0"/>
    </w:pPr>
  </w:style>
  <w:style w:type="character" w:customStyle="1" w:styleId="FooterChar">
    <w:name w:val="Footer Char"/>
    <w:basedOn w:val="DefaultParagraphFont"/>
    <w:link w:val="Footer"/>
    <w:rsid w:val="00C00DE8"/>
  </w:style>
  <w:style w:type="paragraph" w:styleId="Revision">
    <w:name w:val="Revision"/>
    <w:hidden/>
    <w:semiHidden/>
    <w:rsid w:val="006A3C6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link.springer.com/article/10.1007/s00359-012-0739-9"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doi.org/10.1007/978-1-4614-9146-0_2" TargetMode="External"/><Relationship Id="rId21" Type="http://schemas.openxmlformats.org/officeDocument/2006/relationships/image" Target="media/image10.png"/><Relationship Id="rId34" Type="http://schemas.openxmlformats.org/officeDocument/2006/relationships/hyperlink" Target="https://doi.org/https://doi.org/10.1038/s41592-019-0686-2"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hyperlink" Target="https://doi.org/10.1101/2021.01.09.426033" TargetMode="External"/><Relationship Id="rId33" Type="http://schemas.openxmlformats.org/officeDocument/2006/relationships/hyperlink" Target="https://shotcut.org/"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doi.org/10.5281/zenodo.413981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github.com/bastibe/SoundFile" TargetMode="External"/><Relationship Id="rId32" Type="http://schemas.openxmlformats.org/officeDocument/2006/relationships/hyperlink" Target="https://doi.org/10.1073/pnas.2011719117"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github.com/thejasvibr/mhbc-online/" TargetMode="External"/><Relationship Id="rId23" Type="http://schemas.openxmlformats.org/officeDocument/2006/relationships/hyperlink" Target="https://doi.org/10.18637/jss.v067.i01" TargetMode="External"/><Relationship Id="rId28" Type="http://schemas.openxmlformats.org/officeDocument/2006/relationships/hyperlink" Target="https://doi.org/10.1644/09-MAMM-A-302.1" TargetMode="External"/><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yperlink" Target="https://www.R-project.or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hyperlink" Target="https://audacityteam.org/" TargetMode="External"/><Relationship Id="rId27" Type="http://schemas.openxmlformats.org/officeDocument/2006/relationships/hyperlink" Target="https://CRAN.R-project.org/package=arm" TargetMode="External"/><Relationship Id="rId30" Type="http://schemas.openxmlformats.org/officeDocument/2006/relationships/hyperlink" Target="https://journal.r-project.org/archive/" TargetMode="External"/><Relationship Id="rId35" Type="http://schemas.openxmlformats.org/officeDocument/2006/relationships/hyperlink" Target="https://bookdown.org/yihui/rmarkdown" TargetMode="Externa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E422B7-B80A-49A5-880C-60BC6AA46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3238</Words>
  <Characters>83400</Characters>
  <Application>Microsoft Office Word</Application>
  <DocSecurity>0</DocSecurity>
  <Lines>695</Lines>
  <Paragraphs>192</Paragraphs>
  <ScaleCrop>false</ScaleCrop>
  <HeadingPairs>
    <vt:vector size="2" baseType="variant">
      <vt:variant>
        <vt:lpstr>Title</vt:lpstr>
      </vt:variant>
      <vt:variant>
        <vt:i4>1</vt:i4>
      </vt:variant>
    </vt:vector>
  </HeadingPairs>
  <TitlesOfParts>
    <vt:vector size="1" baseType="lpstr">
      <vt:lpstr>High duty-cycle bats in the field do not alter echolocation calls when flying in groups</vt:lpstr>
    </vt:vector>
  </TitlesOfParts>
  <Company/>
  <LinksUpToDate>false</LinksUpToDate>
  <CharactersWithSpaces>96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igh duty-cycle bats in the field do not alter echolocation calls when flying in groups</dc:title>
  <dc:creator>Neetash Mysuru Rajagopalachari^{*}^{1}, Thejasvi Beleyur^{*}^{1}, Aditya Krishna^{1,2}, Holger R Goerlitz^{1};^{*}: joint first authors</dc:creator>
  <cp:keywords/>
  <cp:lastModifiedBy>hgoerlitz</cp:lastModifiedBy>
  <cp:revision>102</cp:revision>
  <dcterms:created xsi:type="dcterms:W3CDTF">2021-04-26T14:49:00Z</dcterms:created>
  <dcterms:modified xsi:type="dcterms:W3CDTF">2021-05-07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Groups provide benefits to their members, but also challenge individual sensory systems. Roosting sites and leks for instance are filled with a multitude of signals, of varying relevance to each individual. Studies to date have looked at groups of passive</vt:lpwstr>
  </property>
  <property fmtid="{D5CDD505-2E9C-101B-9397-08002B2CF9AE}" pid="3" name="bibliography">
    <vt:lpwstr>hbc-references.bib</vt:lpwstr>
  </property>
  <property fmtid="{D5CDD505-2E9C-101B-9397-08002B2CF9AE}" pid="4" name="date">
    <vt:lpwstr>Last Updated : 2021-04-06 15:40:20</vt:lpwstr>
  </property>
  <property fmtid="{D5CDD505-2E9C-101B-9397-08002B2CF9AE}" pid="5" name="output">
    <vt:lpwstr/>
  </property>
</Properties>
</file>